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vertAnchor="text" w:tblpX="-1073" w:tblpY="2318"/>
        <w:tblOverlap w:val="never"/>
        <w:tblW w:w="11165" w:type="dxa"/>
        <w:tblInd w:w="0" w:type="dxa"/>
        <w:tblCellMar>
          <w:top w:w="66" w:type="dxa"/>
          <w:left w:w="0" w:type="dxa"/>
          <w:bottom w:w="83" w:type="dxa"/>
          <w:right w:w="0" w:type="dxa"/>
        </w:tblCellMar>
        <w:tblLook w:val="04A0" w:firstRow="1" w:lastRow="0" w:firstColumn="1" w:lastColumn="0" w:noHBand="0" w:noVBand="1"/>
      </w:tblPr>
      <w:tblGrid>
        <w:gridCol w:w="886"/>
        <w:gridCol w:w="882"/>
        <w:gridCol w:w="1214"/>
        <w:gridCol w:w="1199"/>
        <w:gridCol w:w="945"/>
        <w:gridCol w:w="986"/>
        <w:gridCol w:w="1067"/>
        <w:gridCol w:w="1136"/>
        <w:gridCol w:w="403"/>
        <w:gridCol w:w="155"/>
        <w:gridCol w:w="2292"/>
      </w:tblGrid>
      <w:tr w:rsidR="001D0906" w14:paraId="6EBC3938" w14:textId="77777777" w:rsidTr="00BB4A26">
        <w:trPr>
          <w:trHeight w:val="451"/>
        </w:trPr>
        <w:tc>
          <w:tcPr>
            <w:tcW w:w="886" w:type="dxa"/>
            <w:tcBorders>
              <w:top w:val="single" w:sz="5" w:space="0" w:color="CDA10B"/>
              <w:left w:val="single" w:sz="5" w:space="0" w:color="041D81"/>
              <w:bottom w:val="single" w:sz="5" w:space="0" w:color="CDA10B"/>
              <w:right w:val="single" w:sz="9" w:space="0" w:color="041D81"/>
            </w:tcBorders>
            <w:shd w:val="clear" w:color="auto" w:fill="FFFFFF"/>
            <w:vAlign w:val="center"/>
          </w:tcPr>
          <w:p w14:paraId="40C8F035" w14:textId="77777777" w:rsidR="001D0906" w:rsidRDefault="001D0906" w:rsidP="00BB4A26">
            <w:pPr>
              <w:ind w:left="14"/>
              <w:jc w:val="center"/>
            </w:pPr>
            <w:bookmarkStart w:id="0" w:name="OLE_LINK1"/>
            <w:bookmarkStart w:id="1" w:name="OLE_LINK2"/>
            <w:r>
              <w:rPr>
                <w:rFonts w:ascii="Arial" w:eastAsia="Arial" w:hAnsi="Arial" w:cs="Arial"/>
                <w:b/>
                <w:color w:val="ABABAB"/>
                <w:sz w:val="14"/>
              </w:rPr>
              <w:t>Home</w:t>
            </w:r>
          </w:p>
        </w:tc>
        <w:tc>
          <w:tcPr>
            <w:tcW w:w="882" w:type="dxa"/>
            <w:tcBorders>
              <w:top w:val="single" w:sz="5" w:space="0" w:color="CDA10B"/>
              <w:left w:val="single" w:sz="9" w:space="0" w:color="041D81"/>
              <w:bottom w:val="single" w:sz="5" w:space="0" w:color="CDA10B"/>
              <w:right w:val="single" w:sz="9" w:space="0" w:color="041D81"/>
            </w:tcBorders>
            <w:shd w:val="clear" w:color="auto" w:fill="FFFFFF"/>
            <w:vAlign w:val="center"/>
          </w:tcPr>
          <w:p w14:paraId="77B4091A" w14:textId="77777777" w:rsidR="001D0906" w:rsidRDefault="001D0906" w:rsidP="00BB4A26">
            <w:pPr>
              <w:ind w:right="2"/>
              <w:jc w:val="center"/>
            </w:pPr>
            <w:r>
              <w:rPr>
                <w:rFonts w:ascii="Arial" w:eastAsia="Arial" w:hAnsi="Arial" w:cs="Arial"/>
                <w:b/>
                <w:color w:val="ABABAB"/>
                <w:sz w:val="14"/>
              </w:rPr>
              <w:t>About</w:t>
            </w:r>
          </w:p>
        </w:tc>
        <w:tc>
          <w:tcPr>
            <w:tcW w:w="1216" w:type="dxa"/>
            <w:tcBorders>
              <w:top w:val="single" w:sz="5" w:space="0" w:color="CDA10B"/>
              <w:left w:val="single" w:sz="9" w:space="0" w:color="041D81"/>
              <w:bottom w:val="single" w:sz="5" w:space="0" w:color="CDA10B"/>
              <w:right w:val="single" w:sz="9" w:space="0" w:color="041D81"/>
            </w:tcBorders>
            <w:shd w:val="clear" w:color="auto" w:fill="FFFFFF"/>
            <w:vAlign w:val="center"/>
          </w:tcPr>
          <w:p w14:paraId="50CE2135" w14:textId="77777777" w:rsidR="001D0906" w:rsidRDefault="001D0906" w:rsidP="00BB4A26">
            <w:pPr>
              <w:ind w:right="2"/>
              <w:jc w:val="center"/>
            </w:pPr>
            <w:r>
              <w:rPr>
                <w:rFonts w:ascii="Arial" w:eastAsia="Arial" w:hAnsi="Arial" w:cs="Arial"/>
                <w:b/>
                <w:color w:val="ABABAB"/>
                <w:sz w:val="14"/>
              </w:rPr>
              <w:t>User Home</w:t>
            </w:r>
          </w:p>
        </w:tc>
        <w:tc>
          <w:tcPr>
            <w:tcW w:w="1199" w:type="dxa"/>
            <w:tcBorders>
              <w:top w:val="single" w:sz="5" w:space="0" w:color="CDA10B"/>
              <w:left w:val="single" w:sz="9" w:space="0" w:color="041D81"/>
              <w:bottom w:val="single" w:sz="5" w:space="0" w:color="CDA10B"/>
              <w:right w:val="single" w:sz="9" w:space="0" w:color="041D81"/>
            </w:tcBorders>
            <w:shd w:val="clear" w:color="auto" w:fill="FFFFFF"/>
            <w:vAlign w:val="center"/>
          </w:tcPr>
          <w:p w14:paraId="0EDCC45A" w14:textId="77777777" w:rsidR="001D0906" w:rsidRDefault="001D0906" w:rsidP="00BB4A26">
            <w:pPr>
              <w:ind w:right="3"/>
              <w:jc w:val="center"/>
            </w:pPr>
            <w:r>
              <w:rPr>
                <w:rFonts w:ascii="Arial" w:eastAsia="Arial" w:hAnsi="Arial" w:cs="Arial"/>
                <w:b/>
                <w:color w:val="ABABAB"/>
                <w:sz w:val="14"/>
              </w:rPr>
              <w:t>Categories</w:t>
            </w:r>
          </w:p>
        </w:tc>
        <w:tc>
          <w:tcPr>
            <w:tcW w:w="945" w:type="dxa"/>
            <w:tcBorders>
              <w:top w:val="single" w:sz="5" w:space="0" w:color="CDA10B"/>
              <w:left w:val="single" w:sz="9" w:space="0" w:color="041D81"/>
              <w:bottom w:val="single" w:sz="5" w:space="0" w:color="CDA10B"/>
              <w:right w:val="single" w:sz="9" w:space="0" w:color="041D81"/>
            </w:tcBorders>
            <w:shd w:val="clear" w:color="auto" w:fill="FFFFFF"/>
            <w:vAlign w:val="center"/>
          </w:tcPr>
          <w:p w14:paraId="466558DB" w14:textId="77777777" w:rsidR="001D0906" w:rsidRDefault="001D0906" w:rsidP="00BB4A26">
            <w:pPr>
              <w:ind w:right="2"/>
              <w:jc w:val="center"/>
            </w:pPr>
            <w:r>
              <w:rPr>
                <w:rFonts w:ascii="Arial" w:eastAsia="Arial" w:hAnsi="Arial" w:cs="Arial"/>
                <w:b/>
                <w:color w:val="ABABAB"/>
                <w:sz w:val="14"/>
              </w:rPr>
              <w:t>Search</w:t>
            </w:r>
          </w:p>
        </w:tc>
        <w:tc>
          <w:tcPr>
            <w:tcW w:w="986" w:type="dxa"/>
            <w:tcBorders>
              <w:top w:val="single" w:sz="5" w:space="0" w:color="CDA10B"/>
              <w:left w:val="single" w:sz="9" w:space="0" w:color="041D81"/>
              <w:bottom w:val="single" w:sz="5" w:space="0" w:color="CDA10B"/>
              <w:right w:val="single" w:sz="9" w:space="0" w:color="041D81"/>
            </w:tcBorders>
            <w:shd w:val="clear" w:color="auto" w:fill="FFFFFF"/>
            <w:vAlign w:val="center"/>
          </w:tcPr>
          <w:p w14:paraId="390EB12F" w14:textId="77777777" w:rsidR="001D0906" w:rsidRDefault="001D0906" w:rsidP="00BB4A26">
            <w:pPr>
              <w:ind w:right="4"/>
              <w:jc w:val="center"/>
            </w:pPr>
            <w:r>
              <w:rPr>
                <w:rFonts w:ascii="Arial" w:eastAsia="Arial" w:hAnsi="Arial" w:cs="Arial"/>
                <w:b/>
                <w:color w:val="ABABAB"/>
                <w:sz w:val="14"/>
              </w:rPr>
              <w:t>Current</w:t>
            </w:r>
          </w:p>
        </w:tc>
        <w:tc>
          <w:tcPr>
            <w:tcW w:w="1067" w:type="dxa"/>
            <w:tcBorders>
              <w:top w:val="single" w:sz="5" w:space="0" w:color="CDA10B"/>
              <w:left w:val="single" w:sz="9" w:space="0" w:color="041D81"/>
              <w:bottom w:val="single" w:sz="5" w:space="0" w:color="CDA10B"/>
              <w:right w:val="single" w:sz="9" w:space="0" w:color="041D81"/>
            </w:tcBorders>
            <w:shd w:val="clear" w:color="auto" w:fill="FFFFFF"/>
            <w:vAlign w:val="center"/>
          </w:tcPr>
          <w:p w14:paraId="03B039EF" w14:textId="77777777" w:rsidR="001D0906" w:rsidRDefault="001D0906" w:rsidP="00BB4A26">
            <w:pPr>
              <w:ind w:right="3"/>
              <w:jc w:val="center"/>
            </w:pPr>
            <w:r>
              <w:rPr>
                <w:rFonts w:ascii="Arial" w:eastAsia="Arial" w:hAnsi="Arial" w:cs="Arial"/>
                <w:b/>
                <w:color w:val="ABABAB"/>
                <w:sz w:val="14"/>
              </w:rPr>
              <w:t>Archives</w:t>
            </w:r>
          </w:p>
        </w:tc>
        <w:tc>
          <w:tcPr>
            <w:tcW w:w="1136" w:type="dxa"/>
            <w:tcBorders>
              <w:top w:val="single" w:sz="5" w:space="0" w:color="CDA10B"/>
              <w:left w:val="single" w:sz="9" w:space="0" w:color="041D81"/>
              <w:bottom w:val="single" w:sz="5" w:space="0" w:color="CDA10B"/>
              <w:right w:val="nil"/>
            </w:tcBorders>
            <w:shd w:val="clear" w:color="auto" w:fill="FFFFFF"/>
            <w:vAlign w:val="center"/>
          </w:tcPr>
          <w:p w14:paraId="1AAB41D8" w14:textId="77777777" w:rsidR="001D0906" w:rsidRDefault="001D0906" w:rsidP="00BB4A26">
            <w:pPr>
              <w:ind w:right="18"/>
              <w:jc w:val="right"/>
            </w:pPr>
            <w:r>
              <w:rPr>
                <w:rFonts w:ascii="Arial" w:eastAsia="Arial" w:hAnsi="Arial" w:cs="Arial"/>
                <w:b/>
                <w:color w:val="ABABAB"/>
                <w:sz w:val="14"/>
              </w:rPr>
              <w:t>Announceme</w:t>
            </w:r>
          </w:p>
        </w:tc>
        <w:tc>
          <w:tcPr>
            <w:tcW w:w="404" w:type="dxa"/>
            <w:tcBorders>
              <w:top w:val="single" w:sz="5" w:space="0" w:color="CDA10B"/>
              <w:left w:val="nil"/>
              <w:bottom w:val="single" w:sz="5" w:space="0" w:color="CDA10B"/>
              <w:right w:val="double" w:sz="7" w:space="0" w:color="041D81"/>
            </w:tcBorders>
            <w:shd w:val="clear" w:color="auto" w:fill="FFFFFF"/>
            <w:vAlign w:val="center"/>
          </w:tcPr>
          <w:p w14:paraId="3709C1E7" w14:textId="77777777" w:rsidR="001D0906" w:rsidRDefault="001D0906" w:rsidP="00BB4A26">
            <w:pPr>
              <w:ind w:left="-18"/>
            </w:pPr>
            <w:r>
              <w:rPr>
                <w:rFonts w:ascii="Arial" w:eastAsia="Arial" w:hAnsi="Arial" w:cs="Arial"/>
                <w:b/>
                <w:color w:val="ABABAB"/>
                <w:sz w:val="14"/>
              </w:rPr>
              <w:t>nts</w:t>
            </w:r>
          </w:p>
        </w:tc>
        <w:tc>
          <w:tcPr>
            <w:tcW w:w="2444" w:type="dxa"/>
            <w:gridSpan w:val="2"/>
            <w:tcBorders>
              <w:top w:val="single" w:sz="5" w:space="0" w:color="CDA10B"/>
              <w:left w:val="double" w:sz="7" w:space="0" w:color="041D81"/>
              <w:bottom w:val="single" w:sz="5" w:space="0" w:color="CDA10B"/>
              <w:right w:val="single" w:sz="3" w:space="0" w:color="041D81"/>
            </w:tcBorders>
            <w:shd w:val="clear" w:color="auto" w:fill="FFFFFF"/>
          </w:tcPr>
          <w:p w14:paraId="0C608ADF" w14:textId="77777777" w:rsidR="001D0906" w:rsidRDefault="001D0906" w:rsidP="00BB4A26"/>
        </w:tc>
      </w:tr>
      <w:tr w:rsidR="001D0906" w14:paraId="376C0ED9" w14:textId="77777777" w:rsidTr="00BB4A26">
        <w:trPr>
          <w:trHeight w:val="442"/>
        </w:trPr>
        <w:tc>
          <w:tcPr>
            <w:tcW w:w="8317" w:type="dxa"/>
            <w:gridSpan w:val="8"/>
            <w:tcBorders>
              <w:top w:val="single" w:sz="5" w:space="0" w:color="CDA10B"/>
              <w:left w:val="single" w:sz="5" w:space="0" w:color="041D81"/>
              <w:bottom w:val="single" w:sz="5" w:space="0" w:color="333333"/>
              <w:right w:val="nil"/>
            </w:tcBorders>
            <w:shd w:val="clear" w:color="auto" w:fill="FFFFFF"/>
            <w:vAlign w:val="center"/>
          </w:tcPr>
          <w:p w14:paraId="45EBF9A0" w14:textId="77777777" w:rsidR="001D0906" w:rsidRDefault="001D0906" w:rsidP="00BB4A26">
            <w:pPr>
              <w:ind w:left="235"/>
            </w:pPr>
            <w:r>
              <w:rPr>
                <w:rFonts w:ascii="Arial" w:eastAsia="Arial" w:hAnsi="Arial" w:cs="Arial"/>
                <w:b/>
                <w:color w:val="444444"/>
                <w:sz w:val="13"/>
              </w:rPr>
              <w:t>Home</w:t>
            </w:r>
            <w:r>
              <w:rPr>
                <w:rFonts w:ascii="Arial" w:eastAsia="Arial" w:hAnsi="Arial" w:cs="Arial"/>
                <w:color w:val="444444"/>
                <w:sz w:val="13"/>
              </w:rPr>
              <w:t xml:space="preserve"> &gt; </w:t>
            </w:r>
            <w:r>
              <w:rPr>
                <w:rFonts w:ascii="Arial" w:eastAsia="Arial" w:hAnsi="Arial" w:cs="Arial"/>
                <w:b/>
                <w:color w:val="444444"/>
                <w:sz w:val="13"/>
              </w:rPr>
              <w:t>User</w:t>
            </w:r>
            <w:r>
              <w:rPr>
                <w:rFonts w:ascii="Arial" w:eastAsia="Arial" w:hAnsi="Arial" w:cs="Arial"/>
                <w:color w:val="444444"/>
                <w:sz w:val="13"/>
              </w:rPr>
              <w:t xml:space="preserve"> &gt; </w:t>
            </w:r>
            <w:r>
              <w:rPr>
                <w:rFonts w:ascii="Arial" w:eastAsia="Arial" w:hAnsi="Arial" w:cs="Arial"/>
                <w:b/>
                <w:color w:val="444444"/>
                <w:sz w:val="13"/>
              </w:rPr>
              <w:t>Author</w:t>
            </w:r>
            <w:r>
              <w:rPr>
                <w:rFonts w:ascii="Arial" w:eastAsia="Arial" w:hAnsi="Arial" w:cs="Arial"/>
                <w:color w:val="444444"/>
                <w:sz w:val="13"/>
              </w:rPr>
              <w:t xml:space="preserve"> &gt; </w:t>
            </w:r>
            <w:r>
              <w:rPr>
                <w:rFonts w:ascii="Arial" w:eastAsia="Arial" w:hAnsi="Arial" w:cs="Arial"/>
                <w:b/>
                <w:color w:val="444444"/>
                <w:sz w:val="13"/>
              </w:rPr>
              <w:t>Submissions</w:t>
            </w:r>
            <w:r>
              <w:rPr>
                <w:rFonts w:ascii="Arial" w:eastAsia="Arial" w:hAnsi="Arial" w:cs="Arial"/>
                <w:color w:val="444444"/>
                <w:sz w:val="13"/>
              </w:rPr>
              <w:t xml:space="preserve"> &gt; </w:t>
            </w:r>
            <w:r>
              <w:rPr>
                <w:rFonts w:ascii="Arial" w:eastAsia="Arial" w:hAnsi="Arial" w:cs="Arial"/>
                <w:b/>
                <w:color w:val="444444"/>
                <w:sz w:val="13"/>
              </w:rPr>
              <w:t>#9569</w:t>
            </w:r>
            <w:r>
              <w:rPr>
                <w:rFonts w:ascii="Arial" w:eastAsia="Arial" w:hAnsi="Arial" w:cs="Arial"/>
                <w:color w:val="444444"/>
                <w:sz w:val="13"/>
              </w:rPr>
              <w:t xml:space="preserve"> &gt; </w:t>
            </w:r>
            <w:r>
              <w:rPr>
                <w:rFonts w:ascii="Arial" w:eastAsia="Arial" w:hAnsi="Arial" w:cs="Arial"/>
                <w:b/>
                <w:color w:val="444444"/>
                <w:sz w:val="13"/>
              </w:rPr>
              <w:t>Summary</w:t>
            </w:r>
          </w:p>
        </w:tc>
        <w:tc>
          <w:tcPr>
            <w:tcW w:w="404" w:type="dxa"/>
            <w:tcBorders>
              <w:top w:val="single" w:sz="5" w:space="0" w:color="CDA10B"/>
              <w:left w:val="nil"/>
              <w:bottom w:val="single" w:sz="5" w:space="0" w:color="333333"/>
              <w:right w:val="single" w:sz="5" w:space="0" w:color="041D81"/>
            </w:tcBorders>
            <w:shd w:val="clear" w:color="auto" w:fill="FFFFFF"/>
          </w:tcPr>
          <w:p w14:paraId="08D458B4" w14:textId="77777777" w:rsidR="001D0906" w:rsidRDefault="001D0906" w:rsidP="00BB4A26"/>
        </w:tc>
        <w:tc>
          <w:tcPr>
            <w:tcW w:w="2444" w:type="dxa"/>
            <w:gridSpan w:val="2"/>
            <w:tcBorders>
              <w:top w:val="single" w:sz="5" w:space="0" w:color="CDA10B"/>
              <w:left w:val="single" w:sz="5" w:space="0" w:color="041D81"/>
              <w:bottom w:val="single" w:sz="5" w:space="0" w:color="FCD901"/>
              <w:right w:val="single" w:sz="3" w:space="0" w:color="041D81"/>
            </w:tcBorders>
          </w:tcPr>
          <w:p w14:paraId="555BA23E" w14:textId="77777777" w:rsidR="001D0906" w:rsidRDefault="001D0906" w:rsidP="00BB4A26">
            <w:pPr>
              <w:ind w:left="182"/>
              <w:jc w:val="center"/>
            </w:pPr>
            <w:r>
              <w:rPr>
                <w:rFonts w:ascii="Arial" w:eastAsia="Arial" w:hAnsi="Arial" w:cs="Arial"/>
                <w:b/>
                <w:color w:val="ABABAB"/>
                <w:sz w:val="18"/>
                <w:u w:val="single" w:color="16377C"/>
              </w:rPr>
              <w:t>QUICK LINKS</w:t>
            </w:r>
          </w:p>
        </w:tc>
      </w:tr>
      <w:tr w:rsidR="001D0906" w14:paraId="4C85A4C2" w14:textId="77777777" w:rsidTr="00BB4A26">
        <w:trPr>
          <w:trHeight w:val="357"/>
        </w:trPr>
        <w:tc>
          <w:tcPr>
            <w:tcW w:w="8317" w:type="dxa"/>
            <w:gridSpan w:val="8"/>
            <w:vMerge w:val="restart"/>
            <w:tcBorders>
              <w:top w:val="single" w:sz="5" w:space="0" w:color="333333"/>
              <w:left w:val="single" w:sz="5" w:space="0" w:color="041D81"/>
              <w:bottom w:val="nil"/>
              <w:right w:val="nil"/>
            </w:tcBorders>
            <w:shd w:val="clear" w:color="auto" w:fill="FFFFFF"/>
            <w:vAlign w:val="bottom"/>
          </w:tcPr>
          <w:p w14:paraId="47826B01" w14:textId="77777777" w:rsidR="001D0906" w:rsidRDefault="001D0906" w:rsidP="00BB4A26">
            <w:pPr>
              <w:tabs>
                <w:tab w:val="center" w:pos="555"/>
                <w:tab w:val="center" w:pos="1316"/>
                <w:tab w:val="center" w:pos="2032"/>
              </w:tabs>
              <w:spacing w:after="190"/>
            </w:pPr>
            <w:r>
              <w:tab/>
            </w:r>
            <w:r>
              <w:rPr>
                <w:rFonts w:ascii="Arial" w:eastAsia="Arial" w:hAnsi="Arial" w:cs="Arial"/>
                <w:b/>
                <w:color w:val="16377C"/>
                <w:sz w:val="12"/>
              </w:rPr>
              <w:t>SUMMARY</w:t>
            </w:r>
            <w:r>
              <w:rPr>
                <w:rFonts w:ascii="Arial" w:eastAsia="Arial" w:hAnsi="Arial" w:cs="Arial"/>
                <w:b/>
                <w:color w:val="16377C"/>
                <w:sz w:val="12"/>
              </w:rPr>
              <w:tab/>
            </w:r>
            <w:r>
              <w:rPr>
                <w:rFonts w:ascii="Arial" w:eastAsia="Arial" w:hAnsi="Arial" w:cs="Arial"/>
                <w:color w:val="333333"/>
                <w:sz w:val="14"/>
              </w:rPr>
              <w:t xml:space="preserve"> </w:t>
            </w:r>
            <w:r>
              <w:rPr>
                <w:rFonts w:ascii="Arial" w:eastAsia="Arial" w:hAnsi="Arial" w:cs="Arial"/>
                <w:b/>
                <w:color w:val="16377C"/>
                <w:sz w:val="12"/>
              </w:rPr>
              <w:t>REVIEW</w:t>
            </w:r>
            <w:r>
              <w:rPr>
                <w:rFonts w:ascii="Arial" w:eastAsia="Arial" w:hAnsi="Arial" w:cs="Arial"/>
                <w:b/>
                <w:color w:val="16377C"/>
                <w:sz w:val="12"/>
              </w:rPr>
              <w:tab/>
            </w:r>
            <w:r>
              <w:rPr>
                <w:rFonts w:ascii="Arial" w:eastAsia="Arial" w:hAnsi="Arial" w:cs="Arial"/>
                <w:color w:val="333333"/>
                <w:sz w:val="14"/>
              </w:rPr>
              <w:t xml:space="preserve"> </w:t>
            </w:r>
            <w:r>
              <w:rPr>
                <w:rFonts w:ascii="Arial" w:eastAsia="Arial" w:hAnsi="Arial" w:cs="Arial"/>
                <w:b/>
                <w:color w:val="16377C"/>
                <w:sz w:val="12"/>
              </w:rPr>
              <w:t>EDITING</w:t>
            </w:r>
          </w:p>
          <w:p w14:paraId="714FECD6" w14:textId="77777777" w:rsidR="001D0906" w:rsidRDefault="001D0906" w:rsidP="00BB4A26">
            <w:pPr>
              <w:ind w:left="254"/>
            </w:pPr>
            <w:r>
              <w:rPr>
                <w:rFonts w:ascii="Arial" w:eastAsia="Arial" w:hAnsi="Arial" w:cs="Arial"/>
                <w:b/>
                <w:color w:val="AB0909"/>
                <w:sz w:val="21"/>
              </w:rPr>
              <w:t>Submission</w:t>
            </w:r>
          </w:p>
          <w:p w14:paraId="223DC807" w14:textId="77777777" w:rsidR="001D0906" w:rsidRDefault="001D0906" w:rsidP="00BB4A26">
            <w:pPr>
              <w:tabs>
                <w:tab w:val="center" w:pos="504"/>
                <w:tab w:val="center" w:pos="2686"/>
              </w:tabs>
              <w:spacing w:after="86"/>
            </w:pPr>
            <w:r>
              <w:tab/>
            </w:r>
            <w:r>
              <w:rPr>
                <w:rFonts w:ascii="Arial" w:eastAsia="Arial" w:hAnsi="Arial" w:cs="Arial"/>
                <w:color w:val="333333"/>
                <w:sz w:val="14"/>
              </w:rPr>
              <w:t>Authors</w:t>
            </w:r>
            <w:r>
              <w:rPr>
                <w:rFonts w:ascii="Arial" w:eastAsia="Arial" w:hAnsi="Arial" w:cs="Arial"/>
                <w:color w:val="333333"/>
                <w:sz w:val="14"/>
              </w:rPr>
              <w:tab/>
              <w:t>Anisya Anisya, Azwar Yusuf</w:t>
            </w:r>
          </w:p>
          <w:p w14:paraId="372F78CE" w14:textId="77777777" w:rsidR="001D0906" w:rsidRDefault="001D0906" w:rsidP="00BB4A26">
            <w:pPr>
              <w:tabs>
                <w:tab w:val="center" w:pos="393"/>
                <w:tab w:val="center" w:pos="3988"/>
              </w:tabs>
            </w:pPr>
            <w:r>
              <w:tab/>
            </w:r>
            <w:r>
              <w:rPr>
                <w:rFonts w:ascii="Arial" w:eastAsia="Arial" w:hAnsi="Arial" w:cs="Arial"/>
                <w:color w:val="333333"/>
                <w:sz w:val="14"/>
              </w:rPr>
              <w:t>Title</w:t>
            </w:r>
            <w:r>
              <w:rPr>
                <w:rFonts w:ascii="Arial" w:eastAsia="Arial" w:hAnsi="Arial" w:cs="Arial"/>
                <w:color w:val="333333"/>
                <w:sz w:val="14"/>
              </w:rPr>
              <w:tab/>
              <w:t>EKSTRAKSI TEKS METADATA ARTIKEL DENGAN METODE REGEX</w:t>
            </w:r>
          </w:p>
          <w:tbl>
            <w:tblPr>
              <w:tblStyle w:val="TableGrid"/>
              <w:tblW w:w="7817" w:type="dxa"/>
              <w:tblInd w:w="252" w:type="dxa"/>
              <w:tblCellMar>
                <w:top w:w="6" w:type="dxa"/>
                <w:left w:w="0" w:type="dxa"/>
                <w:bottom w:w="50" w:type="dxa"/>
                <w:right w:w="115" w:type="dxa"/>
              </w:tblCellMar>
              <w:tblLook w:val="04A0" w:firstRow="1" w:lastRow="0" w:firstColumn="1" w:lastColumn="0" w:noHBand="0" w:noVBand="1"/>
            </w:tblPr>
            <w:tblGrid>
              <w:gridCol w:w="1576"/>
              <w:gridCol w:w="2345"/>
              <w:gridCol w:w="3896"/>
            </w:tblGrid>
            <w:tr w:rsidR="001D0906" w14:paraId="08BEB070" w14:textId="77777777" w:rsidTr="00BB4A26">
              <w:trPr>
                <w:trHeight w:val="213"/>
              </w:trPr>
              <w:tc>
                <w:tcPr>
                  <w:tcW w:w="1576" w:type="dxa"/>
                  <w:tcBorders>
                    <w:top w:val="nil"/>
                    <w:left w:val="nil"/>
                    <w:bottom w:val="nil"/>
                    <w:right w:val="nil"/>
                  </w:tcBorders>
                </w:tcPr>
                <w:p w14:paraId="333A3C85" w14:textId="77777777" w:rsidR="001D0906" w:rsidRDefault="001D0906" w:rsidP="00BB4A26">
                  <w:pPr>
                    <w:framePr w:wrap="around" w:vAnchor="text" w:hAnchor="text" w:x="-1073" w:y="2318"/>
                    <w:ind w:left="13"/>
                    <w:suppressOverlap/>
                  </w:pPr>
                  <w:r>
                    <w:rPr>
                      <w:rFonts w:ascii="Arial" w:eastAsia="Arial" w:hAnsi="Arial" w:cs="Arial"/>
                      <w:color w:val="333333"/>
                      <w:sz w:val="14"/>
                    </w:rPr>
                    <w:t>Original file</w:t>
                  </w:r>
                </w:p>
              </w:tc>
              <w:tc>
                <w:tcPr>
                  <w:tcW w:w="2345" w:type="dxa"/>
                  <w:tcBorders>
                    <w:top w:val="nil"/>
                    <w:left w:val="nil"/>
                    <w:bottom w:val="nil"/>
                    <w:right w:val="nil"/>
                  </w:tcBorders>
                </w:tcPr>
                <w:p w14:paraId="5C30914F" w14:textId="77777777" w:rsidR="001D0906" w:rsidRDefault="001D0906" w:rsidP="00BB4A26">
                  <w:pPr>
                    <w:framePr w:wrap="around" w:vAnchor="text" w:hAnchor="text" w:x="-1073" w:y="2318"/>
                    <w:suppressOverlap/>
                  </w:pPr>
                  <w:r>
                    <w:rPr>
                      <w:rFonts w:ascii="Arial" w:eastAsia="Arial" w:hAnsi="Arial" w:cs="Arial"/>
                      <w:b/>
                      <w:color w:val="16377C"/>
                      <w:sz w:val="12"/>
                    </w:rPr>
                    <w:t>9569-21457-2-SM.DOCX</w:t>
                  </w:r>
                  <w:r>
                    <w:rPr>
                      <w:rFonts w:ascii="Arial" w:eastAsia="Arial" w:hAnsi="Arial" w:cs="Arial"/>
                      <w:color w:val="333333"/>
                      <w:sz w:val="14"/>
                    </w:rPr>
                    <w:t xml:space="preserve">  2025-07-29</w:t>
                  </w:r>
                </w:p>
              </w:tc>
              <w:tc>
                <w:tcPr>
                  <w:tcW w:w="3896" w:type="dxa"/>
                  <w:tcBorders>
                    <w:top w:val="nil"/>
                    <w:left w:val="nil"/>
                    <w:bottom w:val="nil"/>
                    <w:right w:val="nil"/>
                  </w:tcBorders>
                </w:tcPr>
                <w:p w14:paraId="4E43591E" w14:textId="77777777" w:rsidR="001D0906" w:rsidRDefault="001D0906" w:rsidP="00BB4A26">
                  <w:pPr>
                    <w:framePr w:wrap="around" w:vAnchor="text" w:hAnchor="text" w:x="-1073" w:y="2318"/>
                    <w:suppressOverlap/>
                  </w:pPr>
                </w:p>
              </w:tc>
            </w:tr>
            <w:tr w:rsidR="001D0906" w14:paraId="38A57A49" w14:textId="77777777" w:rsidTr="00BB4A26">
              <w:trPr>
                <w:trHeight w:val="259"/>
              </w:trPr>
              <w:tc>
                <w:tcPr>
                  <w:tcW w:w="1576" w:type="dxa"/>
                  <w:tcBorders>
                    <w:top w:val="nil"/>
                    <w:left w:val="nil"/>
                    <w:bottom w:val="nil"/>
                    <w:right w:val="nil"/>
                  </w:tcBorders>
                </w:tcPr>
                <w:p w14:paraId="168378AE" w14:textId="77777777" w:rsidR="001D0906" w:rsidRDefault="001D0906" w:rsidP="00BB4A26">
                  <w:pPr>
                    <w:framePr w:wrap="around" w:vAnchor="text" w:hAnchor="text" w:x="-1073" w:y="2318"/>
                    <w:ind w:left="13"/>
                    <w:suppressOverlap/>
                  </w:pPr>
                  <w:r>
                    <w:rPr>
                      <w:rFonts w:ascii="Arial" w:eastAsia="Arial" w:hAnsi="Arial" w:cs="Arial"/>
                      <w:color w:val="333333"/>
                      <w:sz w:val="14"/>
                    </w:rPr>
                    <w:t>Supp. files</w:t>
                  </w:r>
                </w:p>
              </w:tc>
              <w:tc>
                <w:tcPr>
                  <w:tcW w:w="2345" w:type="dxa"/>
                  <w:tcBorders>
                    <w:top w:val="nil"/>
                    <w:left w:val="nil"/>
                    <w:bottom w:val="nil"/>
                    <w:right w:val="nil"/>
                  </w:tcBorders>
                </w:tcPr>
                <w:p w14:paraId="4CB96355" w14:textId="77777777" w:rsidR="001D0906" w:rsidRDefault="001D0906" w:rsidP="00BB4A26">
                  <w:pPr>
                    <w:framePr w:wrap="around" w:vAnchor="text" w:hAnchor="text" w:x="-1073" w:y="2318"/>
                    <w:suppressOverlap/>
                  </w:pPr>
                  <w:r>
                    <w:rPr>
                      <w:rFonts w:ascii="Arial" w:eastAsia="Arial" w:hAnsi="Arial" w:cs="Arial"/>
                      <w:color w:val="333333"/>
                      <w:sz w:val="14"/>
                    </w:rPr>
                    <w:t>None</w:t>
                  </w:r>
                </w:p>
              </w:tc>
              <w:tc>
                <w:tcPr>
                  <w:tcW w:w="3896" w:type="dxa"/>
                  <w:tcBorders>
                    <w:top w:val="nil"/>
                    <w:left w:val="nil"/>
                    <w:bottom w:val="nil"/>
                    <w:right w:val="nil"/>
                  </w:tcBorders>
                </w:tcPr>
                <w:p w14:paraId="7F248F96" w14:textId="77777777" w:rsidR="001D0906" w:rsidRDefault="001D0906" w:rsidP="00BB4A26">
                  <w:pPr>
                    <w:framePr w:wrap="around" w:vAnchor="text" w:hAnchor="text" w:x="-1073" w:y="2318"/>
                    <w:suppressOverlap/>
                  </w:pPr>
                  <w:r>
                    <w:rPr>
                      <w:rFonts w:ascii="Arial" w:eastAsia="Arial" w:hAnsi="Arial" w:cs="Arial"/>
                      <w:b/>
                      <w:color w:val="16377C"/>
                      <w:sz w:val="12"/>
                    </w:rPr>
                    <w:t>ADD A SUPPLEMENTARY FILE</w:t>
                  </w:r>
                </w:p>
              </w:tc>
            </w:tr>
            <w:tr w:rsidR="001D0906" w14:paraId="0A9F2137" w14:textId="77777777" w:rsidTr="00BB4A26">
              <w:trPr>
                <w:trHeight w:val="262"/>
              </w:trPr>
              <w:tc>
                <w:tcPr>
                  <w:tcW w:w="1576" w:type="dxa"/>
                  <w:tcBorders>
                    <w:top w:val="nil"/>
                    <w:left w:val="nil"/>
                    <w:bottom w:val="nil"/>
                    <w:right w:val="nil"/>
                  </w:tcBorders>
                </w:tcPr>
                <w:p w14:paraId="3F5101AF" w14:textId="77777777" w:rsidR="001D0906" w:rsidRDefault="001D0906" w:rsidP="00BB4A26">
                  <w:pPr>
                    <w:framePr w:wrap="around" w:vAnchor="text" w:hAnchor="text" w:x="-1073" w:y="2318"/>
                    <w:ind w:left="13"/>
                    <w:suppressOverlap/>
                  </w:pPr>
                  <w:r>
                    <w:rPr>
                      <w:rFonts w:ascii="Arial" w:eastAsia="Arial" w:hAnsi="Arial" w:cs="Arial"/>
                      <w:color w:val="333333"/>
                      <w:sz w:val="14"/>
                    </w:rPr>
                    <w:t>Submitter</w:t>
                  </w:r>
                </w:p>
              </w:tc>
              <w:tc>
                <w:tcPr>
                  <w:tcW w:w="2345" w:type="dxa"/>
                  <w:tcBorders>
                    <w:top w:val="nil"/>
                    <w:left w:val="nil"/>
                    <w:bottom w:val="nil"/>
                    <w:right w:val="nil"/>
                  </w:tcBorders>
                </w:tcPr>
                <w:p w14:paraId="21BA7523" w14:textId="77777777" w:rsidR="001D0906" w:rsidRDefault="001D0906" w:rsidP="00BB4A26">
                  <w:pPr>
                    <w:framePr w:wrap="around" w:vAnchor="text" w:hAnchor="text" w:x="-1073" w:y="2318"/>
                    <w:suppressOverlap/>
                  </w:pPr>
                  <w:r>
                    <w:rPr>
                      <w:rFonts w:ascii="Arial" w:eastAsia="Arial" w:hAnsi="Arial" w:cs="Arial"/>
                      <w:color w:val="333333"/>
                      <w:sz w:val="14"/>
                    </w:rPr>
                    <w:t xml:space="preserve">Mrs Anisya Anisya </w:t>
                  </w:r>
                  <w:r>
                    <w:rPr>
                      <w:noProof/>
                    </w:rPr>
                    <w:drawing>
                      <wp:inline distT="0" distB="0" distL="0" distR="0" wp14:anchorId="2DE1D08D" wp14:editId="4B0A89A3">
                        <wp:extent cx="117144" cy="102501"/>
                        <wp:effectExtent l="0" t="0" r="0" b="0"/>
                        <wp:docPr id="132" name="Picture 132"/>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7"/>
                                <a:stretch>
                                  <a:fillRect/>
                                </a:stretch>
                              </pic:blipFill>
                              <pic:spPr>
                                <a:xfrm>
                                  <a:off x="0" y="0"/>
                                  <a:ext cx="117144" cy="102501"/>
                                </a:xfrm>
                                <a:prstGeom prst="rect">
                                  <a:avLst/>
                                </a:prstGeom>
                              </pic:spPr>
                            </pic:pic>
                          </a:graphicData>
                        </a:graphic>
                      </wp:inline>
                    </w:drawing>
                  </w:r>
                </w:p>
              </w:tc>
              <w:tc>
                <w:tcPr>
                  <w:tcW w:w="3896" w:type="dxa"/>
                  <w:tcBorders>
                    <w:top w:val="nil"/>
                    <w:left w:val="nil"/>
                    <w:bottom w:val="nil"/>
                    <w:right w:val="nil"/>
                  </w:tcBorders>
                </w:tcPr>
                <w:p w14:paraId="092C7C09" w14:textId="77777777" w:rsidR="001D0906" w:rsidRDefault="001D0906" w:rsidP="00BB4A26">
                  <w:pPr>
                    <w:framePr w:wrap="around" w:vAnchor="text" w:hAnchor="text" w:x="-1073" w:y="2318"/>
                    <w:suppressOverlap/>
                  </w:pPr>
                </w:p>
              </w:tc>
            </w:tr>
            <w:tr w:rsidR="001D0906" w14:paraId="1B8B6C55" w14:textId="77777777" w:rsidTr="00BB4A26">
              <w:trPr>
                <w:trHeight w:val="254"/>
              </w:trPr>
              <w:tc>
                <w:tcPr>
                  <w:tcW w:w="1576" w:type="dxa"/>
                  <w:tcBorders>
                    <w:top w:val="nil"/>
                    <w:left w:val="nil"/>
                    <w:bottom w:val="nil"/>
                    <w:right w:val="nil"/>
                  </w:tcBorders>
                </w:tcPr>
                <w:p w14:paraId="15C9FA73" w14:textId="77777777" w:rsidR="001D0906" w:rsidRDefault="001D0906" w:rsidP="00BB4A26">
                  <w:pPr>
                    <w:framePr w:wrap="around" w:vAnchor="text" w:hAnchor="text" w:x="-1073" w:y="2318"/>
                    <w:ind w:left="13"/>
                    <w:suppressOverlap/>
                  </w:pPr>
                  <w:r>
                    <w:rPr>
                      <w:rFonts w:ascii="Arial" w:eastAsia="Arial" w:hAnsi="Arial" w:cs="Arial"/>
                      <w:color w:val="333333"/>
                      <w:sz w:val="14"/>
                    </w:rPr>
                    <w:t>Date submitted</w:t>
                  </w:r>
                </w:p>
              </w:tc>
              <w:tc>
                <w:tcPr>
                  <w:tcW w:w="2345" w:type="dxa"/>
                  <w:tcBorders>
                    <w:top w:val="nil"/>
                    <w:left w:val="nil"/>
                    <w:bottom w:val="nil"/>
                    <w:right w:val="nil"/>
                  </w:tcBorders>
                </w:tcPr>
                <w:p w14:paraId="0099BB7D" w14:textId="77777777" w:rsidR="001D0906" w:rsidRDefault="001D0906" w:rsidP="00BB4A26">
                  <w:pPr>
                    <w:framePr w:wrap="around" w:vAnchor="text" w:hAnchor="text" w:x="-1073" w:y="2318"/>
                    <w:suppressOverlap/>
                  </w:pPr>
                  <w:r>
                    <w:rPr>
                      <w:rFonts w:ascii="Arial" w:eastAsia="Arial" w:hAnsi="Arial" w:cs="Arial"/>
                      <w:color w:val="333333"/>
                      <w:sz w:val="14"/>
                    </w:rPr>
                    <w:t>July 29, 2025 - 04:18 PM</w:t>
                  </w:r>
                </w:p>
              </w:tc>
              <w:tc>
                <w:tcPr>
                  <w:tcW w:w="3896" w:type="dxa"/>
                  <w:tcBorders>
                    <w:top w:val="nil"/>
                    <w:left w:val="nil"/>
                    <w:bottom w:val="nil"/>
                    <w:right w:val="nil"/>
                  </w:tcBorders>
                </w:tcPr>
                <w:p w14:paraId="24BA563F" w14:textId="77777777" w:rsidR="001D0906" w:rsidRDefault="001D0906" w:rsidP="00BB4A26">
                  <w:pPr>
                    <w:framePr w:wrap="around" w:vAnchor="text" w:hAnchor="text" w:x="-1073" w:y="2318"/>
                    <w:suppressOverlap/>
                  </w:pPr>
                </w:p>
              </w:tc>
            </w:tr>
            <w:tr w:rsidR="001D0906" w14:paraId="0FA392E5" w14:textId="77777777" w:rsidTr="00BB4A26">
              <w:trPr>
                <w:trHeight w:val="254"/>
              </w:trPr>
              <w:tc>
                <w:tcPr>
                  <w:tcW w:w="1576" w:type="dxa"/>
                  <w:tcBorders>
                    <w:top w:val="nil"/>
                    <w:left w:val="nil"/>
                    <w:bottom w:val="nil"/>
                    <w:right w:val="nil"/>
                  </w:tcBorders>
                </w:tcPr>
                <w:p w14:paraId="4EC7B5C2" w14:textId="77777777" w:rsidR="001D0906" w:rsidRDefault="001D0906" w:rsidP="00BB4A26">
                  <w:pPr>
                    <w:framePr w:wrap="around" w:vAnchor="text" w:hAnchor="text" w:x="-1073" w:y="2318"/>
                    <w:ind w:left="13"/>
                    <w:suppressOverlap/>
                  </w:pPr>
                  <w:r>
                    <w:rPr>
                      <w:rFonts w:ascii="Arial" w:eastAsia="Arial" w:hAnsi="Arial" w:cs="Arial"/>
                      <w:color w:val="333333"/>
                      <w:sz w:val="14"/>
                    </w:rPr>
                    <w:t>Section</w:t>
                  </w:r>
                </w:p>
              </w:tc>
              <w:tc>
                <w:tcPr>
                  <w:tcW w:w="2345" w:type="dxa"/>
                  <w:tcBorders>
                    <w:top w:val="nil"/>
                    <w:left w:val="nil"/>
                    <w:bottom w:val="nil"/>
                    <w:right w:val="nil"/>
                  </w:tcBorders>
                </w:tcPr>
                <w:p w14:paraId="5E94B080" w14:textId="77777777" w:rsidR="001D0906" w:rsidRDefault="001D0906" w:rsidP="00BB4A26">
                  <w:pPr>
                    <w:framePr w:wrap="around" w:vAnchor="text" w:hAnchor="text" w:x="-1073" w:y="2318"/>
                    <w:suppressOverlap/>
                  </w:pPr>
                  <w:r>
                    <w:rPr>
                      <w:rFonts w:ascii="Arial" w:eastAsia="Arial" w:hAnsi="Arial" w:cs="Arial"/>
                      <w:color w:val="333333"/>
                      <w:sz w:val="14"/>
                    </w:rPr>
                    <w:t>Articles</w:t>
                  </w:r>
                </w:p>
              </w:tc>
              <w:tc>
                <w:tcPr>
                  <w:tcW w:w="3896" w:type="dxa"/>
                  <w:tcBorders>
                    <w:top w:val="nil"/>
                    <w:left w:val="nil"/>
                    <w:bottom w:val="nil"/>
                    <w:right w:val="nil"/>
                  </w:tcBorders>
                </w:tcPr>
                <w:p w14:paraId="0943F891" w14:textId="77777777" w:rsidR="001D0906" w:rsidRDefault="001D0906" w:rsidP="00BB4A26">
                  <w:pPr>
                    <w:framePr w:wrap="around" w:vAnchor="text" w:hAnchor="text" w:x="-1073" w:y="2318"/>
                    <w:suppressOverlap/>
                  </w:pPr>
                </w:p>
              </w:tc>
            </w:tr>
            <w:tr w:rsidR="001D0906" w14:paraId="16FD8A6B" w14:textId="77777777" w:rsidTr="00BB4A26">
              <w:trPr>
                <w:trHeight w:val="457"/>
              </w:trPr>
              <w:tc>
                <w:tcPr>
                  <w:tcW w:w="1576" w:type="dxa"/>
                  <w:tcBorders>
                    <w:top w:val="nil"/>
                    <w:left w:val="nil"/>
                    <w:bottom w:val="single" w:sz="5" w:space="0" w:color="2B9904"/>
                    <w:right w:val="nil"/>
                  </w:tcBorders>
                </w:tcPr>
                <w:p w14:paraId="114701DC" w14:textId="77777777" w:rsidR="001D0906" w:rsidRDefault="001D0906" w:rsidP="00BB4A26">
                  <w:pPr>
                    <w:framePr w:wrap="around" w:vAnchor="text" w:hAnchor="text" w:x="-1073" w:y="2318"/>
                    <w:ind w:left="13"/>
                    <w:suppressOverlap/>
                  </w:pPr>
                  <w:r>
                    <w:rPr>
                      <w:rFonts w:ascii="Arial" w:eastAsia="Arial" w:hAnsi="Arial" w:cs="Arial"/>
                      <w:color w:val="333333"/>
                      <w:sz w:val="14"/>
                    </w:rPr>
                    <w:t>Editor</w:t>
                  </w:r>
                </w:p>
              </w:tc>
              <w:tc>
                <w:tcPr>
                  <w:tcW w:w="2345" w:type="dxa"/>
                  <w:tcBorders>
                    <w:top w:val="nil"/>
                    <w:left w:val="nil"/>
                    <w:bottom w:val="single" w:sz="5" w:space="0" w:color="2B9904"/>
                    <w:right w:val="nil"/>
                  </w:tcBorders>
                </w:tcPr>
                <w:p w14:paraId="6C1EFDE8" w14:textId="77777777" w:rsidR="001D0906" w:rsidRDefault="001D0906" w:rsidP="00BB4A26">
                  <w:pPr>
                    <w:framePr w:wrap="around" w:vAnchor="text" w:hAnchor="text" w:x="-1073" w:y="2318"/>
                    <w:suppressOverlap/>
                  </w:pPr>
                  <w:r>
                    <w:rPr>
                      <w:rFonts w:ascii="Arial" w:eastAsia="Arial" w:hAnsi="Arial" w:cs="Arial"/>
                      <w:color w:val="333333"/>
                      <w:sz w:val="14"/>
                    </w:rPr>
                    <w:t>None assigned</w:t>
                  </w:r>
                </w:p>
              </w:tc>
              <w:tc>
                <w:tcPr>
                  <w:tcW w:w="3896" w:type="dxa"/>
                  <w:tcBorders>
                    <w:top w:val="nil"/>
                    <w:left w:val="nil"/>
                    <w:bottom w:val="single" w:sz="5" w:space="0" w:color="2B9904"/>
                    <w:right w:val="nil"/>
                  </w:tcBorders>
                </w:tcPr>
                <w:p w14:paraId="7BFF94D4" w14:textId="77777777" w:rsidR="001D0906" w:rsidRDefault="001D0906" w:rsidP="00BB4A26">
                  <w:pPr>
                    <w:framePr w:wrap="around" w:vAnchor="text" w:hAnchor="text" w:x="-1073" w:y="2318"/>
                    <w:suppressOverlap/>
                  </w:pPr>
                </w:p>
              </w:tc>
            </w:tr>
            <w:tr w:rsidR="001D0906" w14:paraId="5FF10397" w14:textId="77777777" w:rsidTr="00BB4A26">
              <w:trPr>
                <w:trHeight w:val="638"/>
              </w:trPr>
              <w:tc>
                <w:tcPr>
                  <w:tcW w:w="1576" w:type="dxa"/>
                  <w:tcBorders>
                    <w:top w:val="single" w:sz="5" w:space="0" w:color="2B9904"/>
                    <w:left w:val="nil"/>
                    <w:bottom w:val="nil"/>
                    <w:right w:val="nil"/>
                  </w:tcBorders>
                </w:tcPr>
                <w:p w14:paraId="17B3F906" w14:textId="77777777" w:rsidR="001D0906" w:rsidRDefault="001D0906" w:rsidP="00BB4A26">
                  <w:pPr>
                    <w:framePr w:wrap="around" w:vAnchor="text" w:hAnchor="text" w:x="-1073" w:y="2318"/>
                    <w:ind w:left="1"/>
                    <w:suppressOverlap/>
                  </w:pPr>
                  <w:r>
                    <w:rPr>
                      <w:rFonts w:ascii="Arial" w:eastAsia="Arial" w:hAnsi="Arial" w:cs="Arial"/>
                      <w:b/>
                      <w:color w:val="AB0909"/>
                      <w:sz w:val="21"/>
                    </w:rPr>
                    <w:lastRenderedPageBreak/>
                    <w:t>Status</w:t>
                  </w:r>
                </w:p>
                <w:p w14:paraId="6E651FF6" w14:textId="77777777" w:rsidR="001D0906" w:rsidRDefault="001D0906" w:rsidP="00BB4A26">
                  <w:pPr>
                    <w:framePr w:wrap="around" w:vAnchor="text" w:hAnchor="text" w:x="-1073" w:y="2318"/>
                    <w:ind w:left="13"/>
                    <w:suppressOverlap/>
                  </w:pPr>
                  <w:r>
                    <w:rPr>
                      <w:rFonts w:ascii="Arial" w:eastAsia="Arial" w:hAnsi="Arial" w:cs="Arial"/>
                      <w:color w:val="333333"/>
                      <w:sz w:val="14"/>
                    </w:rPr>
                    <w:t>Status</w:t>
                  </w:r>
                </w:p>
              </w:tc>
              <w:tc>
                <w:tcPr>
                  <w:tcW w:w="2345" w:type="dxa"/>
                  <w:tcBorders>
                    <w:top w:val="single" w:sz="5" w:space="0" w:color="2B9904"/>
                    <w:left w:val="nil"/>
                    <w:bottom w:val="nil"/>
                    <w:right w:val="nil"/>
                  </w:tcBorders>
                  <w:vAlign w:val="bottom"/>
                </w:tcPr>
                <w:p w14:paraId="388816D4" w14:textId="77777777" w:rsidR="001D0906" w:rsidRDefault="001D0906" w:rsidP="00BB4A26">
                  <w:pPr>
                    <w:framePr w:wrap="around" w:vAnchor="text" w:hAnchor="text" w:x="-1073" w:y="2318"/>
                    <w:suppressOverlap/>
                  </w:pPr>
                  <w:r>
                    <w:rPr>
                      <w:rFonts w:ascii="Arial" w:eastAsia="Arial" w:hAnsi="Arial" w:cs="Arial"/>
                      <w:color w:val="333333"/>
                      <w:sz w:val="14"/>
                    </w:rPr>
                    <w:t>Awaiting assignment</w:t>
                  </w:r>
                </w:p>
              </w:tc>
              <w:tc>
                <w:tcPr>
                  <w:tcW w:w="3896" w:type="dxa"/>
                  <w:tcBorders>
                    <w:top w:val="single" w:sz="5" w:space="0" w:color="2B9904"/>
                    <w:left w:val="nil"/>
                    <w:bottom w:val="nil"/>
                    <w:right w:val="nil"/>
                  </w:tcBorders>
                </w:tcPr>
                <w:p w14:paraId="57E0A399" w14:textId="77777777" w:rsidR="001D0906" w:rsidRDefault="001D0906" w:rsidP="00BB4A26">
                  <w:pPr>
                    <w:framePr w:wrap="around" w:vAnchor="text" w:hAnchor="text" w:x="-1073" w:y="2318"/>
                    <w:suppressOverlap/>
                  </w:pPr>
                </w:p>
              </w:tc>
            </w:tr>
            <w:tr w:rsidR="001D0906" w14:paraId="574B8554" w14:textId="77777777" w:rsidTr="00BB4A26">
              <w:trPr>
                <w:trHeight w:val="254"/>
              </w:trPr>
              <w:tc>
                <w:tcPr>
                  <w:tcW w:w="1576" w:type="dxa"/>
                  <w:tcBorders>
                    <w:top w:val="nil"/>
                    <w:left w:val="nil"/>
                    <w:bottom w:val="nil"/>
                    <w:right w:val="nil"/>
                  </w:tcBorders>
                </w:tcPr>
                <w:p w14:paraId="3C239DFC" w14:textId="77777777" w:rsidR="001D0906" w:rsidRDefault="001D0906" w:rsidP="00BB4A26">
                  <w:pPr>
                    <w:framePr w:wrap="around" w:vAnchor="text" w:hAnchor="text" w:x="-1073" w:y="2318"/>
                    <w:ind w:left="13"/>
                    <w:suppressOverlap/>
                  </w:pPr>
                  <w:r>
                    <w:rPr>
                      <w:rFonts w:ascii="Arial" w:eastAsia="Arial" w:hAnsi="Arial" w:cs="Arial"/>
                      <w:color w:val="333333"/>
                      <w:sz w:val="14"/>
                    </w:rPr>
                    <w:t>Initiated</w:t>
                  </w:r>
                </w:p>
              </w:tc>
              <w:tc>
                <w:tcPr>
                  <w:tcW w:w="2345" w:type="dxa"/>
                  <w:tcBorders>
                    <w:top w:val="nil"/>
                    <w:left w:val="nil"/>
                    <w:bottom w:val="nil"/>
                    <w:right w:val="nil"/>
                  </w:tcBorders>
                </w:tcPr>
                <w:p w14:paraId="3D709620" w14:textId="77777777" w:rsidR="001D0906" w:rsidRDefault="001D0906" w:rsidP="00BB4A26">
                  <w:pPr>
                    <w:framePr w:wrap="around" w:vAnchor="text" w:hAnchor="text" w:x="-1073" w:y="2318"/>
                    <w:suppressOverlap/>
                  </w:pPr>
                  <w:r>
                    <w:rPr>
                      <w:rFonts w:ascii="Arial" w:eastAsia="Arial" w:hAnsi="Arial" w:cs="Arial"/>
                      <w:color w:val="333333"/>
                      <w:sz w:val="14"/>
                    </w:rPr>
                    <w:t>2025-07-29</w:t>
                  </w:r>
                </w:p>
              </w:tc>
              <w:tc>
                <w:tcPr>
                  <w:tcW w:w="3896" w:type="dxa"/>
                  <w:tcBorders>
                    <w:top w:val="nil"/>
                    <w:left w:val="nil"/>
                    <w:bottom w:val="nil"/>
                    <w:right w:val="nil"/>
                  </w:tcBorders>
                </w:tcPr>
                <w:p w14:paraId="233C31B4" w14:textId="77777777" w:rsidR="001D0906" w:rsidRDefault="001D0906" w:rsidP="00BB4A26">
                  <w:pPr>
                    <w:framePr w:wrap="around" w:vAnchor="text" w:hAnchor="text" w:x="-1073" w:y="2318"/>
                    <w:suppressOverlap/>
                  </w:pPr>
                </w:p>
              </w:tc>
            </w:tr>
            <w:tr w:rsidR="001D0906" w14:paraId="43C76B73" w14:textId="77777777" w:rsidTr="00BB4A26">
              <w:trPr>
                <w:trHeight w:val="457"/>
              </w:trPr>
              <w:tc>
                <w:tcPr>
                  <w:tcW w:w="7817" w:type="dxa"/>
                  <w:gridSpan w:val="3"/>
                  <w:tcBorders>
                    <w:top w:val="nil"/>
                    <w:left w:val="nil"/>
                    <w:bottom w:val="single" w:sz="5" w:space="0" w:color="2B9904"/>
                    <w:right w:val="nil"/>
                  </w:tcBorders>
                </w:tcPr>
                <w:p w14:paraId="0746D78A" w14:textId="77777777" w:rsidR="001D0906" w:rsidRDefault="001D0906" w:rsidP="00BB4A26">
                  <w:pPr>
                    <w:framePr w:wrap="around" w:vAnchor="text" w:hAnchor="text" w:x="-1073" w:y="2318"/>
                    <w:tabs>
                      <w:tab w:val="center" w:pos="424"/>
                      <w:tab w:val="center" w:pos="1930"/>
                    </w:tabs>
                    <w:suppressOverlap/>
                  </w:pPr>
                  <w:r>
                    <w:tab/>
                  </w:r>
                  <w:r>
                    <w:rPr>
                      <w:rFonts w:ascii="Arial" w:eastAsia="Arial" w:hAnsi="Arial" w:cs="Arial"/>
                      <w:color w:val="333333"/>
                      <w:sz w:val="14"/>
                    </w:rPr>
                    <w:t>Last modified</w:t>
                  </w:r>
                  <w:r>
                    <w:rPr>
                      <w:rFonts w:ascii="Arial" w:eastAsia="Arial" w:hAnsi="Arial" w:cs="Arial"/>
                      <w:color w:val="333333"/>
                      <w:sz w:val="14"/>
                    </w:rPr>
                    <w:tab/>
                    <w:t>2025-07-29</w:t>
                  </w:r>
                </w:p>
              </w:tc>
            </w:tr>
          </w:tbl>
          <w:p w14:paraId="5471FBF5" w14:textId="77777777" w:rsidR="001D0906" w:rsidRDefault="001D0906" w:rsidP="00BB4A26">
            <w:pPr>
              <w:spacing w:after="54"/>
              <w:ind w:left="254"/>
            </w:pPr>
            <w:r>
              <w:rPr>
                <w:rFonts w:ascii="Arial" w:eastAsia="Arial" w:hAnsi="Arial" w:cs="Arial"/>
                <w:b/>
                <w:color w:val="AB0909"/>
                <w:sz w:val="21"/>
              </w:rPr>
              <w:t>Submission Metadata</w:t>
            </w:r>
          </w:p>
          <w:p w14:paraId="33DBD666" w14:textId="77777777" w:rsidR="001D0906" w:rsidRDefault="001D0906" w:rsidP="00BB4A26">
            <w:pPr>
              <w:spacing w:after="459"/>
              <w:ind w:left="254"/>
            </w:pPr>
            <w:r>
              <w:rPr>
                <w:rFonts w:ascii="Arial" w:eastAsia="Arial" w:hAnsi="Arial" w:cs="Arial"/>
                <w:b/>
                <w:color w:val="16377C"/>
                <w:sz w:val="12"/>
              </w:rPr>
              <w:t>EDIT METADATA</w:t>
            </w:r>
          </w:p>
          <w:p w14:paraId="13BCCC37" w14:textId="77777777" w:rsidR="001D0906" w:rsidRDefault="001D0906" w:rsidP="00BB4A26">
            <w:pPr>
              <w:spacing w:after="25"/>
              <w:ind w:left="254"/>
            </w:pPr>
            <w:r>
              <w:rPr>
                <w:rFonts w:ascii="Arial" w:eastAsia="Arial" w:hAnsi="Arial" w:cs="Arial"/>
                <w:b/>
                <w:color w:val="333333"/>
                <w:sz w:val="16"/>
              </w:rPr>
              <w:t>AUTHORS</w:t>
            </w:r>
          </w:p>
          <w:p w14:paraId="4CF3268F" w14:textId="77777777" w:rsidR="001D0906" w:rsidRDefault="001D0906" w:rsidP="00BB4A26">
            <w:pPr>
              <w:tabs>
                <w:tab w:val="center" w:pos="450"/>
                <w:tab w:val="center" w:pos="2375"/>
              </w:tabs>
              <w:spacing w:after="87"/>
            </w:pPr>
            <w:r>
              <w:tab/>
            </w:r>
            <w:r>
              <w:rPr>
                <w:rFonts w:ascii="Arial" w:eastAsia="Arial" w:hAnsi="Arial" w:cs="Arial"/>
                <w:color w:val="333333"/>
                <w:sz w:val="14"/>
              </w:rPr>
              <w:t>Name</w:t>
            </w:r>
            <w:r>
              <w:rPr>
                <w:rFonts w:ascii="Arial" w:eastAsia="Arial" w:hAnsi="Arial" w:cs="Arial"/>
                <w:color w:val="333333"/>
                <w:sz w:val="14"/>
              </w:rPr>
              <w:tab/>
              <w:t xml:space="preserve">Anisya Anisya </w:t>
            </w:r>
            <w:r>
              <w:rPr>
                <w:noProof/>
              </w:rPr>
              <w:drawing>
                <wp:inline distT="0" distB="0" distL="0" distR="0" wp14:anchorId="6E4F18F0" wp14:editId="6B7CB083">
                  <wp:extent cx="117144" cy="102501"/>
                  <wp:effectExtent l="0" t="0" r="0" b="0"/>
                  <wp:docPr id="152" name="Picture 152"/>
                  <wp:cNvGraphicFramePr/>
                  <a:graphic xmlns:a="http://schemas.openxmlformats.org/drawingml/2006/main">
                    <a:graphicData uri="http://schemas.openxmlformats.org/drawingml/2006/picture">
                      <pic:pic xmlns:pic="http://schemas.openxmlformats.org/drawingml/2006/picture">
                        <pic:nvPicPr>
                          <pic:cNvPr id="152" name="Picture 152"/>
                          <pic:cNvPicPr/>
                        </pic:nvPicPr>
                        <pic:blipFill>
                          <a:blip r:embed="rId7"/>
                          <a:stretch>
                            <a:fillRect/>
                          </a:stretch>
                        </pic:blipFill>
                        <pic:spPr>
                          <a:xfrm>
                            <a:off x="0" y="0"/>
                            <a:ext cx="117144" cy="102501"/>
                          </a:xfrm>
                          <a:prstGeom prst="rect">
                            <a:avLst/>
                          </a:prstGeom>
                        </pic:spPr>
                      </pic:pic>
                    </a:graphicData>
                  </a:graphic>
                </wp:inline>
              </w:drawing>
            </w:r>
          </w:p>
          <w:p w14:paraId="271B07DA" w14:textId="77777777" w:rsidR="001D0906" w:rsidRDefault="001D0906" w:rsidP="00BB4A26">
            <w:pPr>
              <w:tabs>
                <w:tab w:val="center" w:pos="573"/>
                <w:tab w:val="center" w:pos="3059"/>
              </w:tabs>
              <w:spacing w:after="86"/>
            </w:pPr>
            <w:r>
              <w:tab/>
            </w:r>
            <w:r>
              <w:rPr>
                <w:rFonts w:ascii="Arial" w:eastAsia="Arial" w:hAnsi="Arial" w:cs="Arial"/>
                <w:color w:val="333333"/>
                <w:sz w:val="14"/>
              </w:rPr>
              <w:t>ORCID iD</w:t>
            </w:r>
            <w:r>
              <w:rPr>
                <w:rFonts w:ascii="Arial" w:eastAsia="Arial" w:hAnsi="Arial" w:cs="Arial"/>
                <w:color w:val="333333"/>
                <w:sz w:val="14"/>
              </w:rPr>
              <w:tab/>
            </w:r>
            <w:r>
              <w:rPr>
                <w:rFonts w:ascii="Arial" w:eastAsia="Arial" w:hAnsi="Arial" w:cs="Arial"/>
                <w:b/>
                <w:color w:val="16377C"/>
                <w:sz w:val="14"/>
              </w:rPr>
              <w:t>https://orcid.org/0000-0002-5090-3211</w:t>
            </w:r>
          </w:p>
          <w:p w14:paraId="5309101C" w14:textId="77777777" w:rsidR="001D0906" w:rsidRDefault="001D0906" w:rsidP="00BB4A26">
            <w:pPr>
              <w:tabs>
                <w:tab w:val="center" w:pos="545"/>
                <w:tab w:val="center" w:pos="2602"/>
              </w:tabs>
              <w:spacing w:after="86"/>
            </w:pPr>
            <w:r>
              <w:tab/>
            </w:r>
            <w:r>
              <w:rPr>
                <w:rFonts w:ascii="Arial" w:eastAsia="Arial" w:hAnsi="Arial" w:cs="Arial"/>
                <w:color w:val="333333"/>
                <w:sz w:val="14"/>
              </w:rPr>
              <w:t>Affiliation</w:t>
            </w:r>
            <w:r>
              <w:rPr>
                <w:rFonts w:ascii="Arial" w:eastAsia="Arial" w:hAnsi="Arial" w:cs="Arial"/>
                <w:color w:val="333333"/>
                <w:sz w:val="14"/>
              </w:rPr>
              <w:tab/>
              <w:t>Institut Teknologi Padang</w:t>
            </w:r>
          </w:p>
          <w:p w14:paraId="1DBBDAD1" w14:textId="77777777" w:rsidR="001D0906" w:rsidRDefault="001D0906" w:rsidP="00BB4A26">
            <w:pPr>
              <w:tabs>
                <w:tab w:val="center" w:pos="507"/>
                <w:tab w:val="center" w:pos="2129"/>
              </w:tabs>
              <w:spacing w:after="86"/>
            </w:pPr>
            <w:r>
              <w:tab/>
            </w:r>
            <w:r>
              <w:rPr>
                <w:rFonts w:ascii="Arial" w:eastAsia="Arial" w:hAnsi="Arial" w:cs="Arial"/>
                <w:color w:val="333333"/>
                <w:sz w:val="14"/>
              </w:rPr>
              <w:t>Country</w:t>
            </w:r>
            <w:r>
              <w:rPr>
                <w:rFonts w:ascii="Arial" w:eastAsia="Arial" w:hAnsi="Arial" w:cs="Arial"/>
                <w:color w:val="333333"/>
                <w:sz w:val="14"/>
              </w:rPr>
              <w:tab/>
              <w:t>Indonesia</w:t>
            </w:r>
          </w:p>
          <w:p w14:paraId="4AC632D5" w14:textId="77777777" w:rsidR="001D0906" w:rsidRDefault="001D0906" w:rsidP="00BB4A26">
            <w:pPr>
              <w:tabs>
                <w:tab w:val="center" w:pos="700"/>
                <w:tab w:val="center" w:pos="1898"/>
              </w:tabs>
              <w:spacing w:after="86"/>
            </w:pPr>
            <w:r>
              <w:tab/>
            </w:r>
            <w:r>
              <w:rPr>
                <w:rFonts w:ascii="Arial" w:eastAsia="Arial" w:hAnsi="Arial" w:cs="Arial"/>
                <w:color w:val="333333"/>
                <w:sz w:val="14"/>
              </w:rPr>
              <w:t>Bio Statement</w:t>
            </w:r>
            <w:r>
              <w:rPr>
                <w:rFonts w:ascii="Arial" w:eastAsia="Arial" w:hAnsi="Arial" w:cs="Arial"/>
                <w:color w:val="333333"/>
                <w:sz w:val="14"/>
              </w:rPr>
              <w:tab/>
              <w:t>—</w:t>
            </w:r>
          </w:p>
          <w:p w14:paraId="3098E3FB" w14:textId="77777777" w:rsidR="001D0906" w:rsidRDefault="001D0906" w:rsidP="00BB4A26">
            <w:pPr>
              <w:ind w:left="265"/>
            </w:pPr>
            <w:r>
              <w:rPr>
                <w:rFonts w:ascii="Arial" w:eastAsia="Arial" w:hAnsi="Arial" w:cs="Arial"/>
                <w:color w:val="333333"/>
                <w:sz w:val="14"/>
              </w:rPr>
              <w:t>Principal contact for editorial correspondence.</w:t>
            </w:r>
          </w:p>
          <w:p w14:paraId="746EDC69" w14:textId="77777777" w:rsidR="001D0906" w:rsidRDefault="001D0906" w:rsidP="00BB4A26">
            <w:pPr>
              <w:spacing w:after="127"/>
              <w:ind w:left="261"/>
            </w:pPr>
            <w:r>
              <w:rPr>
                <w:rFonts w:ascii="Arial" w:eastAsia="Arial" w:hAnsi="Arial" w:cs="Arial"/>
                <w:color w:val="333333"/>
                <w:sz w:val="2"/>
              </w:rPr>
              <w:t xml:space="preserve"> </w:t>
            </w:r>
          </w:p>
          <w:p w14:paraId="5C0AAC3E" w14:textId="77777777" w:rsidR="001D0906" w:rsidRDefault="001D0906" w:rsidP="00BB4A26">
            <w:pPr>
              <w:tabs>
                <w:tab w:val="center" w:pos="450"/>
                <w:tab w:val="center" w:pos="2326"/>
              </w:tabs>
              <w:spacing w:after="87"/>
            </w:pPr>
            <w:r>
              <w:tab/>
            </w:r>
            <w:r>
              <w:rPr>
                <w:rFonts w:ascii="Arial" w:eastAsia="Arial" w:hAnsi="Arial" w:cs="Arial"/>
                <w:color w:val="333333"/>
                <w:sz w:val="14"/>
              </w:rPr>
              <w:t>Name</w:t>
            </w:r>
            <w:r>
              <w:rPr>
                <w:rFonts w:ascii="Arial" w:eastAsia="Arial" w:hAnsi="Arial" w:cs="Arial"/>
                <w:color w:val="333333"/>
                <w:sz w:val="14"/>
              </w:rPr>
              <w:tab/>
              <w:t xml:space="preserve">Azwar Yusuf </w:t>
            </w:r>
            <w:r>
              <w:rPr>
                <w:noProof/>
              </w:rPr>
              <w:drawing>
                <wp:inline distT="0" distB="0" distL="0" distR="0" wp14:anchorId="298C7F36" wp14:editId="0DF90A92">
                  <wp:extent cx="117144" cy="102501"/>
                  <wp:effectExtent l="0" t="0" r="0" b="0"/>
                  <wp:docPr id="166" name="Picture 166"/>
                  <wp:cNvGraphicFramePr/>
                  <a:graphic xmlns:a="http://schemas.openxmlformats.org/drawingml/2006/main">
                    <a:graphicData uri="http://schemas.openxmlformats.org/drawingml/2006/picture">
                      <pic:pic xmlns:pic="http://schemas.openxmlformats.org/drawingml/2006/picture">
                        <pic:nvPicPr>
                          <pic:cNvPr id="166" name="Picture 166"/>
                          <pic:cNvPicPr/>
                        </pic:nvPicPr>
                        <pic:blipFill>
                          <a:blip r:embed="rId7"/>
                          <a:stretch>
                            <a:fillRect/>
                          </a:stretch>
                        </pic:blipFill>
                        <pic:spPr>
                          <a:xfrm>
                            <a:off x="0" y="0"/>
                            <a:ext cx="117144" cy="102501"/>
                          </a:xfrm>
                          <a:prstGeom prst="rect">
                            <a:avLst/>
                          </a:prstGeom>
                        </pic:spPr>
                      </pic:pic>
                    </a:graphicData>
                  </a:graphic>
                </wp:inline>
              </w:drawing>
            </w:r>
          </w:p>
          <w:p w14:paraId="207EA95B" w14:textId="77777777" w:rsidR="001D0906" w:rsidRDefault="001D0906" w:rsidP="00BB4A26">
            <w:pPr>
              <w:tabs>
                <w:tab w:val="center" w:pos="545"/>
                <w:tab w:val="center" w:pos="2602"/>
              </w:tabs>
              <w:spacing w:after="86"/>
            </w:pPr>
            <w:r>
              <w:tab/>
            </w:r>
            <w:r>
              <w:rPr>
                <w:rFonts w:ascii="Arial" w:eastAsia="Arial" w:hAnsi="Arial" w:cs="Arial"/>
                <w:color w:val="333333"/>
                <w:sz w:val="14"/>
              </w:rPr>
              <w:t>Affiliation</w:t>
            </w:r>
            <w:r>
              <w:rPr>
                <w:rFonts w:ascii="Arial" w:eastAsia="Arial" w:hAnsi="Arial" w:cs="Arial"/>
                <w:color w:val="333333"/>
                <w:sz w:val="14"/>
              </w:rPr>
              <w:tab/>
              <w:t>Institut Teknologi Padang</w:t>
            </w:r>
          </w:p>
          <w:p w14:paraId="3633D1F0" w14:textId="77777777" w:rsidR="001D0906" w:rsidRDefault="001D0906" w:rsidP="00BB4A26">
            <w:pPr>
              <w:tabs>
                <w:tab w:val="center" w:pos="507"/>
                <w:tab w:val="center" w:pos="2129"/>
              </w:tabs>
              <w:spacing w:after="86"/>
            </w:pPr>
            <w:r>
              <w:tab/>
            </w:r>
            <w:r>
              <w:rPr>
                <w:rFonts w:ascii="Arial" w:eastAsia="Arial" w:hAnsi="Arial" w:cs="Arial"/>
                <w:color w:val="333333"/>
                <w:sz w:val="14"/>
              </w:rPr>
              <w:t>Country</w:t>
            </w:r>
            <w:r>
              <w:rPr>
                <w:rFonts w:ascii="Arial" w:eastAsia="Arial" w:hAnsi="Arial" w:cs="Arial"/>
                <w:color w:val="333333"/>
                <w:sz w:val="14"/>
              </w:rPr>
              <w:tab/>
              <w:t>Indonesia</w:t>
            </w:r>
          </w:p>
          <w:p w14:paraId="7D09C1C5" w14:textId="77777777" w:rsidR="001D0906" w:rsidRDefault="001D0906" w:rsidP="00BB4A26">
            <w:pPr>
              <w:tabs>
                <w:tab w:val="center" w:pos="700"/>
                <w:tab w:val="center" w:pos="1898"/>
              </w:tabs>
              <w:spacing w:after="322"/>
            </w:pPr>
            <w:r>
              <w:tab/>
            </w:r>
            <w:r>
              <w:rPr>
                <w:rFonts w:ascii="Arial" w:eastAsia="Arial" w:hAnsi="Arial" w:cs="Arial"/>
                <w:color w:val="333333"/>
                <w:sz w:val="14"/>
              </w:rPr>
              <w:t>Bio Statement</w:t>
            </w:r>
            <w:r>
              <w:rPr>
                <w:rFonts w:ascii="Arial" w:eastAsia="Arial" w:hAnsi="Arial" w:cs="Arial"/>
                <w:color w:val="333333"/>
                <w:sz w:val="14"/>
              </w:rPr>
              <w:tab/>
              <w:t>—</w:t>
            </w:r>
          </w:p>
          <w:p w14:paraId="7A5B9DBF" w14:textId="77777777" w:rsidR="001D0906" w:rsidRDefault="001D0906" w:rsidP="00BB4A26">
            <w:pPr>
              <w:spacing w:after="47"/>
              <w:ind w:left="254"/>
            </w:pPr>
            <w:r>
              <w:rPr>
                <w:rFonts w:ascii="Arial" w:eastAsia="Arial" w:hAnsi="Arial" w:cs="Arial"/>
                <w:b/>
                <w:color w:val="333333"/>
                <w:sz w:val="16"/>
              </w:rPr>
              <w:t>TITLE AND ABSTRACT</w:t>
            </w:r>
          </w:p>
          <w:p w14:paraId="27BF99E8" w14:textId="77777777" w:rsidR="001D0906" w:rsidRDefault="001D0906" w:rsidP="00BB4A26">
            <w:pPr>
              <w:tabs>
                <w:tab w:val="center" w:pos="393"/>
                <w:tab w:val="center" w:pos="3988"/>
              </w:tabs>
            </w:pPr>
            <w:r>
              <w:tab/>
            </w:r>
            <w:r>
              <w:rPr>
                <w:rFonts w:ascii="Arial" w:eastAsia="Arial" w:hAnsi="Arial" w:cs="Arial"/>
                <w:color w:val="333333"/>
                <w:sz w:val="14"/>
              </w:rPr>
              <w:t>Title</w:t>
            </w:r>
            <w:r>
              <w:rPr>
                <w:rFonts w:ascii="Arial" w:eastAsia="Arial" w:hAnsi="Arial" w:cs="Arial"/>
                <w:color w:val="333333"/>
                <w:sz w:val="14"/>
              </w:rPr>
              <w:tab/>
              <w:t>EKSTRAKSI TEKS METADATA ARTIKEL DENGAN METODE REGEX</w:t>
            </w:r>
          </w:p>
          <w:p w14:paraId="7C8013F2" w14:textId="77777777" w:rsidR="001D0906" w:rsidRDefault="001D0906" w:rsidP="00BB4A26">
            <w:pPr>
              <w:spacing w:after="288"/>
              <w:ind w:left="261"/>
            </w:pPr>
            <w:r>
              <w:rPr>
                <w:rFonts w:ascii="Arial" w:eastAsia="Arial" w:hAnsi="Arial" w:cs="Arial"/>
                <w:color w:val="333333"/>
                <w:sz w:val="2"/>
              </w:rPr>
              <w:t xml:space="preserve"> </w:t>
            </w:r>
          </w:p>
          <w:p w14:paraId="588A33BB" w14:textId="77777777" w:rsidR="001D0906" w:rsidRDefault="001D0906" w:rsidP="00BB4A26">
            <w:pPr>
              <w:spacing w:after="21" w:line="313" w:lineRule="auto"/>
              <w:ind w:left="1829" w:right="220"/>
            </w:pPr>
            <w:r>
              <w:rPr>
                <w:rFonts w:ascii="Arial" w:eastAsia="Arial" w:hAnsi="Arial" w:cs="Arial"/>
                <w:color w:val="333333"/>
                <w:sz w:val="14"/>
              </w:rPr>
              <w:t>Proses pencarian informasi dalam suatu kumpulan artikel pada arsip jurnal Teknoif dilakukan secara manual dengan membuka dokumen satu per satu, yang membutuhkan waktu tambahan. Sistem arsip jurnal Teknoif ini dibuat untuk dapat melakukan pengelompokan dan pengelolaan informasi metadata artikel pada arsip jurnal Teknoif. Pembangunan dilakukan dengan menggunakan metode Extreme Programming (XP) dengan 2 kali iterasi yang berfokus pada pengkodean. Dalam pembangunan sistem ekstraksi metadata artikel untuk penemuan dan pengelompokan metadata artikel</w:t>
            </w:r>
          </w:p>
          <w:p w14:paraId="48EF80D9" w14:textId="77777777" w:rsidR="001D0906" w:rsidRDefault="001D0906" w:rsidP="00BB4A26">
            <w:pPr>
              <w:ind w:left="1828" w:right="251" w:hanging="1563"/>
            </w:pPr>
            <w:r>
              <w:rPr>
                <w:rFonts w:ascii="Arial" w:eastAsia="Arial" w:hAnsi="Arial" w:cs="Arial"/>
                <w:color w:val="333333"/>
                <w:sz w:val="14"/>
              </w:rPr>
              <w:t>Abstract</w:t>
            </w:r>
            <w:r>
              <w:rPr>
                <w:rFonts w:ascii="Arial" w:eastAsia="Arial" w:hAnsi="Arial" w:cs="Arial"/>
                <w:color w:val="333333"/>
                <w:sz w:val="14"/>
              </w:rPr>
              <w:tab/>
              <w:t>menggunakan Regular Expression (RegEx) dilakukan dengan tiga tahap, yaitu ekstraksi teks dari file pdf, pembersihan data (cleaning) dengan tiga kriteria, dan ekstraksi metadata mencakup empat kriteria.  Sistem ini berhasil mengekstraksi informasi penting seperti judul, nama penulis, afiliasi, dan abstrak dari dokumen pdf secara otomatis. Seluruh proses berjalan sesuai dengan fungsionalitas yang diharapkan dan telah berhasil diuji menggunakan metode black-box testing tanpa ditemukan</w:t>
            </w:r>
          </w:p>
        </w:tc>
        <w:tc>
          <w:tcPr>
            <w:tcW w:w="404" w:type="dxa"/>
            <w:vMerge w:val="restart"/>
            <w:tcBorders>
              <w:top w:val="single" w:sz="5" w:space="0" w:color="333333"/>
              <w:left w:val="nil"/>
              <w:bottom w:val="nil"/>
              <w:right w:val="single" w:sz="5" w:space="0" w:color="041D81"/>
            </w:tcBorders>
          </w:tcPr>
          <w:p w14:paraId="272EDE99" w14:textId="77777777" w:rsidR="001D0906" w:rsidRDefault="001D0906" w:rsidP="00BB4A26"/>
        </w:tc>
        <w:tc>
          <w:tcPr>
            <w:tcW w:w="156" w:type="dxa"/>
            <w:vMerge w:val="restart"/>
            <w:tcBorders>
              <w:top w:val="nil"/>
              <w:left w:val="single" w:sz="5" w:space="0" w:color="041D81"/>
              <w:bottom w:val="nil"/>
              <w:right w:val="nil"/>
            </w:tcBorders>
            <w:vAlign w:val="bottom"/>
          </w:tcPr>
          <w:p w14:paraId="4C1E5E49" w14:textId="77777777" w:rsidR="001D0906" w:rsidRDefault="001D0906" w:rsidP="00BB4A26">
            <w:pPr>
              <w:ind w:right="-8"/>
              <w:jc w:val="right"/>
            </w:pPr>
            <w:r>
              <w:rPr>
                <w:rFonts w:ascii="Verdana" w:eastAsia="Verdana" w:hAnsi="Verdana" w:cs="Verdana"/>
                <w:color w:val="333333"/>
                <w:sz w:val="13"/>
              </w:rPr>
              <w:t xml:space="preserve"> </w:t>
            </w:r>
          </w:p>
        </w:tc>
        <w:tc>
          <w:tcPr>
            <w:tcW w:w="2289" w:type="dxa"/>
            <w:tcBorders>
              <w:top w:val="single" w:sz="5" w:space="0" w:color="FCD901"/>
              <w:left w:val="nil"/>
              <w:bottom w:val="single" w:sz="5" w:space="0" w:color="FCD901"/>
              <w:right w:val="single" w:sz="3" w:space="0" w:color="041D81"/>
            </w:tcBorders>
            <w:shd w:val="clear" w:color="auto" w:fill="FFFFFF"/>
          </w:tcPr>
          <w:p w14:paraId="4413F408" w14:textId="77777777" w:rsidR="001D0906" w:rsidRDefault="001D0906" w:rsidP="00BB4A26">
            <w:pPr>
              <w:ind w:left="149"/>
            </w:pPr>
            <w:r>
              <w:rPr>
                <w:rFonts w:ascii="Comic Sans MS" w:eastAsia="Comic Sans MS" w:hAnsi="Comic Sans MS" w:cs="Comic Sans MS"/>
                <w:b/>
                <w:color w:val="ABABAB"/>
                <w:sz w:val="12"/>
              </w:rPr>
              <w:t>Editorial Team</w:t>
            </w:r>
          </w:p>
        </w:tc>
      </w:tr>
      <w:tr w:rsidR="001D0906" w14:paraId="43D508CC" w14:textId="77777777" w:rsidTr="00BB4A26">
        <w:trPr>
          <w:trHeight w:val="346"/>
        </w:trPr>
        <w:tc>
          <w:tcPr>
            <w:tcW w:w="0" w:type="auto"/>
            <w:gridSpan w:val="8"/>
            <w:vMerge/>
            <w:tcBorders>
              <w:top w:val="nil"/>
              <w:left w:val="single" w:sz="5" w:space="0" w:color="041D81"/>
              <w:bottom w:val="nil"/>
              <w:right w:val="nil"/>
            </w:tcBorders>
          </w:tcPr>
          <w:p w14:paraId="3E0E75C0" w14:textId="77777777" w:rsidR="001D0906" w:rsidRDefault="001D0906" w:rsidP="00BB4A26"/>
        </w:tc>
        <w:tc>
          <w:tcPr>
            <w:tcW w:w="0" w:type="auto"/>
            <w:vMerge/>
            <w:tcBorders>
              <w:top w:val="nil"/>
              <w:left w:val="nil"/>
              <w:bottom w:val="nil"/>
              <w:right w:val="single" w:sz="5" w:space="0" w:color="041D81"/>
            </w:tcBorders>
          </w:tcPr>
          <w:p w14:paraId="4BC82755" w14:textId="77777777" w:rsidR="001D0906" w:rsidRDefault="001D0906" w:rsidP="00BB4A26"/>
        </w:tc>
        <w:tc>
          <w:tcPr>
            <w:tcW w:w="0" w:type="auto"/>
            <w:vMerge/>
            <w:tcBorders>
              <w:top w:val="nil"/>
              <w:left w:val="single" w:sz="5" w:space="0" w:color="041D81"/>
              <w:bottom w:val="nil"/>
              <w:right w:val="nil"/>
            </w:tcBorders>
          </w:tcPr>
          <w:p w14:paraId="5899C6E3" w14:textId="77777777" w:rsidR="001D0906" w:rsidRDefault="001D0906" w:rsidP="00BB4A26"/>
        </w:tc>
        <w:tc>
          <w:tcPr>
            <w:tcW w:w="2289" w:type="dxa"/>
            <w:tcBorders>
              <w:top w:val="single" w:sz="5" w:space="0" w:color="FCD901"/>
              <w:left w:val="nil"/>
              <w:bottom w:val="single" w:sz="5" w:space="0" w:color="FCD901"/>
              <w:right w:val="single" w:sz="3" w:space="0" w:color="041D81"/>
            </w:tcBorders>
            <w:shd w:val="clear" w:color="auto" w:fill="FFFFFF"/>
          </w:tcPr>
          <w:p w14:paraId="1E6FD898" w14:textId="77777777" w:rsidR="001D0906" w:rsidRDefault="001D0906" w:rsidP="00BB4A26">
            <w:pPr>
              <w:ind w:left="149"/>
            </w:pPr>
            <w:r>
              <w:rPr>
                <w:rFonts w:ascii="Comic Sans MS" w:eastAsia="Comic Sans MS" w:hAnsi="Comic Sans MS" w:cs="Comic Sans MS"/>
                <w:b/>
                <w:color w:val="ABABAB"/>
                <w:sz w:val="12"/>
              </w:rPr>
              <w:t>Reviewer</w:t>
            </w:r>
          </w:p>
        </w:tc>
      </w:tr>
      <w:tr w:rsidR="001D0906" w14:paraId="20915511" w14:textId="77777777" w:rsidTr="00BB4A26">
        <w:trPr>
          <w:trHeight w:val="340"/>
        </w:trPr>
        <w:tc>
          <w:tcPr>
            <w:tcW w:w="0" w:type="auto"/>
            <w:gridSpan w:val="8"/>
            <w:vMerge/>
            <w:tcBorders>
              <w:top w:val="nil"/>
              <w:left w:val="single" w:sz="5" w:space="0" w:color="041D81"/>
              <w:bottom w:val="nil"/>
              <w:right w:val="nil"/>
            </w:tcBorders>
          </w:tcPr>
          <w:p w14:paraId="5EBF622F" w14:textId="77777777" w:rsidR="001D0906" w:rsidRDefault="001D0906" w:rsidP="00BB4A26"/>
        </w:tc>
        <w:tc>
          <w:tcPr>
            <w:tcW w:w="0" w:type="auto"/>
            <w:vMerge/>
            <w:tcBorders>
              <w:top w:val="nil"/>
              <w:left w:val="nil"/>
              <w:bottom w:val="nil"/>
              <w:right w:val="single" w:sz="5" w:space="0" w:color="041D81"/>
            </w:tcBorders>
          </w:tcPr>
          <w:p w14:paraId="6F268A60" w14:textId="77777777" w:rsidR="001D0906" w:rsidRDefault="001D0906" w:rsidP="00BB4A26"/>
        </w:tc>
        <w:tc>
          <w:tcPr>
            <w:tcW w:w="0" w:type="auto"/>
            <w:vMerge/>
            <w:tcBorders>
              <w:top w:val="nil"/>
              <w:left w:val="single" w:sz="5" w:space="0" w:color="041D81"/>
              <w:bottom w:val="nil"/>
              <w:right w:val="nil"/>
            </w:tcBorders>
          </w:tcPr>
          <w:p w14:paraId="349774E5" w14:textId="77777777" w:rsidR="001D0906" w:rsidRDefault="001D0906" w:rsidP="00BB4A26"/>
        </w:tc>
        <w:tc>
          <w:tcPr>
            <w:tcW w:w="2289" w:type="dxa"/>
            <w:tcBorders>
              <w:top w:val="single" w:sz="5" w:space="0" w:color="FCD901"/>
              <w:left w:val="nil"/>
              <w:bottom w:val="single" w:sz="5" w:space="0" w:color="FCD901"/>
              <w:right w:val="single" w:sz="3" w:space="0" w:color="041D81"/>
            </w:tcBorders>
          </w:tcPr>
          <w:p w14:paraId="316C3DF3" w14:textId="77777777" w:rsidR="001D0906" w:rsidRDefault="001D0906" w:rsidP="00BB4A26">
            <w:pPr>
              <w:ind w:left="149"/>
            </w:pPr>
            <w:r>
              <w:rPr>
                <w:rFonts w:ascii="Comic Sans MS" w:eastAsia="Comic Sans MS" w:hAnsi="Comic Sans MS" w:cs="Comic Sans MS"/>
                <w:b/>
                <w:color w:val="ABABAB"/>
                <w:sz w:val="12"/>
              </w:rPr>
              <w:t>Focus &amp; Scope</w:t>
            </w:r>
          </w:p>
        </w:tc>
      </w:tr>
      <w:tr w:rsidR="001D0906" w14:paraId="53BC951B" w14:textId="77777777" w:rsidTr="00BB4A26">
        <w:trPr>
          <w:trHeight w:val="340"/>
        </w:trPr>
        <w:tc>
          <w:tcPr>
            <w:tcW w:w="0" w:type="auto"/>
            <w:gridSpan w:val="8"/>
            <w:vMerge/>
            <w:tcBorders>
              <w:top w:val="nil"/>
              <w:left w:val="single" w:sz="5" w:space="0" w:color="041D81"/>
              <w:bottom w:val="nil"/>
              <w:right w:val="nil"/>
            </w:tcBorders>
          </w:tcPr>
          <w:p w14:paraId="02793317" w14:textId="77777777" w:rsidR="001D0906" w:rsidRDefault="001D0906" w:rsidP="00BB4A26"/>
        </w:tc>
        <w:tc>
          <w:tcPr>
            <w:tcW w:w="0" w:type="auto"/>
            <w:vMerge/>
            <w:tcBorders>
              <w:top w:val="nil"/>
              <w:left w:val="nil"/>
              <w:bottom w:val="nil"/>
              <w:right w:val="single" w:sz="5" w:space="0" w:color="041D81"/>
            </w:tcBorders>
          </w:tcPr>
          <w:p w14:paraId="7EA99886" w14:textId="77777777" w:rsidR="001D0906" w:rsidRDefault="001D0906" w:rsidP="00BB4A26"/>
        </w:tc>
        <w:tc>
          <w:tcPr>
            <w:tcW w:w="0" w:type="auto"/>
            <w:vMerge/>
            <w:tcBorders>
              <w:top w:val="nil"/>
              <w:left w:val="single" w:sz="5" w:space="0" w:color="041D81"/>
              <w:bottom w:val="nil"/>
              <w:right w:val="nil"/>
            </w:tcBorders>
          </w:tcPr>
          <w:p w14:paraId="4B4D3C1A" w14:textId="77777777" w:rsidR="001D0906" w:rsidRDefault="001D0906" w:rsidP="00BB4A26"/>
        </w:tc>
        <w:tc>
          <w:tcPr>
            <w:tcW w:w="2289" w:type="dxa"/>
            <w:tcBorders>
              <w:top w:val="single" w:sz="5" w:space="0" w:color="FCD901"/>
              <w:left w:val="nil"/>
              <w:bottom w:val="single" w:sz="5" w:space="0" w:color="FCD901"/>
              <w:right w:val="single" w:sz="3" w:space="0" w:color="041D81"/>
            </w:tcBorders>
            <w:shd w:val="clear" w:color="auto" w:fill="FFFFFF"/>
          </w:tcPr>
          <w:p w14:paraId="6D077FBE" w14:textId="77777777" w:rsidR="001D0906" w:rsidRDefault="001D0906" w:rsidP="00BB4A26">
            <w:pPr>
              <w:ind w:left="149"/>
            </w:pPr>
            <w:r>
              <w:rPr>
                <w:rFonts w:ascii="Comic Sans MS" w:eastAsia="Comic Sans MS" w:hAnsi="Comic Sans MS" w:cs="Comic Sans MS"/>
                <w:b/>
                <w:color w:val="ABABAB"/>
                <w:sz w:val="12"/>
              </w:rPr>
              <w:t>Author Guidelines</w:t>
            </w:r>
          </w:p>
        </w:tc>
      </w:tr>
      <w:tr w:rsidR="001D0906" w14:paraId="712C5A96" w14:textId="77777777" w:rsidTr="00BB4A26">
        <w:trPr>
          <w:trHeight w:val="340"/>
        </w:trPr>
        <w:tc>
          <w:tcPr>
            <w:tcW w:w="0" w:type="auto"/>
            <w:gridSpan w:val="8"/>
            <w:vMerge/>
            <w:tcBorders>
              <w:top w:val="nil"/>
              <w:left w:val="single" w:sz="5" w:space="0" w:color="041D81"/>
              <w:bottom w:val="nil"/>
              <w:right w:val="nil"/>
            </w:tcBorders>
          </w:tcPr>
          <w:p w14:paraId="04B11B08" w14:textId="77777777" w:rsidR="001D0906" w:rsidRDefault="001D0906" w:rsidP="00BB4A26"/>
        </w:tc>
        <w:tc>
          <w:tcPr>
            <w:tcW w:w="0" w:type="auto"/>
            <w:vMerge/>
            <w:tcBorders>
              <w:top w:val="nil"/>
              <w:left w:val="nil"/>
              <w:bottom w:val="nil"/>
              <w:right w:val="single" w:sz="5" w:space="0" w:color="041D81"/>
            </w:tcBorders>
          </w:tcPr>
          <w:p w14:paraId="1966BCCD" w14:textId="77777777" w:rsidR="001D0906" w:rsidRDefault="001D0906" w:rsidP="00BB4A26"/>
        </w:tc>
        <w:tc>
          <w:tcPr>
            <w:tcW w:w="0" w:type="auto"/>
            <w:vMerge/>
            <w:tcBorders>
              <w:top w:val="nil"/>
              <w:left w:val="single" w:sz="5" w:space="0" w:color="041D81"/>
              <w:bottom w:val="nil"/>
              <w:right w:val="nil"/>
            </w:tcBorders>
          </w:tcPr>
          <w:p w14:paraId="1565D579" w14:textId="77777777" w:rsidR="001D0906" w:rsidRDefault="001D0906" w:rsidP="00BB4A26"/>
        </w:tc>
        <w:tc>
          <w:tcPr>
            <w:tcW w:w="2289" w:type="dxa"/>
            <w:tcBorders>
              <w:top w:val="single" w:sz="5" w:space="0" w:color="FCD901"/>
              <w:left w:val="nil"/>
              <w:bottom w:val="single" w:sz="5" w:space="0" w:color="FCD901"/>
              <w:right w:val="single" w:sz="3" w:space="0" w:color="041D81"/>
            </w:tcBorders>
            <w:shd w:val="clear" w:color="auto" w:fill="FFFFFF"/>
          </w:tcPr>
          <w:p w14:paraId="7EBB43FE" w14:textId="77777777" w:rsidR="001D0906" w:rsidRDefault="001D0906" w:rsidP="00BB4A26">
            <w:pPr>
              <w:ind w:left="149"/>
            </w:pPr>
            <w:r>
              <w:rPr>
                <w:rFonts w:ascii="Comic Sans MS" w:eastAsia="Comic Sans MS" w:hAnsi="Comic Sans MS" w:cs="Comic Sans MS"/>
                <w:b/>
                <w:color w:val="ABABAB"/>
                <w:sz w:val="12"/>
              </w:rPr>
              <w:t>Publication Ethics</w:t>
            </w:r>
          </w:p>
        </w:tc>
      </w:tr>
      <w:tr w:rsidR="001D0906" w14:paraId="739F4C6D" w14:textId="77777777" w:rsidTr="00BB4A26">
        <w:trPr>
          <w:trHeight w:val="340"/>
        </w:trPr>
        <w:tc>
          <w:tcPr>
            <w:tcW w:w="0" w:type="auto"/>
            <w:gridSpan w:val="8"/>
            <w:vMerge/>
            <w:tcBorders>
              <w:top w:val="nil"/>
              <w:left w:val="single" w:sz="5" w:space="0" w:color="041D81"/>
              <w:bottom w:val="nil"/>
              <w:right w:val="nil"/>
            </w:tcBorders>
          </w:tcPr>
          <w:p w14:paraId="4D9C1B50" w14:textId="77777777" w:rsidR="001D0906" w:rsidRDefault="001D0906" w:rsidP="00BB4A26"/>
        </w:tc>
        <w:tc>
          <w:tcPr>
            <w:tcW w:w="0" w:type="auto"/>
            <w:vMerge/>
            <w:tcBorders>
              <w:top w:val="nil"/>
              <w:left w:val="nil"/>
              <w:bottom w:val="nil"/>
              <w:right w:val="single" w:sz="5" w:space="0" w:color="041D81"/>
            </w:tcBorders>
          </w:tcPr>
          <w:p w14:paraId="78D09869" w14:textId="77777777" w:rsidR="001D0906" w:rsidRDefault="001D0906" w:rsidP="00BB4A26"/>
        </w:tc>
        <w:tc>
          <w:tcPr>
            <w:tcW w:w="0" w:type="auto"/>
            <w:vMerge/>
            <w:tcBorders>
              <w:top w:val="nil"/>
              <w:left w:val="single" w:sz="5" w:space="0" w:color="041D81"/>
              <w:bottom w:val="nil"/>
              <w:right w:val="nil"/>
            </w:tcBorders>
          </w:tcPr>
          <w:p w14:paraId="7573F7DE" w14:textId="77777777" w:rsidR="001D0906" w:rsidRDefault="001D0906" w:rsidP="00BB4A26"/>
        </w:tc>
        <w:tc>
          <w:tcPr>
            <w:tcW w:w="2289" w:type="dxa"/>
            <w:tcBorders>
              <w:top w:val="single" w:sz="5" w:space="0" w:color="FCD901"/>
              <w:left w:val="nil"/>
              <w:bottom w:val="single" w:sz="5" w:space="0" w:color="FCD901"/>
              <w:right w:val="single" w:sz="3" w:space="0" w:color="041D81"/>
            </w:tcBorders>
            <w:shd w:val="clear" w:color="auto" w:fill="FFFFFF"/>
          </w:tcPr>
          <w:p w14:paraId="7CF8E612" w14:textId="77777777" w:rsidR="001D0906" w:rsidRDefault="001D0906" w:rsidP="00BB4A26">
            <w:pPr>
              <w:ind w:left="149"/>
            </w:pPr>
            <w:r>
              <w:rPr>
                <w:rFonts w:ascii="Comic Sans MS" w:eastAsia="Comic Sans MS" w:hAnsi="Comic Sans MS" w:cs="Comic Sans MS"/>
                <w:b/>
                <w:color w:val="ABABAB"/>
                <w:sz w:val="12"/>
              </w:rPr>
              <w:t>Open Access Policy</w:t>
            </w:r>
          </w:p>
        </w:tc>
      </w:tr>
      <w:tr w:rsidR="001D0906" w14:paraId="42B859E1" w14:textId="77777777" w:rsidTr="00BB4A26">
        <w:trPr>
          <w:trHeight w:val="340"/>
        </w:trPr>
        <w:tc>
          <w:tcPr>
            <w:tcW w:w="0" w:type="auto"/>
            <w:gridSpan w:val="8"/>
            <w:vMerge/>
            <w:tcBorders>
              <w:top w:val="nil"/>
              <w:left w:val="single" w:sz="5" w:space="0" w:color="041D81"/>
              <w:bottom w:val="nil"/>
              <w:right w:val="nil"/>
            </w:tcBorders>
          </w:tcPr>
          <w:p w14:paraId="4143F698" w14:textId="77777777" w:rsidR="001D0906" w:rsidRDefault="001D0906" w:rsidP="00BB4A26"/>
        </w:tc>
        <w:tc>
          <w:tcPr>
            <w:tcW w:w="0" w:type="auto"/>
            <w:vMerge/>
            <w:tcBorders>
              <w:top w:val="nil"/>
              <w:left w:val="nil"/>
              <w:bottom w:val="nil"/>
              <w:right w:val="single" w:sz="5" w:space="0" w:color="041D81"/>
            </w:tcBorders>
          </w:tcPr>
          <w:p w14:paraId="67580EF1" w14:textId="77777777" w:rsidR="001D0906" w:rsidRDefault="001D0906" w:rsidP="00BB4A26"/>
        </w:tc>
        <w:tc>
          <w:tcPr>
            <w:tcW w:w="0" w:type="auto"/>
            <w:vMerge/>
            <w:tcBorders>
              <w:top w:val="nil"/>
              <w:left w:val="single" w:sz="5" w:space="0" w:color="041D81"/>
              <w:bottom w:val="nil"/>
              <w:right w:val="nil"/>
            </w:tcBorders>
          </w:tcPr>
          <w:p w14:paraId="384218B4" w14:textId="77777777" w:rsidR="001D0906" w:rsidRDefault="001D0906" w:rsidP="00BB4A26"/>
        </w:tc>
        <w:tc>
          <w:tcPr>
            <w:tcW w:w="2289" w:type="dxa"/>
            <w:tcBorders>
              <w:top w:val="single" w:sz="5" w:space="0" w:color="FCD901"/>
              <w:left w:val="nil"/>
              <w:bottom w:val="single" w:sz="5" w:space="0" w:color="FCD901"/>
              <w:right w:val="single" w:sz="3" w:space="0" w:color="041D81"/>
            </w:tcBorders>
            <w:shd w:val="clear" w:color="auto" w:fill="FFFFFF"/>
          </w:tcPr>
          <w:p w14:paraId="5ABA9378" w14:textId="77777777" w:rsidR="001D0906" w:rsidRDefault="001D0906" w:rsidP="00BB4A26">
            <w:pPr>
              <w:ind w:left="149"/>
            </w:pPr>
            <w:r>
              <w:rPr>
                <w:rFonts w:ascii="Comic Sans MS" w:eastAsia="Comic Sans MS" w:hAnsi="Comic Sans MS" w:cs="Comic Sans MS"/>
                <w:b/>
                <w:color w:val="ABABAB"/>
                <w:sz w:val="12"/>
              </w:rPr>
              <w:t>Peer Review Proces</w:t>
            </w:r>
          </w:p>
        </w:tc>
      </w:tr>
      <w:tr w:rsidR="001D0906" w14:paraId="55BC21FF" w14:textId="77777777" w:rsidTr="00BB4A26">
        <w:trPr>
          <w:trHeight w:val="342"/>
        </w:trPr>
        <w:tc>
          <w:tcPr>
            <w:tcW w:w="0" w:type="auto"/>
            <w:gridSpan w:val="8"/>
            <w:vMerge/>
            <w:tcBorders>
              <w:top w:val="nil"/>
              <w:left w:val="single" w:sz="5" w:space="0" w:color="041D81"/>
              <w:bottom w:val="nil"/>
              <w:right w:val="nil"/>
            </w:tcBorders>
          </w:tcPr>
          <w:p w14:paraId="355CED2C" w14:textId="77777777" w:rsidR="001D0906" w:rsidRDefault="001D0906" w:rsidP="00BB4A26"/>
        </w:tc>
        <w:tc>
          <w:tcPr>
            <w:tcW w:w="0" w:type="auto"/>
            <w:vMerge/>
            <w:tcBorders>
              <w:top w:val="nil"/>
              <w:left w:val="nil"/>
              <w:bottom w:val="nil"/>
              <w:right w:val="single" w:sz="5" w:space="0" w:color="041D81"/>
            </w:tcBorders>
          </w:tcPr>
          <w:p w14:paraId="4903820E" w14:textId="77777777" w:rsidR="001D0906" w:rsidRDefault="001D0906" w:rsidP="00BB4A26"/>
        </w:tc>
        <w:tc>
          <w:tcPr>
            <w:tcW w:w="0" w:type="auto"/>
            <w:vMerge/>
            <w:tcBorders>
              <w:top w:val="nil"/>
              <w:left w:val="single" w:sz="5" w:space="0" w:color="041D81"/>
              <w:bottom w:val="nil"/>
              <w:right w:val="nil"/>
            </w:tcBorders>
          </w:tcPr>
          <w:p w14:paraId="26A14175" w14:textId="77777777" w:rsidR="001D0906" w:rsidRDefault="001D0906" w:rsidP="00BB4A26"/>
        </w:tc>
        <w:tc>
          <w:tcPr>
            <w:tcW w:w="2289" w:type="dxa"/>
            <w:tcBorders>
              <w:top w:val="single" w:sz="5" w:space="0" w:color="FCD901"/>
              <w:left w:val="nil"/>
              <w:bottom w:val="single" w:sz="5" w:space="0" w:color="315B80"/>
              <w:right w:val="single" w:sz="3" w:space="0" w:color="041D81"/>
            </w:tcBorders>
            <w:shd w:val="clear" w:color="auto" w:fill="FFFFFF"/>
          </w:tcPr>
          <w:p w14:paraId="1358EE56" w14:textId="77777777" w:rsidR="001D0906" w:rsidRDefault="001D0906" w:rsidP="00BB4A26">
            <w:pPr>
              <w:ind w:left="149"/>
            </w:pPr>
            <w:r>
              <w:rPr>
                <w:rFonts w:ascii="Comic Sans MS" w:eastAsia="Comic Sans MS" w:hAnsi="Comic Sans MS" w:cs="Comic Sans MS"/>
                <w:b/>
                <w:color w:val="ABABAB"/>
                <w:sz w:val="12"/>
              </w:rPr>
              <w:t>Online Submission</w:t>
            </w:r>
          </w:p>
        </w:tc>
      </w:tr>
      <w:tr w:rsidR="001D0906" w14:paraId="1C22F215" w14:textId="77777777" w:rsidTr="00BB4A26">
        <w:trPr>
          <w:trHeight w:val="8723"/>
        </w:trPr>
        <w:tc>
          <w:tcPr>
            <w:tcW w:w="0" w:type="auto"/>
            <w:gridSpan w:val="8"/>
            <w:vMerge/>
            <w:tcBorders>
              <w:top w:val="nil"/>
              <w:left w:val="single" w:sz="5" w:space="0" w:color="041D81"/>
              <w:bottom w:val="nil"/>
              <w:right w:val="nil"/>
            </w:tcBorders>
          </w:tcPr>
          <w:p w14:paraId="2D711BCA" w14:textId="77777777" w:rsidR="001D0906" w:rsidRDefault="001D0906" w:rsidP="00BB4A26"/>
        </w:tc>
        <w:tc>
          <w:tcPr>
            <w:tcW w:w="0" w:type="auto"/>
            <w:vMerge/>
            <w:tcBorders>
              <w:top w:val="nil"/>
              <w:left w:val="nil"/>
              <w:bottom w:val="nil"/>
              <w:right w:val="single" w:sz="5" w:space="0" w:color="041D81"/>
            </w:tcBorders>
          </w:tcPr>
          <w:p w14:paraId="6743DA4A" w14:textId="77777777" w:rsidR="001D0906" w:rsidRDefault="001D0906" w:rsidP="00BB4A26"/>
        </w:tc>
        <w:tc>
          <w:tcPr>
            <w:tcW w:w="0" w:type="auto"/>
            <w:vMerge/>
            <w:tcBorders>
              <w:top w:val="nil"/>
              <w:left w:val="single" w:sz="5" w:space="0" w:color="041D81"/>
              <w:bottom w:val="nil"/>
              <w:right w:val="nil"/>
            </w:tcBorders>
          </w:tcPr>
          <w:p w14:paraId="311A34C8" w14:textId="77777777" w:rsidR="001D0906" w:rsidRDefault="001D0906" w:rsidP="00BB4A26"/>
        </w:tc>
        <w:tc>
          <w:tcPr>
            <w:tcW w:w="2289" w:type="dxa"/>
            <w:tcBorders>
              <w:top w:val="single" w:sz="5" w:space="0" w:color="315B80"/>
              <w:left w:val="nil"/>
              <w:bottom w:val="nil"/>
              <w:right w:val="single" w:sz="3" w:space="0" w:color="041D81"/>
            </w:tcBorders>
          </w:tcPr>
          <w:p w14:paraId="5567A5B6" w14:textId="77777777" w:rsidR="001D0906" w:rsidRDefault="001D0906" w:rsidP="00BB4A26">
            <w:pPr>
              <w:ind w:left="-36"/>
            </w:pPr>
            <w:r>
              <w:rPr>
                <w:rFonts w:ascii="Calibri" w:eastAsia="Calibri" w:hAnsi="Calibri" w:cs="Calibri"/>
                <w:b/>
                <w:color w:val="333333"/>
                <w:sz w:val="13"/>
              </w:rPr>
              <w:t>OPEN ACCESS</w:t>
            </w:r>
          </w:p>
          <w:p w14:paraId="044D14C8" w14:textId="77777777" w:rsidR="001D0906" w:rsidRDefault="001D0906" w:rsidP="00BB4A26">
            <w:pPr>
              <w:ind w:left="-35"/>
            </w:pPr>
            <w:r>
              <w:rPr>
                <w:noProof/>
              </w:rPr>
              <mc:AlternateContent>
                <mc:Choice Requires="wpg">
                  <w:drawing>
                    <wp:inline distT="0" distB="0" distL="0" distR="0" wp14:anchorId="26172F40" wp14:editId="627C642B">
                      <wp:extent cx="1475278" cy="4850483"/>
                      <wp:effectExtent l="0" t="0" r="0" b="0"/>
                      <wp:docPr id="6693" name="Group 6693"/>
                      <wp:cNvGraphicFramePr/>
                      <a:graphic xmlns:a="http://schemas.openxmlformats.org/drawingml/2006/main">
                        <a:graphicData uri="http://schemas.microsoft.com/office/word/2010/wordprocessingGroup">
                          <wpg:wgp>
                            <wpg:cNvGrpSpPr/>
                            <wpg:grpSpPr>
                              <a:xfrm>
                                <a:off x="0" y="0"/>
                                <a:ext cx="1475278" cy="4850483"/>
                                <a:chOff x="0" y="0"/>
                                <a:chExt cx="1475278" cy="4850483"/>
                              </a:xfrm>
                            </wpg:grpSpPr>
                            <wps:wsp>
                              <wps:cNvPr id="7092" name="Shape 7092"/>
                              <wps:cNvSpPr/>
                              <wps:spPr>
                                <a:xfrm>
                                  <a:off x="0" y="2881004"/>
                                  <a:ext cx="1398403" cy="9144"/>
                                </a:xfrm>
                                <a:custGeom>
                                  <a:avLst/>
                                  <a:gdLst/>
                                  <a:ahLst/>
                                  <a:cxnLst/>
                                  <a:rect l="0" t="0" r="0" b="0"/>
                                  <a:pathLst>
                                    <a:path w="1398403" h="9144">
                                      <a:moveTo>
                                        <a:pt x="0" y="0"/>
                                      </a:moveTo>
                                      <a:lnTo>
                                        <a:pt x="1398403" y="0"/>
                                      </a:lnTo>
                                      <a:lnTo>
                                        <a:pt x="1398403" y="9144"/>
                                      </a:lnTo>
                                      <a:lnTo>
                                        <a:pt x="0" y="9144"/>
                                      </a:lnTo>
                                      <a:lnTo>
                                        <a:pt x="0" y="0"/>
                                      </a:lnTo>
                                    </a:path>
                                  </a:pathLst>
                                </a:custGeom>
                                <a:ln w="0" cap="flat">
                                  <a:miter lim="127000"/>
                                </a:ln>
                              </wps:spPr>
                              <wps:style>
                                <a:lnRef idx="0">
                                  <a:srgbClr val="000000">
                                    <a:alpha val="0"/>
                                  </a:srgbClr>
                                </a:lnRef>
                                <a:fillRef idx="1">
                                  <a:srgbClr val="FCD901"/>
                                </a:fillRef>
                                <a:effectRef idx="0">
                                  <a:scrgbClr r="0" g="0" b="0"/>
                                </a:effectRef>
                                <a:fontRef idx="none"/>
                              </wps:style>
                              <wps:bodyPr/>
                            </wps:wsp>
                            <wps:wsp>
                              <wps:cNvPr id="7093" name="Shape 7093"/>
                              <wps:cNvSpPr/>
                              <wps:spPr>
                                <a:xfrm>
                                  <a:off x="0" y="3086006"/>
                                  <a:ext cx="1398403" cy="9144"/>
                                </a:xfrm>
                                <a:custGeom>
                                  <a:avLst/>
                                  <a:gdLst/>
                                  <a:ahLst/>
                                  <a:cxnLst/>
                                  <a:rect l="0" t="0" r="0" b="0"/>
                                  <a:pathLst>
                                    <a:path w="1398403" h="9144">
                                      <a:moveTo>
                                        <a:pt x="0" y="0"/>
                                      </a:moveTo>
                                      <a:lnTo>
                                        <a:pt x="1398403" y="0"/>
                                      </a:lnTo>
                                      <a:lnTo>
                                        <a:pt x="1398403" y="9144"/>
                                      </a:lnTo>
                                      <a:lnTo>
                                        <a:pt x="0" y="9144"/>
                                      </a:lnTo>
                                      <a:lnTo>
                                        <a:pt x="0" y="0"/>
                                      </a:lnTo>
                                    </a:path>
                                  </a:pathLst>
                                </a:custGeom>
                                <a:ln w="0" cap="flat">
                                  <a:miter lim="127000"/>
                                </a:ln>
                              </wps:spPr>
                              <wps:style>
                                <a:lnRef idx="0">
                                  <a:srgbClr val="000000">
                                    <a:alpha val="0"/>
                                  </a:srgbClr>
                                </a:lnRef>
                                <a:fillRef idx="1">
                                  <a:srgbClr val="315B80"/>
                                </a:fillRef>
                                <a:effectRef idx="0">
                                  <a:scrgbClr r="0" g="0" b="0"/>
                                </a:effectRef>
                                <a:fontRef idx="none"/>
                              </wps:style>
                              <wps:bodyPr/>
                            </wps:wsp>
                            <pic:pic xmlns:pic="http://schemas.openxmlformats.org/drawingml/2006/picture">
                              <pic:nvPicPr>
                                <pic:cNvPr id="68" name="Picture 68"/>
                                <pic:cNvPicPr/>
                              </pic:nvPicPr>
                              <pic:blipFill>
                                <a:blip r:embed="rId8"/>
                                <a:stretch>
                                  <a:fillRect/>
                                </a:stretch>
                              </pic:blipFill>
                              <pic:spPr>
                                <a:xfrm>
                                  <a:off x="0" y="0"/>
                                  <a:ext cx="1281260" cy="1281260"/>
                                </a:xfrm>
                                <a:prstGeom prst="rect">
                                  <a:avLst/>
                                </a:prstGeom>
                              </pic:spPr>
                            </pic:pic>
                            <pic:pic xmlns:pic="http://schemas.openxmlformats.org/drawingml/2006/picture">
                              <pic:nvPicPr>
                                <pic:cNvPr id="70" name="Picture 70"/>
                                <pic:cNvPicPr/>
                              </pic:nvPicPr>
                              <pic:blipFill>
                                <a:blip r:embed="rId9"/>
                                <a:stretch>
                                  <a:fillRect/>
                                </a:stretch>
                              </pic:blipFill>
                              <pic:spPr>
                                <a:xfrm>
                                  <a:off x="0" y="1402064"/>
                                  <a:ext cx="1186081" cy="1003043"/>
                                </a:xfrm>
                                <a:prstGeom prst="rect">
                                  <a:avLst/>
                                </a:prstGeom>
                              </pic:spPr>
                            </pic:pic>
                            <pic:pic xmlns:pic="http://schemas.openxmlformats.org/drawingml/2006/picture">
                              <pic:nvPicPr>
                                <pic:cNvPr id="73" name="Picture 73"/>
                                <pic:cNvPicPr/>
                              </pic:nvPicPr>
                              <pic:blipFill>
                                <a:blip r:embed="rId10"/>
                                <a:stretch>
                                  <a:fillRect/>
                                </a:stretch>
                              </pic:blipFill>
                              <pic:spPr>
                                <a:xfrm>
                                  <a:off x="0" y="2661360"/>
                                  <a:ext cx="439289" cy="102501"/>
                                </a:xfrm>
                                <a:prstGeom prst="rect">
                                  <a:avLst/>
                                </a:prstGeom>
                              </pic:spPr>
                            </pic:pic>
                            <wps:wsp>
                              <wps:cNvPr id="74" name="Rectangle 74"/>
                              <wps:cNvSpPr/>
                              <wps:spPr>
                                <a:xfrm>
                                  <a:off x="94150" y="2939425"/>
                                  <a:ext cx="515595" cy="135699"/>
                                </a:xfrm>
                                <a:prstGeom prst="rect">
                                  <a:avLst/>
                                </a:prstGeom>
                                <a:ln>
                                  <a:noFill/>
                                </a:ln>
                              </wps:spPr>
                              <wps:txbx>
                                <w:txbxContent>
                                  <w:p w14:paraId="2BCCCA8A" w14:textId="77777777" w:rsidR="001D0906" w:rsidRDefault="001D0906" w:rsidP="001D0906">
                                    <w:r>
                                      <w:rPr>
                                        <w:rFonts w:ascii="Comic Sans MS" w:eastAsia="Comic Sans MS" w:hAnsi="Comic Sans MS" w:cs="Comic Sans MS"/>
                                        <w:color w:val="ABABAB"/>
                                        <w:sz w:val="12"/>
                                      </w:rPr>
                                      <w:t>TEMPLATE</w:t>
                                    </w:r>
                                  </w:p>
                                </w:txbxContent>
                              </wps:txbx>
                              <wps:bodyPr horzOverflow="overflow" vert="horz" lIns="0" tIns="0" rIns="0" bIns="0" rtlCol="0">
                                <a:noAutofit/>
                              </wps:bodyPr>
                            </wps:wsp>
                            <pic:pic xmlns:pic="http://schemas.openxmlformats.org/drawingml/2006/picture">
                              <pic:nvPicPr>
                                <pic:cNvPr id="76" name="Picture 76"/>
                                <pic:cNvPicPr/>
                              </pic:nvPicPr>
                              <pic:blipFill>
                                <a:blip r:embed="rId11"/>
                                <a:stretch>
                                  <a:fillRect/>
                                </a:stretch>
                              </pic:blipFill>
                              <pic:spPr>
                                <a:xfrm>
                                  <a:off x="0" y="3170202"/>
                                  <a:ext cx="827328" cy="827328"/>
                                </a:xfrm>
                                <a:prstGeom prst="rect">
                                  <a:avLst/>
                                </a:prstGeom>
                              </pic:spPr>
                            </pic:pic>
                            <pic:pic xmlns:pic="http://schemas.openxmlformats.org/drawingml/2006/picture">
                              <pic:nvPicPr>
                                <pic:cNvPr id="6708" name="Picture 6708"/>
                                <pic:cNvPicPr/>
                              </pic:nvPicPr>
                              <pic:blipFill>
                                <a:blip r:embed="rId12"/>
                                <a:stretch>
                                  <a:fillRect/>
                                </a:stretch>
                              </pic:blipFill>
                              <pic:spPr>
                                <a:xfrm>
                                  <a:off x="-3807" y="4116182"/>
                                  <a:ext cx="1478280" cy="734568"/>
                                </a:xfrm>
                                <a:prstGeom prst="rect">
                                  <a:avLst/>
                                </a:prstGeom>
                              </pic:spPr>
                            </pic:pic>
                          </wpg:wgp>
                        </a:graphicData>
                      </a:graphic>
                    </wp:inline>
                  </w:drawing>
                </mc:Choice>
                <mc:Fallback>
                  <w:pict>
                    <v:group w14:anchorId="26172F40" id="Group 6693" o:spid="_x0000_s1026" style="width:116.15pt;height:381.95pt;mso-position-horizontal-relative:char;mso-position-vertical-relative:line" coordsize="14752,48504"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">
                      <v:shape id="Shape 7092" o:spid="_x0000_s1027" style="position:absolute;top:28810;width:13984;height:91;visibility:visible;mso-wrap-style:square;v-text-anchor:top" coordsize="139840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" path="m,l1398403,r,9144l,9144,,e" fillcolor="#fcd901" stroked="f" strokeweight="0">
                        <v:stroke miterlimit="83231f" joinstyle="miter"/>
                        <v:path arrowok="t" textboxrect="0,0,1398403,9144"/>
                      </v:shape>
                      <v:shape id="Shape 7093" o:spid="_x0000_s1028" style="position:absolute;top:30860;width:13984;height:91;visibility:visible;mso-wrap-style:square;v-text-anchor:top" coordsize="139840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" path="m,l1398403,r,9144l,9144,,e" fillcolor="#315b80" stroked="f" strokeweight="0">
                        <v:stroke miterlimit="83231f" joinstyle="miter"/>
                        <v:path arrowok="t" textboxrect="0,0,1398403,9144"/>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8" o:spid="_x0000_s1029" type="#_x0000_t75" style="position:absolute;width:12812;height:12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">
                        <v:imagedata r:id="rId13" o:title=""/>
                      </v:shape>
                      <v:shape id="Picture 70" o:spid="_x0000_s1030" type="#_x0000_t75" style="position:absolute;top:14020;width:11860;height:10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">
                        <v:imagedata r:id="rId14" o:title=""/>
                      </v:shape>
                      <v:shape id="Picture 73" o:spid="_x0000_s1031" type="#_x0000_t75" style="position:absolute;top:26613;width:4392;height:1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">
                        <v:imagedata r:id="rId15" o:title=""/>
                      </v:shape>
                      <v:rect id="Rectangle 74" o:spid="_x0000_s1032" style="position:absolute;left:941;top:29394;width:5156;height:13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" filled="f" stroked="f">
                        <v:textbox inset="0,0,0,0">
                          <w:txbxContent>
                            <w:p w14:paraId="2BCCCA8A" w14:textId="77777777" w:rsidR="001D0906" w:rsidRDefault="001D0906" w:rsidP="001D0906">
                              <w:r>
                                <w:rPr>
                                  <w:rFonts w:ascii="Comic Sans MS" w:eastAsia="Comic Sans MS" w:hAnsi="Comic Sans MS" w:cs="Comic Sans MS"/>
                                  <w:color w:val="ABABAB"/>
                                  <w:sz w:val="12"/>
                                </w:rPr>
                                <w:t>TEMPLATE</w:t>
                              </w:r>
                            </w:p>
                          </w:txbxContent>
                        </v:textbox>
                      </v:rect>
                      <v:shape id="Picture 76" o:spid="_x0000_s1033" type="#_x0000_t75" style="position:absolute;top:31702;width:827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">
                        <v:imagedata r:id="rId16" o:title=""/>
                      </v:shape>
                      <v:shape id="Picture 6708" o:spid="_x0000_s1034" type="#_x0000_t75" style="position:absolute;left:-38;top:41161;width:14782;height:7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">
                        <v:imagedata r:id="rId17" o:title=""/>
                      </v:shape>
                      <w10:anchorlock/>
                    </v:group>
                  </w:pict>
                </mc:Fallback>
              </mc:AlternateContent>
            </w:r>
          </w:p>
        </w:tc>
      </w:tr>
    </w:tbl>
    <w:p w14:paraId="03ADD6AA" w14:textId="77777777" w:rsidR="001D0906" w:rsidRDefault="001D0906" w:rsidP="001D0906">
      <w:pPr>
        <w:spacing w:after="0"/>
        <w:ind w:left="-1440" w:right="10464"/>
      </w:pPr>
      <w:r>
        <w:rPr>
          <w:noProof/>
        </w:rPr>
        <w:drawing>
          <wp:anchor distT="0" distB="0" distL="114300" distR="114300" simplePos="0" relativeHeight="251661312" behindDoc="0" locked="0" layoutInCell="1" allowOverlap="0" wp14:anchorId="591BAF1E" wp14:editId="161A0883">
            <wp:simplePos x="0" y="0"/>
            <wp:positionH relativeFrom="column">
              <wp:posOffset>-685799</wp:posOffset>
            </wp:positionH>
            <wp:positionV relativeFrom="paragraph">
              <wp:posOffset>0</wp:posOffset>
            </wp:positionV>
            <wp:extent cx="7101840" cy="1478941"/>
            <wp:effectExtent l="0" t="0" r="0" b="0"/>
            <wp:wrapSquare wrapText="bothSides"/>
            <wp:docPr id="14" name="Picture 14"/>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8"/>
                    <a:stretch>
                      <a:fillRect/>
                    </a:stretch>
                  </pic:blipFill>
                  <pic:spPr>
                    <a:xfrm>
                      <a:off x="0" y="0"/>
                      <a:ext cx="7101840" cy="1478941"/>
                    </a:xfrm>
                    <a:prstGeom prst="rect">
                      <a:avLst/>
                    </a:prstGeom>
                  </pic:spPr>
                </pic:pic>
              </a:graphicData>
            </a:graphic>
          </wp:anchor>
        </w:drawing>
      </w:r>
      <w:r>
        <w:br w:type="page"/>
      </w:r>
    </w:p>
    <w:p w14:paraId="3F10F2BA" w14:textId="77777777" w:rsidR="001D0906" w:rsidRDefault="001D0906" w:rsidP="001D0906">
      <w:pPr>
        <w:spacing w:after="0"/>
        <w:ind w:left="-1080" w:right="-1076"/>
      </w:pPr>
      <w:r>
        <w:rPr>
          <w:noProof/>
        </w:rPr>
        <w:lastRenderedPageBreak/>
        <mc:AlternateContent>
          <mc:Choice Requires="wpg">
            <w:drawing>
              <wp:inline distT="0" distB="0" distL="0" distR="0" wp14:anchorId="7FC551AB" wp14:editId="4FDB0348">
                <wp:extent cx="7099300" cy="9321800"/>
                <wp:effectExtent l="0" t="0" r="0" b="0"/>
                <wp:docPr id="6356" name="Group 6356"/>
                <wp:cNvGraphicFramePr/>
                <a:graphic xmlns:a="http://schemas.openxmlformats.org/drawingml/2006/main">
                  <a:graphicData uri="http://schemas.microsoft.com/office/word/2010/wordprocessingGroup">
                    <wpg:wgp>
                      <wpg:cNvGrpSpPr/>
                      <wpg:grpSpPr>
                        <a:xfrm>
                          <a:off x="0" y="0"/>
                          <a:ext cx="7099300" cy="9321800"/>
                          <a:chOff x="0" y="0"/>
                          <a:chExt cx="7099300" cy="9321800"/>
                        </a:xfrm>
                      </wpg:grpSpPr>
                      <wps:wsp>
                        <wps:cNvPr id="7096" name="Shape 7096"/>
                        <wps:cNvSpPr/>
                        <wps:spPr>
                          <a:xfrm>
                            <a:off x="0" y="0"/>
                            <a:ext cx="9144" cy="9321800"/>
                          </a:xfrm>
                          <a:custGeom>
                            <a:avLst/>
                            <a:gdLst/>
                            <a:ahLst/>
                            <a:cxnLst/>
                            <a:rect l="0" t="0" r="0" b="0"/>
                            <a:pathLst>
                              <a:path w="9144" h="9321800">
                                <a:moveTo>
                                  <a:pt x="0" y="0"/>
                                </a:moveTo>
                                <a:lnTo>
                                  <a:pt x="9144" y="0"/>
                                </a:lnTo>
                                <a:lnTo>
                                  <a:pt x="9144" y="9321800"/>
                                </a:lnTo>
                                <a:lnTo>
                                  <a:pt x="0" y="9321800"/>
                                </a:lnTo>
                                <a:lnTo>
                                  <a:pt x="0" y="0"/>
                                </a:lnTo>
                              </a:path>
                            </a:pathLst>
                          </a:custGeom>
                          <a:ln w="0" cap="flat">
                            <a:miter lim="127000"/>
                          </a:ln>
                        </wps:spPr>
                        <wps:style>
                          <a:lnRef idx="0">
                            <a:srgbClr val="000000">
                              <a:alpha val="0"/>
                            </a:srgbClr>
                          </a:lnRef>
                          <a:fillRef idx="1">
                            <a:srgbClr val="041D81"/>
                          </a:fillRef>
                          <a:effectRef idx="0">
                            <a:scrgbClr r="0" g="0" b="0"/>
                          </a:effectRef>
                          <a:fontRef idx="none"/>
                        </wps:style>
                        <wps:bodyPr/>
                      </wps:wsp>
                      <wps:wsp>
                        <wps:cNvPr id="7097" name="Shape 7097"/>
                        <wps:cNvSpPr/>
                        <wps:spPr>
                          <a:xfrm>
                            <a:off x="7094518" y="0"/>
                            <a:ext cx="9144" cy="9321800"/>
                          </a:xfrm>
                          <a:custGeom>
                            <a:avLst/>
                            <a:gdLst/>
                            <a:ahLst/>
                            <a:cxnLst/>
                            <a:rect l="0" t="0" r="0" b="0"/>
                            <a:pathLst>
                              <a:path w="9144" h="9321800">
                                <a:moveTo>
                                  <a:pt x="0" y="0"/>
                                </a:moveTo>
                                <a:lnTo>
                                  <a:pt x="9144" y="0"/>
                                </a:lnTo>
                                <a:lnTo>
                                  <a:pt x="9144" y="9321800"/>
                                </a:lnTo>
                                <a:lnTo>
                                  <a:pt x="0" y="9321800"/>
                                </a:lnTo>
                                <a:lnTo>
                                  <a:pt x="0" y="0"/>
                                </a:lnTo>
                              </a:path>
                            </a:pathLst>
                          </a:custGeom>
                          <a:ln w="0" cap="flat">
                            <a:miter lim="127000"/>
                          </a:ln>
                        </wps:spPr>
                        <wps:style>
                          <a:lnRef idx="0">
                            <a:srgbClr val="000000">
                              <a:alpha val="0"/>
                            </a:srgbClr>
                          </a:lnRef>
                          <a:fillRef idx="1">
                            <a:srgbClr val="041D81"/>
                          </a:fillRef>
                          <a:effectRef idx="0">
                            <a:scrgbClr r="0" g="0" b="0"/>
                          </a:effectRef>
                          <a:fontRef idx="none"/>
                        </wps:style>
                        <wps:bodyPr/>
                      </wps:wsp>
                      <wps:wsp>
                        <wps:cNvPr id="7098" name="Shape 7098"/>
                        <wps:cNvSpPr/>
                        <wps:spPr>
                          <a:xfrm>
                            <a:off x="7321" y="0"/>
                            <a:ext cx="5278791" cy="9321800"/>
                          </a:xfrm>
                          <a:custGeom>
                            <a:avLst/>
                            <a:gdLst/>
                            <a:ahLst/>
                            <a:cxnLst/>
                            <a:rect l="0" t="0" r="0" b="0"/>
                            <a:pathLst>
                              <a:path w="5278791" h="9321800">
                                <a:moveTo>
                                  <a:pt x="0" y="0"/>
                                </a:moveTo>
                                <a:lnTo>
                                  <a:pt x="5278791" y="0"/>
                                </a:lnTo>
                                <a:lnTo>
                                  <a:pt x="5278791" y="9321800"/>
                                </a:lnTo>
                                <a:lnTo>
                                  <a:pt x="0" y="9321800"/>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7099" name="Shape 7099"/>
                        <wps:cNvSpPr/>
                        <wps:spPr>
                          <a:xfrm>
                            <a:off x="5531382" y="0"/>
                            <a:ext cx="9144" cy="9321800"/>
                          </a:xfrm>
                          <a:custGeom>
                            <a:avLst/>
                            <a:gdLst/>
                            <a:ahLst/>
                            <a:cxnLst/>
                            <a:rect l="0" t="0" r="0" b="0"/>
                            <a:pathLst>
                              <a:path w="9144" h="9321800">
                                <a:moveTo>
                                  <a:pt x="0" y="0"/>
                                </a:moveTo>
                                <a:lnTo>
                                  <a:pt x="9144" y="0"/>
                                </a:lnTo>
                                <a:lnTo>
                                  <a:pt x="9144" y="9321800"/>
                                </a:lnTo>
                                <a:lnTo>
                                  <a:pt x="0" y="9321800"/>
                                </a:lnTo>
                                <a:lnTo>
                                  <a:pt x="0" y="0"/>
                                </a:lnTo>
                              </a:path>
                            </a:pathLst>
                          </a:custGeom>
                          <a:ln w="0" cap="flat">
                            <a:miter lim="127000"/>
                          </a:ln>
                        </wps:spPr>
                        <wps:style>
                          <a:lnRef idx="0">
                            <a:srgbClr val="000000">
                              <a:alpha val="0"/>
                            </a:srgbClr>
                          </a:lnRef>
                          <a:fillRef idx="1">
                            <a:srgbClr val="041D81"/>
                          </a:fillRef>
                          <a:effectRef idx="0">
                            <a:scrgbClr r="0" g="0" b="0"/>
                          </a:effectRef>
                          <a:fontRef idx="none"/>
                        </wps:style>
                        <wps:bodyPr/>
                      </wps:wsp>
                      <wps:wsp>
                        <wps:cNvPr id="7100" name="Shape 7100"/>
                        <wps:cNvSpPr/>
                        <wps:spPr>
                          <a:xfrm>
                            <a:off x="5619240" y="2877344"/>
                            <a:ext cx="1398403" cy="9144"/>
                          </a:xfrm>
                          <a:custGeom>
                            <a:avLst/>
                            <a:gdLst/>
                            <a:ahLst/>
                            <a:cxnLst/>
                            <a:rect l="0" t="0" r="0" b="0"/>
                            <a:pathLst>
                              <a:path w="1398403" h="9144">
                                <a:moveTo>
                                  <a:pt x="0" y="0"/>
                                </a:moveTo>
                                <a:lnTo>
                                  <a:pt x="1398403" y="0"/>
                                </a:lnTo>
                                <a:lnTo>
                                  <a:pt x="1398403" y="9144"/>
                                </a:lnTo>
                                <a:lnTo>
                                  <a:pt x="0" y="9144"/>
                                </a:lnTo>
                                <a:lnTo>
                                  <a:pt x="0" y="0"/>
                                </a:lnTo>
                              </a:path>
                            </a:pathLst>
                          </a:custGeom>
                          <a:ln w="0" cap="flat">
                            <a:miter lim="127000"/>
                          </a:ln>
                        </wps:spPr>
                        <wps:style>
                          <a:lnRef idx="0">
                            <a:srgbClr val="000000">
                              <a:alpha val="0"/>
                            </a:srgbClr>
                          </a:lnRef>
                          <a:fillRef idx="1">
                            <a:srgbClr val="FCD901"/>
                          </a:fillRef>
                          <a:effectRef idx="0">
                            <a:scrgbClr r="0" g="0" b="0"/>
                          </a:effectRef>
                          <a:fontRef idx="none"/>
                        </wps:style>
                        <wps:bodyPr/>
                      </wps:wsp>
                      <wps:wsp>
                        <wps:cNvPr id="7101" name="Shape 7101"/>
                        <wps:cNvSpPr/>
                        <wps:spPr>
                          <a:xfrm>
                            <a:off x="5619240" y="3078685"/>
                            <a:ext cx="1398403" cy="9144"/>
                          </a:xfrm>
                          <a:custGeom>
                            <a:avLst/>
                            <a:gdLst/>
                            <a:ahLst/>
                            <a:cxnLst/>
                            <a:rect l="0" t="0" r="0" b="0"/>
                            <a:pathLst>
                              <a:path w="1398403" h="9144">
                                <a:moveTo>
                                  <a:pt x="0" y="0"/>
                                </a:moveTo>
                                <a:lnTo>
                                  <a:pt x="1398403" y="0"/>
                                </a:lnTo>
                                <a:lnTo>
                                  <a:pt x="1398403" y="9144"/>
                                </a:lnTo>
                                <a:lnTo>
                                  <a:pt x="0" y="9144"/>
                                </a:lnTo>
                                <a:lnTo>
                                  <a:pt x="0" y="0"/>
                                </a:lnTo>
                              </a:path>
                            </a:pathLst>
                          </a:custGeom>
                          <a:ln w="0" cap="flat">
                            <a:miter lim="127000"/>
                          </a:ln>
                        </wps:spPr>
                        <wps:style>
                          <a:lnRef idx="0">
                            <a:srgbClr val="000000">
                              <a:alpha val="0"/>
                            </a:srgbClr>
                          </a:lnRef>
                          <a:fillRef idx="1">
                            <a:srgbClr val="315B80"/>
                          </a:fillRef>
                          <a:effectRef idx="0">
                            <a:scrgbClr r="0" g="0" b="0"/>
                          </a:effectRef>
                          <a:fontRef idx="none"/>
                        </wps:style>
                        <wps:bodyPr/>
                      </wps:wsp>
                      <wps:wsp>
                        <wps:cNvPr id="7102" name="Shape 7102"/>
                        <wps:cNvSpPr/>
                        <wps:spPr>
                          <a:xfrm>
                            <a:off x="5619240" y="3990209"/>
                            <a:ext cx="1398403" cy="9144"/>
                          </a:xfrm>
                          <a:custGeom>
                            <a:avLst/>
                            <a:gdLst/>
                            <a:ahLst/>
                            <a:cxnLst/>
                            <a:rect l="0" t="0" r="0" b="0"/>
                            <a:pathLst>
                              <a:path w="1398403" h="9144">
                                <a:moveTo>
                                  <a:pt x="0" y="0"/>
                                </a:moveTo>
                                <a:lnTo>
                                  <a:pt x="1398403" y="0"/>
                                </a:lnTo>
                                <a:lnTo>
                                  <a:pt x="1398403" y="9144"/>
                                </a:lnTo>
                                <a:lnTo>
                                  <a:pt x="0" y="9144"/>
                                </a:lnTo>
                                <a:lnTo>
                                  <a:pt x="0" y="0"/>
                                </a:lnTo>
                              </a:path>
                            </a:pathLst>
                          </a:custGeom>
                          <a:ln w="0" cap="flat">
                            <a:miter lim="127000"/>
                          </a:ln>
                        </wps:spPr>
                        <wps:style>
                          <a:lnRef idx="0">
                            <a:srgbClr val="000000">
                              <a:alpha val="0"/>
                            </a:srgbClr>
                          </a:lnRef>
                          <a:fillRef idx="1">
                            <a:srgbClr val="FCD901"/>
                          </a:fillRef>
                          <a:effectRef idx="0">
                            <a:scrgbClr r="0" g="0" b="0"/>
                          </a:effectRef>
                          <a:fontRef idx="none"/>
                        </wps:style>
                        <wps:bodyPr/>
                      </wps:wsp>
                      <wps:wsp>
                        <wps:cNvPr id="7103" name="Shape 7103"/>
                        <wps:cNvSpPr/>
                        <wps:spPr>
                          <a:xfrm>
                            <a:off x="5619240" y="4191550"/>
                            <a:ext cx="1398403" cy="9144"/>
                          </a:xfrm>
                          <a:custGeom>
                            <a:avLst/>
                            <a:gdLst/>
                            <a:ahLst/>
                            <a:cxnLst/>
                            <a:rect l="0" t="0" r="0" b="0"/>
                            <a:pathLst>
                              <a:path w="1398403" h="9144">
                                <a:moveTo>
                                  <a:pt x="0" y="0"/>
                                </a:moveTo>
                                <a:lnTo>
                                  <a:pt x="1398403" y="0"/>
                                </a:lnTo>
                                <a:lnTo>
                                  <a:pt x="1398403" y="9144"/>
                                </a:lnTo>
                                <a:lnTo>
                                  <a:pt x="0" y="9144"/>
                                </a:lnTo>
                                <a:lnTo>
                                  <a:pt x="0" y="0"/>
                                </a:lnTo>
                              </a:path>
                            </a:pathLst>
                          </a:custGeom>
                          <a:ln w="0" cap="flat">
                            <a:miter lim="127000"/>
                          </a:ln>
                        </wps:spPr>
                        <wps:style>
                          <a:lnRef idx="0">
                            <a:srgbClr val="000000">
                              <a:alpha val="0"/>
                            </a:srgbClr>
                          </a:lnRef>
                          <a:fillRef idx="1">
                            <a:srgbClr val="315B80"/>
                          </a:fillRef>
                          <a:effectRef idx="0">
                            <a:scrgbClr r="0" g="0" b="0"/>
                          </a:effectRef>
                          <a:fontRef idx="none"/>
                        </wps:style>
                        <wps:bodyPr/>
                      </wps:wsp>
                      <pic:pic xmlns:pic="http://schemas.openxmlformats.org/drawingml/2006/picture">
                        <pic:nvPicPr>
                          <pic:cNvPr id="6712" name="Picture 6712"/>
                          <pic:cNvPicPr/>
                        </pic:nvPicPr>
                        <pic:blipFill>
                          <a:blip r:embed="rId19"/>
                          <a:stretch>
                            <a:fillRect/>
                          </a:stretch>
                        </pic:blipFill>
                        <pic:spPr>
                          <a:xfrm>
                            <a:off x="5615432" y="-2031"/>
                            <a:ext cx="1478280" cy="1100328"/>
                          </a:xfrm>
                          <a:prstGeom prst="rect">
                            <a:avLst/>
                          </a:prstGeom>
                        </pic:spPr>
                      </pic:pic>
                      <wps:wsp>
                        <wps:cNvPr id="260" name="Rectangle 260"/>
                        <wps:cNvSpPr/>
                        <wps:spPr>
                          <a:xfrm>
                            <a:off x="5618211" y="1178915"/>
                            <a:ext cx="37429" cy="129232"/>
                          </a:xfrm>
                          <a:prstGeom prst="rect">
                            <a:avLst/>
                          </a:prstGeom>
                          <a:ln>
                            <a:noFill/>
                          </a:ln>
                        </wps:spPr>
                        <wps:txbx>
                          <w:txbxContent>
                            <w:p w14:paraId="3B7665B5" w14:textId="77777777" w:rsidR="001D0906" w:rsidRDefault="001D0906" w:rsidP="001D0906">
                              <w:r>
                                <w:rPr>
                                  <w:rFonts w:ascii="Verdana" w:eastAsia="Verdana" w:hAnsi="Verdana" w:cs="Verdana"/>
                                  <w:color w:val="333333"/>
                                  <w:sz w:val="13"/>
                                </w:rPr>
                                <w:t xml:space="preserve"> </w:t>
                              </w:r>
                            </w:p>
                          </w:txbxContent>
                        </wps:txbx>
                        <wps:bodyPr horzOverflow="overflow" vert="horz" lIns="0" tIns="0" rIns="0" bIns="0" rtlCol="0">
                          <a:noAutofit/>
                        </wps:bodyPr>
                      </wps:wsp>
                      <wps:wsp>
                        <wps:cNvPr id="261" name="Rectangle 261"/>
                        <wps:cNvSpPr/>
                        <wps:spPr>
                          <a:xfrm>
                            <a:off x="5618211" y="1354631"/>
                            <a:ext cx="1186723" cy="129232"/>
                          </a:xfrm>
                          <a:prstGeom prst="rect">
                            <a:avLst/>
                          </a:prstGeom>
                          <a:ln>
                            <a:noFill/>
                          </a:ln>
                        </wps:spPr>
                        <wps:txbx>
                          <w:txbxContent>
                            <w:p w14:paraId="5A08C7B1" w14:textId="77777777" w:rsidR="001D0906" w:rsidRDefault="001D0906" w:rsidP="001D0906">
                              <w:r>
                                <w:rPr>
                                  <w:rFonts w:ascii="Verdana" w:eastAsia="Verdana" w:hAnsi="Verdana" w:cs="Verdana"/>
                                  <w:color w:val="333333"/>
                                  <w:sz w:val="13"/>
                                </w:rPr>
                                <w:t>E - ISSN dan P - ISSN</w:t>
                              </w:r>
                            </w:p>
                          </w:txbxContent>
                        </wps:txbx>
                        <wps:bodyPr horzOverflow="overflow" vert="horz" lIns="0" tIns="0" rIns="0" bIns="0" rtlCol="0">
                          <a:noAutofit/>
                        </wps:bodyPr>
                      </wps:wsp>
                      <pic:pic xmlns:pic="http://schemas.openxmlformats.org/drawingml/2006/picture">
                        <pic:nvPicPr>
                          <pic:cNvPr id="263" name="Picture 263"/>
                          <pic:cNvPicPr/>
                        </pic:nvPicPr>
                        <pic:blipFill>
                          <a:blip r:embed="rId20"/>
                          <a:stretch>
                            <a:fillRect/>
                          </a:stretch>
                        </pic:blipFill>
                        <pic:spPr>
                          <a:xfrm>
                            <a:off x="5619240" y="1526531"/>
                            <a:ext cx="907864" cy="615005"/>
                          </a:xfrm>
                          <a:prstGeom prst="rect">
                            <a:avLst/>
                          </a:prstGeom>
                        </pic:spPr>
                      </pic:pic>
                      <pic:pic xmlns:pic="http://schemas.openxmlformats.org/drawingml/2006/picture">
                        <pic:nvPicPr>
                          <pic:cNvPr id="265" name="Picture 265"/>
                          <pic:cNvPicPr/>
                        </pic:nvPicPr>
                        <pic:blipFill>
                          <a:blip r:embed="rId21"/>
                          <a:stretch>
                            <a:fillRect/>
                          </a:stretch>
                        </pic:blipFill>
                        <pic:spPr>
                          <a:xfrm>
                            <a:off x="5619240" y="2141534"/>
                            <a:ext cx="907864" cy="615005"/>
                          </a:xfrm>
                          <a:prstGeom prst="rect">
                            <a:avLst/>
                          </a:prstGeom>
                        </pic:spPr>
                      </pic:pic>
                      <wps:wsp>
                        <wps:cNvPr id="266" name="Rectangle 266"/>
                        <wps:cNvSpPr/>
                        <wps:spPr>
                          <a:xfrm>
                            <a:off x="5713390" y="2932104"/>
                            <a:ext cx="938410" cy="135698"/>
                          </a:xfrm>
                          <a:prstGeom prst="rect">
                            <a:avLst/>
                          </a:prstGeom>
                          <a:ln>
                            <a:noFill/>
                          </a:ln>
                        </wps:spPr>
                        <wps:txbx>
                          <w:txbxContent>
                            <w:p w14:paraId="79044C7E" w14:textId="77777777" w:rsidR="001D0906" w:rsidRDefault="001D0906" w:rsidP="001D0906">
                              <w:r>
                                <w:rPr>
                                  <w:rFonts w:ascii="Comic Sans MS" w:eastAsia="Comic Sans MS" w:hAnsi="Comic Sans MS" w:cs="Comic Sans MS"/>
                                  <w:color w:val="ABABAB"/>
                                  <w:sz w:val="12"/>
                                </w:rPr>
                                <w:t>PLAGIARISM TOOL</w:t>
                              </w:r>
                            </w:p>
                          </w:txbxContent>
                        </wps:txbx>
                        <wps:bodyPr horzOverflow="overflow" vert="horz" lIns="0" tIns="0" rIns="0" bIns="0" rtlCol="0">
                          <a:noAutofit/>
                        </wps:bodyPr>
                      </wps:wsp>
                      <wps:wsp>
                        <wps:cNvPr id="267" name="Rectangle 267"/>
                        <wps:cNvSpPr/>
                        <wps:spPr>
                          <a:xfrm>
                            <a:off x="5618211" y="3166699"/>
                            <a:ext cx="37429" cy="129232"/>
                          </a:xfrm>
                          <a:prstGeom prst="rect">
                            <a:avLst/>
                          </a:prstGeom>
                          <a:ln>
                            <a:noFill/>
                          </a:ln>
                        </wps:spPr>
                        <wps:txbx>
                          <w:txbxContent>
                            <w:p w14:paraId="140DA3FD" w14:textId="77777777" w:rsidR="001D0906" w:rsidRDefault="001D0906" w:rsidP="001D0906">
                              <w:r>
                                <w:rPr>
                                  <w:rFonts w:ascii="Verdana" w:eastAsia="Verdana" w:hAnsi="Verdana" w:cs="Verdana"/>
                                  <w:color w:val="333333"/>
                                  <w:sz w:val="13"/>
                                </w:rPr>
                                <w:t xml:space="preserve"> </w:t>
                              </w:r>
                            </w:p>
                          </w:txbxContent>
                        </wps:txbx>
                        <wps:bodyPr horzOverflow="overflow" vert="horz" lIns="0" tIns="0" rIns="0" bIns="0" rtlCol="0">
                          <a:noAutofit/>
                        </wps:bodyPr>
                      </wps:wsp>
                      <pic:pic xmlns:pic="http://schemas.openxmlformats.org/drawingml/2006/picture">
                        <pic:nvPicPr>
                          <pic:cNvPr id="269" name="Picture 269"/>
                          <pic:cNvPicPr/>
                        </pic:nvPicPr>
                        <pic:blipFill>
                          <a:blip r:embed="rId22"/>
                          <a:stretch>
                            <a:fillRect/>
                          </a:stretch>
                        </pic:blipFill>
                        <pic:spPr>
                          <a:xfrm>
                            <a:off x="5619240" y="3342257"/>
                            <a:ext cx="1464297" cy="527147"/>
                          </a:xfrm>
                          <a:prstGeom prst="rect">
                            <a:avLst/>
                          </a:prstGeom>
                        </pic:spPr>
                      </pic:pic>
                      <wps:wsp>
                        <wps:cNvPr id="270" name="Rectangle 270"/>
                        <wps:cNvSpPr/>
                        <wps:spPr>
                          <a:xfrm>
                            <a:off x="5713390" y="4044971"/>
                            <a:ext cx="932723" cy="135699"/>
                          </a:xfrm>
                          <a:prstGeom prst="rect">
                            <a:avLst/>
                          </a:prstGeom>
                          <a:ln>
                            <a:noFill/>
                          </a:ln>
                        </wps:spPr>
                        <wps:txbx>
                          <w:txbxContent>
                            <w:p w14:paraId="6EDB347C" w14:textId="77777777" w:rsidR="001D0906" w:rsidRDefault="001D0906" w:rsidP="001D0906">
                              <w:r>
                                <w:rPr>
                                  <w:rFonts w:ascii="Comic Sans MS" w:eastAsia="Comic Sans MS" w:hAnsi="Comic Sans MS" w:cs="Comic Sans MS"/>
                                  <w:color w:val="ABABAB"/>
                                  <w:sz w:val="12"/>
                                </w:rPr>
                                <w:t>REFERENCES TOOL</w:t>
                              </w:r>
                            </w:p>
                          </w:txbxContent>
                        </wps:txbx>
                        <wps:bodyPr horzOverflow="overflow" vert="horz" lIns="0" tIns="0" rIns="0" bIns="0" rtlCol="0">
                          <a:noAutofit/>
                        </wps:bodyPr>
                      </wps:wsp>
                      <pic:pic xmlns:pic="http://schemas.openxmlformats.org/drawingml/2006/picture">
                        <pic:nvPicPr>
                          <pic:cNvPr id="272" name="Picture 272"/>
                          <pic:cNvPicPr/>
                        </pic:nvPicPr>
                        <pic:blipFill>
                          <a:blip r:embed="rId23"/>
                          <a:stretch>
                            <a:fillRect/>
                          </a:stretch>
                        </pic:blipFill>
                        <pic:spPr>
                          <a:xfrm>
                            <a:off x="5619240" y="4279408"/>
                            <a:ext cx="1317867" cy="827328"/>
                          </a:xfrm>
                          <a:prstGeom prst="rect">
                            <a:avLst/>
                          </a:prstGeom>
                        </pic:spPr>
                      </pic:pic>
                      <wps:wsp>
                        <wps:cNvPr id="273" name="Rectangle 273"/>
                        <wps:cNvSpPr/>
                        <wps:spPr>
                          <a:xfrm>
                            <a:off x="5756632" y="5996603"/>
                            <a:ext cx="329759" cy="119666"/>
                          </a:xfrm>
                          <a:prstGeom prst="rect">
                            <a:avLst/>
                          </a:prstGeom>
                          <a:ln>
                            <a:noFill/>
                          </a:ln>
                        </wps:spPr>
                        <wps:txbx>
                          <w:txbxContent>
                            <w:p w14:paraId="4FCBCDD4" w14:textId="77777777" w:rsidR="001D0906" w:rsidRDefault="001D0906" w:rsidP="001D0906">
                              <w:r>
                                <w:rPr>
                                  <w:rFonts w:ascii="Arial" w:eastAsia="Arial" w:hAnsi="Arial" w:cs="Arial"/>
                                  <w:b/>
                                  <w:color w:val="ABABAB"/>
                                  <w:sz w:val="13"/>
                                </w:rPr>
                                <w:t>USER</w:t>
                              </w:r>
                            </w:p>
                          </w:txbxContent>
                        </wps:txbx>
                        <wps:bodyPr horzOverflow="overflow" vert="horz" lIns="0" tIns="0" rIns="0" bIns="0" rtlCol="0">
                          <a:noAutofit/>
                        </wps:bodyPr>
                      </wps:wsp>
                      <wps:wsp>
                        <wps:cNvPr id="274" name="Rectangle 274"/>
                        <wps:cNvSpPr/>
                        <wps:spPr>
                          <a:xfrm>
                            <a:off x="5698060" y="6153866"/>
                            <a:ext cx="1200238" cy="129231"/>
                          </a:xfrm>
                          <a:prstGeom prst="rect">
                            <a:avLst/>
                          </a:prstGeom>
                          <a:ln>
                            <a:noFill/>
                          </a:ln>
                        </wps:spPr>
                        <wps:txbx>
                          <w:txbxContent>
                            <w:p w14:paraId="2B5C10E9" w14:textId="77777777" w:rsidR="001D0906" w:rsidRDefault="001D0906" w:rsidP="001D0906">
                              <w:r>
                                <w:rPr>
                                  <w:rFonts w:ascii="Verdana" w:eastAsia="Verdana" w:hAnsi="Verdana" w:cs="Verdana"/>
                                  <w:color w:val="333333"/>
                                  <w:sz w:val="13"/>
                                </w:rPr>
                                <w:t>You are logged in as...</w:t>
                              </w:r>
                            </w:p>
                          </w:txbxContent>
                        </wps:txbx>
                        <wps:bodyPr horzOverflow="overflow" vert="horz" lIns="0" tIns="0" rIns="0" bIns="0" rtlCol="0">
                          <a:noAutofit/>
                        </wps:bodyPr>
                      </wps:wsp>
                      <wps:wsp>
                        <wps:cNvPr id="275" name="Rectangle 275"/>
                        <wps:cNvSpPr/>
                        <wps:spPr>
                          <a:xfrm>
                            <a:off x="5698060" y="6249044"/>
                            <a:ext cx="632679" cy="129232"/>
                          </a:xfrm>
                          <a:prstGeom prst="rect">
                            <a:avLst/>
                          </a:prstGeom>
                          <a:ln>
                            <a:noFill/>
                          </a:ln>
                        </wps:spPr>
                        <wps:txbx>
                          <w:txbxContent>
                            <w:p w14:paraId="053A0FC4" w14:textId="77777777" w:rsidR="001D0906" w:rsidRDefault="001D0906" w:rsidP="001D0906">
                              <w:r>
                                <w:rPr>
                                  <w:rFonts w:ascii="Verdana" w:eastAsia="Verdana" w:hAnsi="Verdana" w:cs="Verdana"/>
                                  <w:b/>
                                  <w:color w:val="333333"/>
                                  <w:sz w:val="13"/>
                                </w:rPr>
                                <w:t>anisyanisa</w:t>
                              </w:r>
                            </w:p>
                          </w:txbxContent>
                        </wps:txbx>
                        <wps:bodyPr horzOverflow="overflow" vert="horz" lIns="0" tIns="0" rIns="0" bIns="0" rtlCol="0">
                          <a:noAutofit/>
                        </wps:bodyPr>
                      </wps:wsp>
                      <wps:wsp>
                        <wps:cNvPr id="276" name="Shape 276"/>
                        <wps:cNvSpPr/>
                        <wps:spPr>
                          <a:xfrm>
                            <a:off x="5795413" y="6416367"/>
                            <a:ext cx="29286" cy="29286"/>
                          </a:xfrm>
                          <a:custGeom>
                            <a:avLst/>
                            <a:gdLst/>
                            <a:ahLst/>
                            <a:cxnLst/>
                            <a:rect l="0" t="0" r="0" b="0"/>
                            <a:pathLst>
                              <a:path w="29286" h="29286">
                                <a:moveTo>
                                  <a:pt x="14643" y="0"/>
                                </a:moveTo>
                                <a:cubicBezTo>
                                  <a:pt x="22730" y="0"/>
                                  <a:pt x="29286" y="6555"/>
                                  <a:pt x="29286" y="14643"/>
                                </a:cubicBezTo>
                                <a:cubicBezTo>
                                  <a:pt x="29286" y="22730"/>
                                  <a:pt x="22730" y="29286"/>
                                  <a:pt x="14643" y="29286"/>
                                </a:cubicBezTo>
                                <a:cubicBezTo>
                                  <a:pt x="6556" y="29286"/>
                                  <a:pt x="0" y="22730"/>
                                  <a:pt x="0" y="14643"/>
                                </a:cubicBezTo>
                                <a:cubicBezTo>
                                  <a:pt x="0" y="6555"/>
                                  <a:pt x="6556" y="0"/>
                                  <a:pt x="14643" y="0"/>
                                </a:cubicBezTo>
                                <a:close/>
                              </a:path>
                            </a:pathLst>
                          </a:custGeom>
                          <a:ln w="0" cap="flat">
                            <a:miter lim="127000"/>
                          </a:ln>
                        </wps:spPr>
                        <wps:style>
                          <a:lnRef idx="0">
                            <a:srgbClr val="000000">
                              <a:alpha val="0"/>
                            </a:srgbClr>
                          </a:lnRef>
                          <a:fillRef idx="1">
                            <a:srgbClr val="16377C"/>
                          </a:fillRef>
                          <a:effectRef idx="0">
                            <a:scrgbClr r="0" g="0" b="0"/>
                          </a:effectRef>
                          <a:fontRef idx="none"/>
                        </wps:style>
                        <wps:bodyPr/>
                      </wps:wsp>
                      <wps:wsp>
                        <wps:cNvPr id="277" name="Rectangle 277"/>
                        <wps:cNvSpPr/>
                        <wps:spPr>
                          <a:xfrm>
                            <a:off x="5897915" y="6372921"/>
                            <a:ext cx="718398" cy="130178"/>
                          </a:xfrm>
                          <a:prstGeom prst="rect">
                            <a:avLst/>
                          </a:prstGeom>
                          <a:ln>
                            <a:noFill/>
                          </a:ln>
                        </wps:spPr>
                        <wps:txbx>
                          <w:txbxContent>
                            <w:p w14:paraId="61C9CA1D" w14:textId="77777777" w:rsidR="001D0906" w:rsidRDefault="001D0906" w:rsidP="001D0906">
                              <w:r>
                                <w:rPr>
                                  <w:rFonts w:ascii="Verdana" w:eastAsia="Verdana" w:hAnsi="Verdana" w:cs="Verdana"/>
                                  <w:b/>
                                  <w:color w:val="16377C"/>
                                  <w:sz w:val="13"/>
                                </w:rPr>
                                <w:t>My Journals</w:t>
                              </w:r>
                            </w:p>
                          </w:txbxContent>
                        </wps:txbx>
                        <wps:bodyPr horzOverflow="overflow" vert="horz" lIns="0" tIns="0" rIns="0" bIns="0" rtlCol="0">
                          <a:noAutofit/>
                        </wps:bodyPr>
                      </wps:wsp>
                      <wps:wsp>
                        <wps:cNvPr id="278" name="Shape 278"/>
                        <wps:cNvSpPr/>
                        <wps:spPr>
                          <a:xfrm>
                            <a:off x="5795413" y="6536142"/>
                            <a:ext cx="29286" cy="29287"/>
                          </a:xfrm>
                          <a:custGeom>
                            <a:avLst/>
                            <a:gdLst/>
                            <a:ahLst/>
                            <a:cxnLst/>
                            <a:rect l="0" t="0" r="0" b="0"/>
                            <a:pathLst>
                              <a:path w="29286" h="29287">
                                <a:moveTo>
                                  <a:pt x="14643" y="0"/>
                                </a:moveTo>
                                <a:cubicBezTo>
                                  <a:pt x="22730" y="0"/>
                                  <a:pt x="29286" y="6556"/>
                                  <a:pt x="29286" y="14643"/>
                                </a:cubicBezTo>
                                <a:cubicBezTo>
                                  <a:pt x="29286" y="22729"/>
                                  <a:pt x="22730" y="29287"/>
                                  <a:pt x="14643" y="29287"/>
                                </a:cubicBezTo>
                                <a:cubicBezTo>
                                  <a:pt x="6556" y="29287"/>
                                  <a:pt x="0" y="22729"/>
                                  <a:pt x="0" y="14643"/>
                                </a:cubicBezTo>
                                <a:cubicBezTo>
                                  <a:pt x="0" y="6556"/>
                                  <a:pt x="6556" y="0"/>
                                  <a:pt x="14643" y="0"/>
                                </a:cubicBezTo>
                                <a:close/>
                              </a:path>
                            </a:pathLst>
                          </a:custGeom>
                          <a:ln w="0" cap="flat">
                            <a:miter lim="127000"/>
                          </a:ln>
                        </wps:spPr>
                        <wps:style>
                          <a:lnRef idx="0">
                            <a:srgbClr val="000000">
                              <a:alpha val="0"/>
                            </a:srgbClr>
                          </a:lnRef>
                          <a:fillRef idx="1">
                            <a:srgbClr val="16377C"/>
                          </a:fillRef>
                          <a:effectRef idx="0">
                            <a:scrgbClr r="0" g="0" b="0"/>
                          </a:effectRef>
                          <a:fontRef idx="none"/>
                        </wps:style>
                        <wps:bodyPr/>
                      </wps:wsp>
                      <wps:wsp>
                        <wps:cNvPr id="279" name="Rectangle 279"/>
                        <wps:cNvSpPr/>
                        <wps:spPr>
                          <a:xfrm>
                            <a:off x="5897915" y="6490063"/>
                            <a:ext cx="602748" cy="130178"/>
                          </a:xfrm>
                          <a:prstGeom prst="rect">
                            <a:avLst/>
                          </a:prstGeom>
                          <a:ln>
                            <a:noFill/>
                          </a:ln>
                        </wps:spPr>
                        <wps:txbx>
                          <w:txbxContent>
                            <w:p w14:paraId="76914A73" w14:textId="77777777" w:rsidR="001D0906" w:rsidRDefault="001D0906" w:rsidP="001D0906">
                              <w:r>
                                <w:rPr>
                                  <w:rFonts w:ascii="Verdana" w:eastAsia="Verdana" w:hAnsi="Verdana" w:cs="Verdana"/>
                                  <w:b/>
                                  <w:color w:val="16377C"/>
                                  <w:sz w:val="13"/>
                                </w:rPr>
                                <w:t>My Profile</w:t>
                              </w:r>
                            </w:p>
                          </w:txbxContent>
                        </wps:txbx>
                        <wps:bodyPr horzOverflow="overflow" vert="horz" lIns="0" tIns="0" rIns="0" bIns="0" rtlCol="0">
                          <a:noAutofit/>
                        </wps:bodyPr>
                      </wps:wsp>
                      <wps:wsp>
                        <wps:cNvPr id="280" name="Shape 280"/>
                        <wps:cNvSpPr/>
                        <wps:spPr>
                          <a:xfrm>
                            <a:off x="5795413" y="6655916"/>
                            <a:ext cx="29286" cy="29286"/>
                          </a:xfrm>
                          <a:custGeom>
                            <a:avLst/>
                            <a:gdLst/>
                            <a:ahLst/>
                            <a:cxnLst/>
                            <a:rect l="0" t="0" r="0" b="0"/>
                            <a:pathLst>
                              <a:path w="29286" h="29286">
                                <a:moveTo>
                                  <a:pt x="14643" y="0"/>
                                </a:moveTo>
                                <a:cubicBezTo>
                                  <a:pt x="22730" y="0"/>
                                  <a:pt x="29286" y="6555"/>
                                  <a:pt x="29286" y="14643"/>
                                </a:cubicBezTo>
                                <a:cubicBezTo>
                                  <a:pt x="29286" y="22730"/>
                                  <a:pt x="22730" y="29286"/>
                                  <a:pt x="14643" y="29286"/>
                                </a:cubicBezTo>
                                <a:cubicBezTo>
                                  <a:pt x="6556" y="29286"/>
                                  <a:pt x="0" y="22730"/>
                                  <a:pt x="0" y="14643"/>
                                </a:cubicBezTo>
                                <a:cubicBezTo>
                                  <a:pt x="0" y="6555"/>
                                  <a:pt x="6556" y="0"/>
                                  <a:pt x="14643" y="0"/>
                                </a:cubicBezTo>
                                <a:close/>
                              </a:path>
                            </a:pathLst>
                          </a:custGeom>
                          <a:ln w="0" cap="flat">
                            <a:miter lim="127000"/>
                          </a:ln>
                        </wps:spPr>
                        <wps:style>
                          <a:lnRef idx="0">
                            <a:srgbClr val="000000">
                              <a:alpha val="0"/>
                            </a:srgbClr>
                          </a:lnRef>
                          <a:fillRef idx="1">
                            <a:srgbClr val="16377C"/>
                          </a:fillRef>
                          <a:effectRef idx="0">
                            <a:scrgbClr r="0" g="0" b="0"/>
                          </a:effectRef>
                          <a:fontRef idx="none"/>
                        </wps:style>
                        <wps:bodyPr/>
                      </wps:wsp>
                      <wps:wsp>
                        <wps:cNvPr id="281" name="Rectangle 281"/>
                        <wps:cNvSpPr/>
                        <wps:spPr>
                          <a:xfrm>
                            <a:off x="5897915" y="6610868"/>
                            <a:ext cx="469499" cy="130179"/>
                          </a:xfrm>
                          <a:prstGeom prst="rect">
                            <a:avLst/>
                          </a:prstGeom>
                          <a:ln>
                            <a:noFill/>
                          </a:ln>
                        </wps:spPr>
                        <wps:txbx>
                          <w:txbxContent>
                            <w:p w14:paraId="7F8047B9" w14:textId="77777777" w:rsidR="001D0906" w:rsidRDefault="001D0906" w:rsidP="001D0906">
                              <w:r>
                                <w:rPr>
                                  <w:rFonts w:ascii="Verdana" w:eastAsia="Verdana" w:hAnsi="Verdana" w:cs="Verdana"/>
                                  <w:b/>
                                  <w:color w:val="16377C"/>
                                  <w:sz w:val="13"/>
                                </w:rPr>
                                <w:t>Log Out</w:t>
                              </w:r>
                            </w:p>
                          </w:txbxContent>
                        </wps:txbx>
                        <wps:bodyPr horzOverflow="overflow" vert="horz" lIns="0" tIns="0" rIns="0" bIns="0" rtlCol="0">
                          <a:noAutofit/>
                        </wps:bodyPr>
                      </wps:wsp>
                      <wps:wsp>
                        <wps:cNvPr id="282" name="Rectangle 282"/>
                        <wps:cNvSpPr/>
                        <wps:spPr>
                          <a:xfrm>
                            <a:off x="5756632" y="7047238"/>
                            <a:ext cx="511787" cy="119665"/>
                          </a:xfrm>
                          <a:prstGeom prst="rect">
                            <a:avLst/>
                          </a:prstGeom>
                          <a:ln>
                            <a:noFill/>
                          </a:ln>
                        </wps:spPr>
                        <wps:txbx>
                          <w:txbxContent>
                            <w:p w14:paraId="4D72229D" w14:textId="77777777" w:rsidR="001D0906" w:rsidRDefault="001D0906" w:rsidP="001D0906">
                              <w:r>
                                <w:rPr>
                                  <w:rFonts w:ascii="Arial" w:eastAsia="Arial" w:hAnsi="Arial" w:cs="Arial"/>
                                  <w:b/>
                                  <w:color w:val="ABABAB"/>
                                  <w:sz w:val="13"/>
                                </w:rPr>
                                <w:t>AUTHOR</w:t>
                              </w:r>
                            </w:p>
                          </w:txbxContent>
                        </wps:txbx>
                        <wps:bodyPr horzOverflow="overflow" vert="horz" lIns="0" tIns="0" rIns="0" bIns="0" rtlCol="0">
                          <a:noAutofit/>
                        </wps:bodyPr>
                      </wps:wsp>
                      <wps:wsp>
                        <wps:cNvPr id="283" name="Rectangle 283"/>
                        <wps:cNvSpPr/>
                        <wps:spPr>
                          <a:xfrm>
                            <a:off x="5698060" y="7204498"/>
                            <a:ext cx="666036" cy="129231"/>
                          </a:xfrm>
                          <a:prstGeom prst="rect">
                            <a:avLst/>
                          </a:prstGeom>
                          <a:ln>
                            <a:noFill/>
                          </a:ln>
                        </wps:spPr>
                        <wps:txbx>
                          <w:txbxContent>
                            <w:p w14:paraId="4CBAFC4A" w14:textId="77777777" w:rsidR="001D0906" w:rsidRDefault="001D0906" w:rsidP="001D0906">
                              <w:r>
                                <w:rPr>
                                  <w:rFonts w:ascii="Verdana" w:eastAsia="Verdana" w:hAnsi="Verdana" w:cs="Verdana"/>
                                  <w:color w:val="333333"/>
                                  <w:sz w:val="13"/>
                                </w:rPr>
                                <w:t>Submissions</w:t>
                              </w:r>
                            </w:p>
                          </w:txbxContent>
                        </wps:txbx>
                        <wps:bodyPr horzOverflow="overflow" vert="horz" lIns="0" tIns="0" rIns="0" bIns="0" rtlCol="0">
                          <a:noAutofit/>
                        </wps:bodyPr>
                      </wps:wsp>
                      <wps:wsp>
                        <wps:cNvPr id="284" name="Shape 284"/>
                        <wps:cNvSpPr/>
                        <wps:spPr>
                          <a:xfrm>
                            <a:off x="5795413" y="7370791"/>
                            <a:ext cx="29286" cy="29286"/>
                          </a:xfrm>
                          <a:custGeom>
                            <a:avLst/>
                            <a:gdLst/>
                            <a:ahLst/>
                            <a:cxnLst/>
                            <a:rect l="0" t="0" r="0" b="0"/>
                            <a:pathLst>
                              <a:path w="29286" h="29286">
                                <a:moveTo>
                                  <a:pt x="14643" y="0"/>
                                </a:moveTo>
                                <a:cubicBezTo>
                                  <a:pt x="22730" y="0"/>
                                  <a:pt x="29286" y="6555"/>
                                  <a:pt x="29286" y="14643"/>
                                </a:cubicBezTo>
                                <a:cubicBezTo>
                                  <a:pt x="29286" y="22730"/>
                                  <a:pt x="22730" y="29286"/>
                                  <a:pt x="14643" y="29286"/>
                                </a:cubicBezTo>
                                <a:cubicBezTo>
                                  <a:pt x="6556" y="29286"/>
                                  <a:pt x="0" y="22730"/>
                                  <a:pt x="0" y="14643"/>
                                </a:cubicBezTo>
                                <a:cubicBezTo>
                                  <a:pt x="0" y="6555"/>
                                  <a:pt x="6556" y="0"/>
                                  <a:pt x="14643" y="0"/>
                                </a:cubicBezTo>
                                <a:close/>
                              </a:path>
                            </a:pathLst>
                          </a:custGeom>
                          <a:ln w="0" cap="flat">
                            <a:miter lim="127000"/>
                          </a:ln>
                        </wps:spPr>
                        <wps:style>
                          <a:lnRef idx="0">
                            <a:srgbClr val="000000">
                              <a:alpha val="0"/>
                            </a:srgbClr>
                          </a:lnRef>
                          <a:fillRef idx="1">
                            <a:srgbClr val="16377C"/>
                          </a:fillRef>
                          <a:effectRef idx="0">
                            <a:scrgbClr r="0" g="0" b="0"/>
                          </a:effectRef>
                          <a:fontRef idx="none"/>
                        </wps:style>
                        <wps:bodyPr/>
                      </wps:wsp>
                      <wps:wsp>
                        <wps:cNvPr id="285" name="Rectangle 285"/>
                        <wps:cNvSpPr/>
                        <wps:spPr>
                          <a:xfrm>
                            <a:off x="5897915" y="7325303"/>
                            <a:ext cx="369512" cy="129231"/>
                          </a:xfrm>
                          <a:prstGeom prst="rect">
                            <a:avLst/>
                          </a:prstGeom>
                          <a:ln>
                            <a:noFill/>
                          </a:ln>
                        </wps:spPr>
                        <wps:txbx>
                          <w:txbxContent>
                            <w:p w14:paraId="4F5C569F" w14:textId="77777777" w:rsidR="001D0906" w:rsidRDefault="001D0906" w:rsidP="001D0906">
                              <w:r>
                                <w:rPr>
                                  <w:rFonts w:ascii="Verdana" w:eastAsia="Verdana" w:hAnsi="Verdana" w:cs="Verdana"/>
                                  <w:b/>
                                  <w:color w:val="16377C"/>
                                  <w:sz w:val="13"/>
                                </w:rPr>
                                <w:t>Active</w:t>
                              </w:r>
                            </w:p>
                          </w:txbxContent>
                        </wps:txbx>
                        <wps:bodyPr horzOverflow="overflow" vert="horz" lIns="0" tIns="0" rIns="0" bIns="0" rtlCol="0">
                          <a:noAutofit/>
                        </wps:bodyPr>
                      </wps:wsp>
                      <wps:wsp>
                        <wps:cNvPr id="286" name="Rectangle 286"/>
                        <wps:cNvSpPr/>
                        <wps:spPr>
                          <a:xfrm>
                            <a:off x="6175828" y="7325303"/>
                            <a:ext cx="201588" cy="129231"/>
                          </a:xfrm>
                          <a:prstGeom prst="rect">
                            <a:avLst/>
                          </a:prstGeom>
                          <a:ln>
                            <a:noFill/>
                          </a:ln>
                        </wps:spPr>
                        <wps:txbx>
                          <w:txbxContent>
                            <w:p w14:paraId="0CD4D39F" w14:textId="77777777" w:rsidR="001D0906" w:rsidRDefault="001D0906" w:rsidP="001D0906">
                              <w:r>
                                <w:rPr>
                                  <w:rFonts w:ascii="Verdana" w:eastAsia="Verdana" w:hAnsi="Verdana" w:cs="Verdana"/>
                                  <w:color w:val="16377C"/>
                                  <w:sz w:val="13"/>
                                </w:rPr>
                                <w:t xml:space="preserve"> (3)</w:t>
                              </w:r>
                            </w:p>
                          </w:txbxContent>
                        </wps:txbx>
                        <wps:bodyPr horzOverflow="overflow" vert="horz" lIns="0" tIns="0" rIns="0" bIns="0" rtlCol="0">
                          <a:noAutofit/>
                        </wps:bodyPr>
                      </wps:wsp>
                      <wps:wsp>
                        <wps:cNvPr id="287" name="Shape 287"/>
                        <wps:cNvSpPr/>
                        <wps:spPr>
                          <a:xfrm>
                            <a:off x="5795413" y="7490566"/>
                            <a:ext cx="29286" cy="29287"/>
                          </a:xfrm>
                          <a:custGeom>
                            <a:avLst/>
                            <a:gdLst/>
                            <a:ahLst/>
                            <a:cxnLst/>
                            <a:rect l="0" t="0" r="0" b="0"/>
                            <a:pathLst>
                              <a:path w="29286" h="29287">
                                <a:moveTo>
                                  <a:pt x="14643" y="0"/>
                                </a:moveTo>
                                <a:cubicBezTo>
                                  <a:pt x="22730" y="0"/>
                                  <a:pt x="29286" y="6556"/>
                                  <a:pt x="29286" y="14643"/>
                                </a:cubicBezTo>
                                <a:cubicBezTo>
                                  <a:pt x="29286" y="22730"/>
                                  <a:pt x="22730" y="29287"/>
                                  <a:pt x="14643" y="29287"/>
                                </a:cubicBezTo>
                                <a:cubicBezTo>
                                  <a:pt x="6556" y="29287"/>
                                  <a:pt x="0" y="22730"/>
                                  <a:pt x="0" y="14643"/>
                                </a:cubicBezTo>
                                <a:cubicBezTo>
                                  <a:pt x="0" y="6556"/>
                                  <a:pt x="6556" y="0"/>
                                  <a:pt x="14643" y="0"/>
                                </a:cubicBezTo>
                                <a:close/>
                              </a:path>
                            </a:pathLst>
                          </a:custGeom>
                          <a:ln w="0" cap="flat">
                            <a:miter lim="127000"/>
                          </a:ln>
                        </wps:spPr>
                        <wps:style>
                          <a:lnRef idx="0">
                            <a:srgbClr val="000000">
                              <a:alpha val="0"/>
                            </a:srgbClr>
                          </a:lnRef>
                          <a:fillRef idx="1">
                            <a:srgbClr val="16377C"/>
                          </a:fillRef>
                          <a:effectRef idx="0">
                            <a:scrgbClr r="0" g="0" b="0"/>
                          </a:effectRef>
                          <a:fontRef idx="none"/>
                        </wps:style>
                        <wps:bodyPr/>
                      </wps:wsp>
                      <wps:wsp>
                        <wps:cNvPr id="288" name="Rectangle 288"/>
                        <wps:cNvSpPr/>
                        <wps:spPr>
                          <a:xfrm>
                            <a:off x="5897915" y="7446107"/>
                            <a:ext cx="449731" cy="129231"/>
                          </a:xfrm>
                          <a:prstGeom prst="rect">
                            <a:avLst/>
                          </a:prstGeom>
                          <a:ln>
                            <a:noFill/>
                          </a:ln>
                        </wps:spPr>
                        <wps:txbx>
                          <w:txbxContent>
                            <w:p w14:paraId="05DACE17" w14:textId="77777777" w:rsidR="001D0906" w:rsidRDefault="001D0906" w:rsidP="001D0906">
                              <w:r>
                                <w:rPr>
                                  <w:rFonts w:ascii="Verdana" w:eastAsia="Verdana" w:hAnsi="Verdana" w:cs="Verdana"/>
                                  <w:b/>
                                  <w:color w:val="16377C"/>
                                  <w:sz w:val="13"/>
                                </w:rPr>
                                <w:t>Archive</w:t>
                              </w:r>
                            </w:p>
                          </w:txbxContent>
                        </wps:txbx>
                        <wps:bodyPr horzOverflow="overflow" vert="horz" lIns="0" tIns="0" rIns="0" bIns="0" rtlCol="0">
                          <a:noAutofit/>
                        </wps:bodyPr>
                      </wps:wsp>
                      <wps:wsp>
                        <wps:cNvPr id="289" name="Rectangle 289"/>
                        <wps:cNvSpPr/>
                        <wps:spPr>
                          <a:xfrm>
                            <a:off x="6236104" y="7446107"/>
                            <a:ext cx="201589" cy="129231"/>
                          </a:xfrm>
                          <a:prstGeom prst="rect">
                            <a:avLst/>
                          </a:prstGeom>
                          <a:ln>
                            <a:noFill/>
                          </a:ln>
                        </wps:spPr>
                        <wps:txbx>
                          <w:txbxContent>
                            <w:p w14:paraId="2C07D96E" w14:textId="77777777" w:rsidR="001D0906" w:rsidRDefault="001D0906" w:rsidP="001D0906">
                              <w:r>
                                <w:rPr>
                                  <w:rFonts w:ascii="Verdana" w:eastAsia="Verdana" w:hAnsi="Verdana" w:cs="Verdana"/>
                                  <w:color w:val="16377C"/>
                                  <w:sz w:val="13"/>
                                </w:rPr>
                                <w:t xml:space="preserve"> (0)</w:t>
                              </w:r>
                            </w:p>
                          </w:txbxContent>
                        </wps:txbx>
                        <wps:bodyPr horzOverflow="overflow" vert="horz" lIns="0" tIns="0" rIns="0" bIns="0" rtlCol="0">
                          <a:noAutofit/>
                        </wps:bodyPr>
                      </wps:wsp>
                      <wps:wsp>
                        <wps:cNvPr id="290" name="Shape 290"/>
                        <wps:cNvSpPr/>
                        <wps:spPr>
                          <a:xfrm>
                            <a:off x="5795413" y="7610340"/>
                            <a:ext cx="29286" cy="29287"/>
                          </a:xfrm>
                          <a:custGeom>
                            <a:avLst/>
                            <a:gdLst/>
                            <a:ahLst/>
                            <a:cxnLst/>
                            <a:rect l="0" t="0" r="0" b="0"/>
                            <a:pathLst>
                              <a:path w="29286" h="29287">
                                <a:moveTo>
                                  <a:pt x="14643" y="0"/>
                                </a:moveTo>
                                <a:cubicBezTo>
                                  <a:pt x="22730" y="0"/>
                                  <a:pt x="29286" y="6556"/>
                                  <a:pt x="29286" y="14643"/>
                                </a:cubicBezTo>
                                <a:cubicBezTo>
                                  <a:pt x="29286" y="22731"/>
                                  <a:pt x="22730" y="29287"/>
                                  <a:pt x="14643" y="29287"/>
                                </a:cubicBezTo>
                                <a:cubicBezTo>
                                  <a:pt x="6556" y="29287"/>
                                  <a:pt x="0" y="22731"/>
                                  <a:pt x="0" y="14643"/>
                                </a:cubicBezTo>
                                <a:cubicBezTo>
                                  <a:pt x="0" y="6556"/>
                                  <a:pt x="6556" y="0"/>
                                  <a:pt x="14643" y="0"/>
                                </a:cubicBezTo>
                                <a:close/>
                              </a:path>
                            </a:pathLst>
                          </a:custGeom>
                          <a:ln w="0" cap="flat">
                            <a:miter lim="127000"/>
                          </a:ln>
                        </wps:spPr>
                        <wps:style>
                          <a:lnRef idx="0">
                            <a:srgbClr val="000000">
                              <a:alpha val="0"/>
                            </a:srgbClr>
                          </a:lnRef>
                          <a:fillRef idx="1">
                            <a:srgbClr val="16377C"/>
                          </a:fillRef>
                          <a:effectRef idx="0">
                            <a:scrgbClr r="0" g="0" b="0"/>
                          </a:effectRef>
                          <a:fontRef idx="none"/>
                        </wps:style>
                        <wps:bodyPr/>
                      </wps:wsp>
                      <wps:wsp>
                        <wps:cNvPr id="291" name="Rectangle 291"/>
                        <wps:cNvSpPr/>
                        <wps:spPr>
                          <a:xfrm>
                            <a:off x="5897915" y="7566911"/>
                            <a:ext cx="987006" cy="129231"/>
                          </a:xfrm>
                          <a:prstGeom prst="rect">
                            <a:avLst/>
                          </a:prstGeom>
                          <a:ln>
                            <a:noFill/>
                          </a:ln>
                        </wps:spPr>
                        <wps:txbx>
                          <w:txbxContent>
                            <w:p w14:paraId="110CABF6" w14:textId="77777777" w:rsidR="001D0906" w:rsidRDefault="001D0906" w:rsidP="001D0906">
                              <w:r>
                                <w:rPr>
                                  <w:rFonts w:ascii="Verdana" w:eastAsia="Verdana" w:hAnsi="Verdana" w:cs="Verdana"/>
                                  <w:b/>
                                  <w:color w:val="16377C"/>
                                  <w:sz w:val="13"/>
                                </w:rPr>
                                <w:t>New Submission</w:t>
                              </w:r>
                            </w:p>
                          </w:txbxContent>
                        </wps:txbx>
                        <wps:bodyPr horzOverflow="overflow" vert="horz" lIns="0" tIns="0" rIns="0" bIns="0" rtlCol="0">
                          <a:noAutofit/>
                        </wps:bodyPr>
                      </wps:wsp>
                      <wps:wsp>
                        <wps:cNvPr id="292" name="Rectangle 292"/>
                        <wps:cNvSpPr/>
                        <wps:spPr>
                          <a:xfrm>
                            <a:off x="5756632" y="8002690"/>
                            <a:ext cx="953995" cy="119665"/>
                          </a:xfrm>
                          <a:prstGeom prst="rect">
                            <a:avLst/>
                          </a:prstGeom>
                          <a:ln>
                            <a:noFill/>
                          </a:ln>
                        </wps:spPr>
                        <wps:txbx>
                          <w:txbxContent>
                            <w:p w14:paraId="2C2127BA" w14:textId="77777777" w:rsidR="001D0906" w:rsidRDefault="001D0906" w:rsidP="001D0906">
                              <w:r>
                                <w:rPr>
                                  <w:rFonts w:ascii="Arial" w:eastAsia="Arial" w:hAnsi="Arial" w:cs="Arial"/>
                                  <w:b/>
                                  <w:color w:val="ABABAB"/>
                                  <w:sz w:val="13"/>
                                </w:rPr>
                                <w:t>NOTIFICATIONS</w:t>
                              </w:r>
                            </w:p>
                          </w:txbxContent>
                        </wps:txbx>
                        <wps:bodyPr horzOverflow="overflow" vert="horz" lIns="0" tIns="0" rIns="0" bIns="0" rtlCol="0">
                          <a:noAutofit/>
                        </wps:bodyPr>
                      </wps:wsp>
                      <wps:wsp>
                        <wps:cNvPr id="293" name="Shape 293"/>
                        <wps:cNvSpPr/>
                        <wps:spPr>
                          <a:xfrm>
                            <a:off x="5795413" y="8230036"/>
                            <a:ext cx="29286" cy="29286"/>
                          </a:xfrm>
                          <a:custGeom>
                            <a:avLst/>
                            <a:gdLst/>
                            <a:ahLst/>
                            <a:cxnLst/>
                            <a:rect l="0" t="0" r="0" b="0"/>
                            <a:pathLst>
                              <a:path w="29286" h="29286">
                                <a:moveTo>
                                  <a:pt x="14643" y="0"/>
                                </a:moveTo>
                                <a:cubicBezTo>
                                  <a:pt x="22730" y="0"/>
                                  <a:pt x="29286" y="6555"/>
                                  <a:pt x="29286" y="14643"/>
                                </a:cubicBezTo>
                                <a:cubicBezTo>
                                  <a:pt x="29286" y="22730"/>
                                  <a:pt x="22730" y="29286"/>
                                  <a:pt x="14643" y="29286"/>
                                </a:cubicBezTo>
                                <a:cubicBezTo>
                                  <a:pt x="6556" y="29286"/>
                                  <a:pt x="0" y="22730"/>
                                  <a:pt x="0" y="14643"/>
                                </a:cubicBezTo>
                                <a:cubicBezTo>
                                  <a:pt x="0" y="6555"/>
                                  <a:pt x="6556" y="0"/>
                                  <a:pt x="14643" y="0"/>
                                </a:cubicBezTo>
                                <a:close/>
                              </a:path>
                            </a:pathLst>
                          </a:custGeom>
                          <a:ln w="0" cap="flat">
                            <a:miter lim="127000"/>
                          </a:ln>
                        </wps:spPr>
                        <wps:style>
                          <a:lnRef idx="0">
                            <a:srgbClr val="000000">
                              <a:alpha val="0"/>
                            </a:srgbClr>
                          </a:lnRef>
                          <a:fillRef idx="1">
                            <a:srgbClr val="16377C"/>
                          </a:fillRef>
                          <a:effectRef idx="0">
                            <a:scrgbClr r="0" g="0" b="0"/>
                          </a:effectRef>
                          <a:fontRef idx="none"/>
                        </wps:style>
                        <wps:bodyPr/>
                      </wps:wsp>
                      <wps:wsp>
                        <wps:cNvPr id="294" name="Rectangle 294"/>
                        <wps:cNvSpPr/>
                        <wps:spPr>
                          <a:xfrm>
                            <a:off x="5897915" y="8184988"/>
                            <a:ext cx="294358" cy="130178"/>
                          </a:xfrm>
                          <a:prstGeom prst="rect">
                            <a:avLst/>
                          </a:prstGeom>
                          <a:ln>
                            <a:noFill/>
                          </a:ln>
                        </wps:spPr>
                        <wps:txbx>
                          <w:txbxContent>
                            <w:p w14:paraId="38ACD5CE" w14:textId="77777777" w:rsidR="001D0906" w:rsidRDefault="001D0906" w:rsidP="001D0906">
                              <w:r>
                                <w:rPr>
                                  <w:rFonts w:ascii="Verdana" w:eastAsia="Verdana" w:hAnsi="Verdana" w:cs="Verdana"/>
                                  <w:b/>
                                  <w:color w:val="16377C"/>
                                  <w:sz w:val="13"/>
                                </w:rPr>
                                <w:t>View</w:t>
                              </w:r>
                            </w:p>
                          </w:txbxContent>
                        </wps:txbx>
                        <wps:bodyPr horzOverflow="overflow" vert="horz" lIns="0" tIns="0" rIns="0" bIns="0" rtlCol="0">
                          <a:noAutofit/>
                        </wps:bodyPr>
                      </wps:wsp>
                      <wps:wsp>
                        <wps:cNvPr id="295" name="Shape 295"/>
                        <wps:cNvSpPr/>
                        <wps:spPr>
                          <a:xfrm>
                            <a:off x="5795413" y="8349811"/>
                            <a:ext cx="29286" cy="29285"/>
                          </a:xfrm>
                          <a:custGeom>
                            <a:avLst/>
                            <a:gdLst/>
                            <a:ahLst/>
                            <a:cxnLst/>
                            <a:rect l="0" t="0" r="0" b="0"/>
                            <a:pathLst>
                              <a:path w="29286" h="29285">
                                <a:moveTo>
                                  <a:pt x="14643" y="0"/>
                                </a:moveTo>
                                <a:cubicBezTo>
                                  <a:pt x="22730" y="0"/>
                                  <a:pt x="29286" y="6556"/>
                                  <a:pt x="29286" y="14643"/>
                                </a:cubicBezTo>
                                <a:cubicBezTo>
                                  <a:pt x="29286" y="22730"/>
                                  <a:pt x="22730" y="29285"/>
                                  <a:pt x="14643" y="29285"/>
                                </a:cubicBezTo>
                                <a:cubicBezTo>
                                  <a:pt x="6556" y="29285"/>
                                  <a:pt x="0" y="22730"/>
                                  <a:pt x="0" y="14643"/>
                                </a:cubicBezTo>
                                <a:cubicBezTo>
                                  <a:pt x="0" y="6556"/>
                                  <a:pt x="6556" y="0"/>
                                  <a:pt x="14643" y="0"/>
                                </a:cubicBezTo>
                                <a:close/>
                              </a:path>
                            </a:pathLst>
                          </a:custGeom>
                          <a:ln w="0" cap="flat">
                            <a:miter lim="127000"/>
                          </a:ln>
                        </wps:spPr>
                        <wps:style>
                          <a:lnRef idx="0">
                            <a:srgbClr val="000000">
                              <a:alpha val="0"/>
                            </a:srgbClr>
                          </a:lnRef>
                          <a:fillRef idx="1">
                            <a:srgbClr val="16377C"/>
                          </a:fillRef>
                          <a:effectRef idx="0">
                            <a:scrgbClr r="0" g="0" b="0"/>
                          </a:effectRef>
                          <a:fontRef idx="none"/>
                        </wps:style>
                        <wps:bodyPr/>
                      </wps:wsp>
                      <wps:wsp>
                        <wps:cNvPr id="296" name="Rectangle 296"/>
                        <wps:cNvSpPr/>
                        <wps:spPr>
                          <a:xfrm>
                            <a:off x="5897915" y="8305792"/>
                            <a:ext cx="466950" cy="130178"/>
                          </a:xfrm>
                          <a:prstGeom prst="rect">
                            <a:avLst/>
                          </a:prstGeom>
                          <a:ln>
                            <a:noFill/>
                          </a:ln>
                        </wps:spPr>
                        <wps:txbx>
                          <w:txbxContent>
                            <w:p w14:paraId="7C49C823" w14:textId="77777777" w:rsidR="001D0906" w:rsidRDefault="001D0906" w:rsidP="001D0906">
                              <w:r>
                                <w:rPr>
                                  <w:rFonts w:ascii="Verdana" w:eastAsia="Verdana" w:hAnsi="Verdana" w:cs="Verdana"/>
                                  <w:b/>
                                  <w:color w:val="16377C"/>
                                  <w:sz w:val="13"/>
                                </w:rPr>
                                <w:t>Manage</w:t>
                              </w:r>
                            </w:p>
                          </w:txbxContent>
                        </wps:txbx>
                        <wps:bodyPr horzOverflow="overflow" vert="horz" lIns="0" tIns="0" rIns="0" bIns="0" rtlCol="0">
                          <a:noAutofit/>
                        </wps:bodyPr>
                      </wps:wsp>
                      <wps:wsp>
                        <wps:cNvPr id="297" name="Rectangle 297"/>
                        <wps:cNvSpPr/>
                        <wps:spPr>
                          <a:xfrm>
                            <a:off x="5756632" y="8742160"/>
                            <a:ext cx="1213466" cy="119666"/>
                          </a:xfrm>
                          <a:prstGeom prst="rect">
                            <a:avLst/>
                          </a:prstGeom>
                          <a:ln>
                            <a:noFill/>
                          </a:ln>
                        </wps:spPr>
                        <wps:txbx>
                          <w:txbxContent>
                            <w:p w14:paraId="69EE75E5" w14:textId="77777777" w:rsidR="001D0906" w:rsidRDefault="001D0906" w:rsidP="001D0906">
                              <w:r>
                                <w:rPr>
                                  <w:rFonts w:ascii="Arial" w:eastAsia="Arial" w:hAnsi="Arial" w:cs="Arial"/>
                                  <w:b/>
                                  <w:color w:val="ABABAB"/>
                                  <w:sz w:val="13"/>
                                </w:rPr>
                                <w:t>JOURNAL CONTENT</w:t>
                              </w:r>
                            </w:p>
                          </w:txbxContent>
                        </wps:txbx>
                        <wps:bodyPr horzOverflow="overflow" vert="horz" lIns="0" tIns="0" rIns="0" bIns="0" rtlCol="0">
                          <a:noAutofit/>
                        </wps:bodyPr>
                      </wps:wsp>
                      <wps:wsp>
                        <wps:cNvPr id="298" name="Rectangle 298"/>
                        <wps:cNvSpPr/>
                        <wps:spPr>
                          <a:xfrm>
                            <a:off x="5705381" y="8906742"/>
                            <a:ext cx="367991" cy="129232"/>
                          </a:xfrm>
                          <a:prstGeom prst="rect">
                            <a:avLst/>
                          </a:prstGeom>
                          <a:ln>
                            <a:noFill/>
                          </a:ln>
                        </wps:spPr>
                        <wps:txbx>
                          <w:txbxContent>
                            <w:p w14:paraId="03692FD4" w14:textId="77777777" w:rsidR="001D0906" w:rsidRDefault="001D0906" w:rsidP="001D0906">
                              <w:r>
                                <w:rPr>
                                  <w:rFonts w:ascii="Verdana" w:eastAsia="Verdana" w:hAnsi="Verdana" w:cs="Verdana"/>
                                  <w:color w:val="333333"/>
                                  <w:sz w:val="13"/>
                                </w:rPr>
                                <w:t>Search</w:t>
                              </w:r>
                            </w:p>
                          </w:txbxContent>
                        </wps:txbx>
                        <wps:bodyPr horzOverflow="overflow" vert="horz" lIns="0" tIns="0" rIns="0" bIns="0" rtlCol="0">
                          <a:noAutofit/>
                        </wps:bodyPr>
                      </wps:wsp>
                      <wps:wsp>
                        <wps:cNvPr id="7104" name="Shape 7104"/>
                        <wps:cNvSpPr/>
                        <wps:spPr>
                          <a:xfrm>
                            <a:off x="5707098" y="9001766"/>
                            <a:ext cx="845631" cy="9144"/>
                          </a:xfrm>
                          <a:custGeom>
                            <a:avLst/>
                            <a:gdLst/>
                            <a:ahLst/>
                            <a:cxnLst/>
                            <a:rect l="0" t="0" r="0" b="0"/>
                            <a:pathLst>
                              <a:path w="845631" h="9144">
                                <a:moveTo>
                                  <a:pt x="0" y="0"/>
                                </a:moveTo>
                                <a:lnTo>
                                  <a:pt x="845631" y="0"/>
                                </a:lnTo>
                                <a:lnTo>
                                  <a:pt x="845631" y="9144"/>
                                </a:lnTo>
                                <a:lnTo>
                                  <a:pt x="0" y="9144"/>
                                </a:lnTo>
                                <a:lnTo>
                                  <a:pt x="0" y="0"/>
                                </a:lnTo>
                              </a:path>
                            </a:pathLst>
                          </a:custGeom>
                          <a:ln w="0" cap="flat">
                            <a:miter lim="127000"/>
                          </a:ln>
                        </wps:spPr>
                        <wps:style>
                          <a:lnRef idx="0">
                            <a:srgbClr val="000000">
                              <a:alpha val="0"/>
                            </a:srgbClr>
                          </a:lnRef>
                          <a:fillRef idx="1">
                            <a:srgbClr val="AAAAAA"/>
                          </a:fillRef>
                          <a:effectRef idx="0">
                            <a:scrgbClr r="0" g="0" b="0"/>
                          </a:effectRef>
                          <a:fontRef idx="none"/>
                        </wps:style>
                        <wps:bodyPr/>
                      </wps:wsp>
                      <wps:wsp>
                        <wps:cNvPr id="7105" name="Shape 7105"/>
                        <wps:cNvSpPr/>
                        <wps:spPr>
                          <a:xfrm>
                            <a:off x="5707098" y="9151856"/>
                            <a:ext cx="845631" cy="9144"/>
                          </a:xfrm>
                          <a:custGeom>
                            <a:avLst/>
                            <a:gdLst/>
                            <a:ahLst/>
                            <a:cxnLst/>
                            <a:rect l="0" t="0" r="0" b="0"/>
                            <a:pathLst>
                              <a:path w="845631" h="9144">
                                <a:moveTo>
                                  <a:pt x="0" y="0"/>
                                </a:moveTo>
                                <a:lnTo>
                                  <a:pt x="845631" y="0"/>
                                </a:lnTo>
                                <a:lnTo>
                                  <a:pt x="845631" y="9144"/>
                                </a:lnTo>
                                <a:lnTo>
                                  <a:pt x="0" y="9144"/>
                                </a:lnTo>
                                <a:lnTo>
                                  <a:pt x="0" y="0"/>
                                </a:lnTo>
                              </a:path>
                            </a:pathLst>
                          </a:custGeom>
                          <a:ln w="0" cap="flat">
                            <a:miter lim="127000"/>
                          </a:ln>
                        </wps:spPr>
                        <wps:style>
                          <a:lnRef idx="0">
                            <a:srgbClr val="000000">
                              <a:alpha val="0"/>
                            </a:srgbClr>
                          </a:lnRef>
                          <a:fillRef idx="1">
                            <a:srgbClr val="AAAAAA"/>
                          </a:fillRef>
                          <a:effectRef idx="0">
                            <a:scrgbClr r="0" g="0" b="0"/>
                          </a:effectRef>
                          <a:fontRef idx="none"/>
                        </wps:style>
                        <wps:bodyPr/>
                      </wps:wsp>
                      <wps:wsp>
                        <wps:cNvPr id="7106" name="Shape 7106"/>
                        <wps:cNvSpPr/>
                        <wps:spPr>
                          <a:xfrm>
                            <a:off x="5707098" y="9001766"/>
                            <a:ext cx="9144" cy="157411"/>
                          </a:xfrm>
                          <a:custGeom>
                            <a:avLst/>
                            <a:gdLst/>
                            <a:ahLst/>
                            <a:cxnLst/>
                            <a:rect l="0" t="0" r="0" b="0"/>
                            <a:pathLst>
                              <a:path w="9144" h="157411">
                                <a:moveTo>
                                  <a:pt x="0" y="0"/>
                                </a:moveTo>
                                <a:lnTo>
                                  <a:pt x="9144" y="0"/>
                                </a:lnTo>
                                <a:lnTo>
                                  <a:pt x="9144" y="157411"/>
                                </a:lnTo>
                                <a:lnTo>
                                  <a:pt x="0" y="157411"/>
                                </a:lnTo>
                                <a:lnTo>
                                  <a:pt x="0" y="0"/>
                                </a:lnTo>
                              </a:path>
                            </a:pathLst>
                          </a:custGeom>
                          <a:ln w="0" cap="flat">
                            <a:miter lim="127000"/>
                          </a:ln>
                        </wps:spPr>
                        <wps:style>
                          <a:lnRef idx="0">
                            <a:srgbClr val="000000">
                              <a:alpha val="0"/>
                            </a:srgbClr>
                          </a:lnRef>
                          <a:fillRef idx="1">
                            <a:srgbClr val="AAAAAA"/>
                          </a:fillRef>
                          <a:effectRef idx="0">
                            <a:scrgbClr r="0" g="0" b="0"/>
                          </a:effectRef>
                          <a:fontRef idx="none"/>
                        </wps:style>
                        <wps:bodyPr/>
                      </wps:wsp>
                      <wps:wsp>
                        <wps:cNvPr id="7107" name="Shape 7107"/>
                        <wps:cNvSpPr/>
                        <wps:spPr>
                          <a:xfrm>
                            <a:off x="6545408" y="9001766"/>
                            <a:ext cx="9144" cy="157411"/>
                          </a:xfrm>
                          <a:custGeom>
                            <a:avLst/>
                            <a:gdLst/>
                            <a:ahLst/>
                            <a:cxnLst/>
                            <a:rect l="0" t="0" r="0" b="0"/>
                            <a:pathLst>
                              <a:path w="9144" h="157411">
                                <a:moveTo>
                                  <a:pt x="0" y="0"/>
                                </a:moveTo>
                                <a:lnTo>
                                  <a:pt x="9144" y="0"/>
                                </a:lnTo>
                                <a:lnTo>
                                  <a:pt x="9144" y="157411"/>
                                </a:lnTo>
                                <a:lnTo>
                                  <a:pt x="0" y="157411"/>
                                </a:lnTo>
                                <a:lnTo>
                                  <a:pt x="0" y="0"/>
                                </a:lnTo>
                              </a:path>
                            </a:pathLst>
                          </a:custGeom>
                          <a:ln w="0" cap="flat">
                            <a:miter lim="127000"/>
                          </a:ln>
                        </wps:spPr>
                        <wps:style>
                          <a:lnRef idx="0">
                            <a:srgbClr val="000000">
                              <a:alpha val="0"/>
                            </a:srgbClr>
                          </a:lnRef>
                          <a:fillRef idx="1">
                            <a:srgbClr val="AAAAAA"/>
                          </a:fillRef>
                          <a:effectRef idx="0">
                            <a:scrgbClr r="0" g="0" b="0"/>
                          </a:effectRef>
                          <a:fontRef idx="none"/>
                        </wps:style>
                        <wps:bodyPr/>
                      </wps:wsp>
                      <wps:wsp>
                        <wps:cNvPr id="304" name="Rectangle 304"/>
                        <wps:cNvSpPr/>
                        <wps:spPr>
                          <a:xfrm>
                            <a:off x="5705381" y="9173976"/>
                            <a:ext cx="727603" cy="129232"/>
                          </a:xfrm>
                          <a:prstGeom prst="rect">
                            <a:avLst/>
                          </a:prstGeom>
                          <a:ln>
                            <a:noFill/>
                          </a:ln>
                        </wps:spPr>
                        <wps:txbx>
                          <w:txbxContent>
                            <w:p w14:paraId="7774D411" w14:textId="77777777" w:rsidR="001D0906" w:rsidRDefault="001D0906" w:rsidP="001D0906">
                              <w:r>
                                <w:rPr>
                                  <w:rFonts w:ascii="Verdana" w:eastAsia="Verdana" w:hAnsi="Verdana" w:cs="Verdana"/>
                                  <w:color w:val="333333"/>
                                  <w:sz w:val="13"/>
                                </w:rPr>
                                <w:t>Search Scope</w:t>
                              </w:r>
                            </w:p>
                          </w:txbxContent>
                        </wps:txbx>
                        <wps:bodyPr horzOverflow="overflow" vert="horz" lIns="0" tIns="0" rIns="0" bIns="0" rtlCol="0">
                          <a:noAutofit/>
                        </wps:bodyPr>
                      </wps:wsp>
                      <pic:pic xmlns:pic="http://schemas.openxmlformats.org/drawingml/2006/picture">
                        <pic:nvPicPr>
                          <pic:cNvPr id="6713" name="Picture 6713"/>
                          <pic:cNvPicPr/>
                        </pic:nvPicPr>
                        <pic:blipFill>
                          <a:blip r:embed="rId24"/>
                          <a:stretch>
                            <a:fillRect/>
                          </a:stretch>
                        </pic:blipFill>
                        <pic:spPr>
                          <a:xfrm>
                            <a:off x="5612384" y="5179569"/>
                            <a:ext cx="1146048" cy="582168"/>
                          </a:xfrm>
                          <a:prstGeom prst="rect">
                            <a:avLst/>
                          </a:prstGeom>
                        </pic:spPr>
                      </pic:pic>
                      <wps:wsp>
                        <wps:cNvPr id="308" name="Rectangle 308"/>
                        <wps:cNvSpPr/>
                        <wps:spPr>
                          <a:xfrm>
                            <a:off x="1165718" y="15643"/>
                            <a:ext cx="5060298" cy="130544"/>
                          </a:xfrm>
                          <a:prstGeom prst="rect">
                            <a:avLst/>
                          </a:prstGeom>
                          <a:ln>
                            <a:noFill/>
                          </a:ln>
                        </wps:spPr>
                        <wps:txbx>
                          <w:txbxContent>
                            <w:p w14:paraId="7554B028" w14:textId="77777777" w:rsidR="001D0906" w:rsidRDefault="001D0906" w:rsidP="001D0906">
                              <w:r>
                                <w:rPr>
                                  <w:rFonts w:ascii="Arial" w:eastAsia="Arial" w:hAnsi="Arial" w:cs="Arial"/>
                                  <w:color w:val="333333"/>
                                  <w:sz w:val="14"/>
                                </w:rPr>
                                <w:t>bug yang signifikan. Dengan demikian, sistem ini dapat membantu dalam pengelolaan arsip jurnal</w:t>
                              </w:r>
                            </w:p>
                          </w:txbxContent>
                        </wps:txbx>
                        <wps:bodyPr horzOverflow="overflow" vert="horz" lIns="0" tIns="0" rIns="0" bIns="0" rtlCol="0">
                          <a:noAutofit/>
                        </wps:bodyPr>
                      </wps:wsp>
                      <wps:wsp>
                        <wps:cNvPr id="309" name="Rectangle 309"/>
                        <wps:cNvSpPr/>
                        <wps:spPr>
                          <a:xfrm>
                            <a:off x="1165718" y="147431"/>
                            <a:ext cx="435199" cy="130544"/>
                          </a:xfrm>
                          <a:prstGeom prst="rect">
                            <a:avLst/>
                          </a:prstGeom>
                          <a:ln>
                            <a:noFill/>
                          </a:ln>
                        </wps:spPr>
                        <wps:txbx>
                          <w:txbxContent>
                            <w:p w14:paraId="3520B76D" w14:textId="77777777" w:rsidR="001D0906" w:rsidRDefault="001D0906" w:rsidP="001D0906">
                              <w:r>
                                <w:rPr>
                                  <w:rFonts w:ascii="Arial" w:eastAsia="Arial" w:hAnsi="Arial" w:cs="Arial"/>
                                  <w:color w:val="333333"/>
                                  <w:sz w:val="14"/>
                                </w:rPr>
                                <w:t>Teknoif .</w:t>
                              </w:r>
                            </w:p>
                          </w:txbxContent>
                        </wps:txbx>
                        <wps:bodyPr horzOverflow="overflow" vert="horz" lIns="0" tIns="0" rIns="0" bIns="0" rtlCol="0">
                          <a:noAutofit/>
                        </wps:bodyPr>
                      </wps:wsp>
                      <wps:wsp>
                        <wps:cNvPr id="310" name="Rectangle 310"/>
                        <wps:cNvSpPr/>
                        <wps:spPr>
                          <a:xfrm>
                            <a:off x="165649" y="533195"/>
                            <a:ext cx="659028" cy="152302"/>
                          </a:xfrm>
                          <a:prstGeom prst="rect">
                            <a:avLst/>
                          </a:prstGeom>
                          <a:ln>
                            <a:noFill/>
                          </a:ln>
                        </wps:spPr>
                        <wps:txbx>
                          <w:txbxContent>
                            <w:p w14:paraId="2EA211B3" w14:textId="77777777" w:rsidR="001D0906" w:rsidRDefault="001D0906" w:rsidP="001D0906">
                              <w:r>
                                <w:rPr>
                                  <w:rFonts w:ascii="Arial" w:eastAsia="Arial" w:hAnsi="Arial" w:cs="Arial"/>
                                  <w:b/>
                                  <w:color w:val="333333"/>
                                  <w:sz w:val="16"/>
                                </w:rPr>
                                <w:t>INDEXING</w:t>
                              </w:r>
                            </w:p>
                          </w:txbxContent>
                        </wps:txbx>
                        <wps:bodyPr horzOverflow="overflow" vert="horz" lIns="0" tIns="0" rIns="0" bIns="0" rtlCol="0">
                          <a:noAutofit/>
                        </wps:bodyPr>
                      </wps:wsp>
                      <wps:wsp>
                        <wps:cNvPr id="311" name="Rectangle 311"/>
                        <wps:cNvSpPr/>
                        <wps:spPr>
                          <a:xfrm>
                            <a:off x="172970" y="703864"/>
                            <a:ext cx="1026184" cy="130544"/>
                          </a:xfrm>
                          <a:prstGeom prst="rect">
                            <a:avLst/>
                          </a:prstGeom>
                          <a:ln>
                            <a:noFill/>
                          </a:ln>
                        </wps:spPr>
                        <wps:txbx>
                          <w:txbxContent>
                            <w:p w14:paraId="4D455E55" w14:textId="77777777" w:rsidR="001D0906" w:rsidRDefault="001D0906" w:rsidP="001D0906">
                              <w:r>
                                <w:rPr>
                                  <w:rFonts w:ascii="Arial" w:eastAsia="Arial" w:hAnsi="Arial" w:cs="Arial"/>
                                  <w:color w:val="333333"/>
                                  <w:sz w:val="14"/>
                                </w:rPr>
                                <w:t>Academic discipline</w:t>
                              </w:r>
                            </w:p>
                          </w:txbxContent>
                        </wps:txbx>
                        <wps:bodyPr horzOverflow="overflow" vert="horz" lIns="0" tIns="0" rIns="0" bIns="0" rtlCol="0">
                          <a:noAutofit/>
                        </wps:bodyPr>
                      </wps:wsp>
                      <wps:wsp>
                        <wps:cNvPr id="312" name="Rectangle 312"/>
                        <wps:cNvSpPr/>
                        <wps:spPr>
                          <a:xfrm>
                            <a:off x="172970" y="835651"/>
                            <a:ext cx="993864" cy="130544"/>
                          </a:xfrm>
                          <a:prstGeom prst="rect">
                            <a:avLst/>
                          </a:prstGeom>
                          <a:ln>
                            <a:noFill/>
                          </a:ln>
                        </wps:spPr>
                        <wps:txbx>
                          <w:txbxContent>
                            <w:p w14:paraId="424FDF21" w14:textId="77777777" w:rsidR="001D0906" w:rsidRDefault="001D0906" w:rsidP="001D0906">
                              <w:r>
                                <w:rPr>
                                  <w:rFonts w:ascii="Arial" w:eastAsia="Arial" w:hAnsi="Arial" w:cs="Arial"/>
                                  <w:color w:val="333333"/>
                                  <w:sz w:val="14"/>
                                </w:rPr>
                                <w:t>and sub-disciplines</w:t>
                              </w:r>
                            </w:p>
                          </w:txbxContent>
                        </wps:txbx>
                        <wps:bodyPr horzOverflow="overflow" vert="horz" lIns="0" tIns="0" rIns="0" bIns="0" rtlCol="0">
                          <a:noAutofit/>
                        </wps:bodyPr>
                      </wps:wsp>
                      <wps:wsp>
                        <wps:cNvPr id="313" name="Rectangle 313"/>
                        <wps:cNvSpPr/>
                        <wps:spPr>
                          <a:xfrm>
                            <a:off x="1165718" y="769758"/>
                            <a:ext cx="116851" cy="130544"/>
                          </a:xfrm>
                          <a:prstGeom prst="rect">
                            <a:avLst/>
                          </a:prstGeom>
                          <a:ln>
                            <a:noFill/>
                          </a:ln>
                        </wps:spPr>
                        <wps:txbx>
                          <w:txbxContent>
                            <w:p w14:paraId="7EDC2426" w14:textId="77777777" w:rsidR="001D0906" w:rsidRDefault="001D0906" w:rsidP="001D0906">
                              <w:r>
                                <w:rPr>
                                  <w:rFonts w:ascii="Arial" w:eastAsia="Arial" w:hAnsi="Arial" w:cs="Arial"/>
                                  <w:color w:val="333333"/>
                                  <w:sz w:val="14"/>
                                </w:rPr>
                                <w:t>—</w:t>
                              </w:r>
                            </w:p>
                          </w:txbxContent>
                        </wps:txbx>
                        <wps:bodyPr horzOverflow="overflow" vert="horz" lIns="0" tIns="0" rIns="0" bIns="0" rtlCol="0">
                          <a:noAutofit/>
                        </wps:bodyPr>
                      </wps:wsp>
                      <wps:wsp>
                        <wps:cNvPr id="314" name="Rectangle 314"/>
                        <wps:cNvSpPr/>
                        <wps:spPr>
                          <a:xfrm>
                            <a:off x="169996" y="969465"/>
                            <a:ext cx="3248" cy="13055"/>
                          </a:xfrm>
                          <a:prstGeom prst="rect">
                            <a:avLst/>
                          </a:prstGeom>
                          <a:ln>
                            <a:noFill/>
                          </a:ln>
                        </wps:spPr>
                        <wps:txbx>
                          <w:txbxContent>
                            <w:p w14:paraId="341A9333" w14:textId="77777777" w:rsidR="001D0906" w:rsidRDefault="001D0906" w:rsidP="001D0906">
                              <w:r>
                                <w:rPr>
                                  <w:rFonts w:ascii="Arial" w:eastAsia="Arial" w:hAnsi="Arial" w:cs="Arial"/>
                                  <w:color w:val="333333"/>
                                  <w:sz w:val="2"/>
                                </w:rPr>
                                <w:t xml:space="preserve"> </w:t>
                              </w:r>
                            </w:p>
                          </w:txbxContent>
                        </wps:txbx>
                        <wps:bodyPr horzOverflow="overflow" vert="horz" lIns="0" tIns="0" rIns="0" bIns="0" rtlCol="0">
                          <a:noAutofit/>
                        </wps:bodyPr>
                      </wps:wsp>
                      <wps:wsp>
                        <wps:cNvPr id="315" name="Rectangle 315"/>
                        <wps:cNvSpPr/>
                        <wps:spPr>
                          <a:xfrm>
                            <a:off x="172970" y="1004044"/>
                            <a:ext cx="1084657" cy="130546"/>
                          </a:xfrm>
                          <a:prstGeom prst="rect">
                            <a:avLst/>
                          </a:prstGeom>
                          <a:ln>
                            <a:noFill/>
                          </a:ln>
                        </wps:spPr>
                        <wps:txbx>
                          <w:txbxContent>
                            <w:p w14:paraId="2F3DC8FD" w14:textId="77777777" w:rsidR="001D0906" w:rsidRDefault="001D0906" w:rsidP="001D0906">
                              <w:r>
                                <w:rPr>
                                  <w:rFonts w:ascii="Arial" w:eastAsia="Arial" w:hAnsi="Arial" w:cs="Arial"/>
                                  <w:color w:val="333333"/>
                                  <w:sz w:val="14"/>
                                </w:rPr>
                                <w:t>Subject classification</w:t>
                              </w:r>
                            </w:p>
                          </w:txbxContent>
                        </wps:txbx>
                        <wps:bodyPr horzOverflow="overflow" vert="horz" lIns="0" tIns="0" rIns="0" bIns="0" rtlCol="0">
                          <a:noAutofit/>
                        </wps:bodyPr>
                      </wps:wsp>
                      <wps:wsp>
                        <wps:cNvPr id="316" name="Rectangle 316"/>
                        <wps:cNvSpPr/>
                        <wps:spPr>
                          <a:xfrm>
                            <a:off x="1165718" y="1004044"/>
                            <a:ext cx="116851" cy="130546"/>
                          </a:xfrm>
                          <a:prstGeom prst="rect">
                            <a:avLst/>
                          </a:prstGeom>
                          <a:ln>
                            <a:noFill/>
                          </a:ln>
                        </wps:spPr>
                        <wps:txbx>
                          <w:txbxContent>
                            <w:p w14:paraId="6E5DDCF5" w14:textId="77777777" w:rsidR="001D0906" w:rsidRDefault="001D0906" w:rsidP="001D0906">
                              <w:r>
                                <w:rPr>
                                  <w:rFonts w:ascii="Arial" w:eastAsia="Arial" w:hAnsi="Arial" w:cs="Arial"/>
                                  <w:color w:val="333333"/>
                                  <w:sz w:val="14"/>
                                </w:rPr>
                                <w:t>—</w:t>
                              </w:r>
                            </w:p>
                          </w:txbxContent>
                        </wps:txbx>
                        <wps:bodyPr horzOverflow="overflow" vert="horz" lIns="0" tIns="0" rIns="0" bIns="0" rtlCol="0">
                          <a:noAutofit/>
                        </wps:bodyPr>
                      </wps:wsp>
                      <wps:wsp>
                        <wps:cNvPr id="317" name="Rectangle 317"/>
                        <wps:cNvSpPr/>
                        <wps:spPr>
                          <a:xfrm>
                            <a:off x="169996" y="1141519"/>
                            <a:ext cx="3248" cy="13055"/>
                          </a:xfrm>
                          <a:prstGeom prst="rect">
                            <a:avLst/>
                          </a:prstGeom>
                          <a:ln>
                            <a:noFill/>
                          </a:ln>
                        </wps:spPr>
                        <wps:txbx>
                          <w:txbxContent>
                            <w:p w14:paraId="746BF9FF" w14:textId="77777777" w:rsidR="001D0906" w:rsidRDefault="001D0906" w:rsidP="001D0906">
                              <w:r>
                                <w:rPr>
                                  <w:rFonts w:ascii="Arial" w:eastAsia="Arial" w:hAnsi="Arial" w:cs="Arial"/>
                                  <w:color w:val="333333"/>
                                  <w:sz w:val="2"/>
                                </w:rPr>
                                <w:t xml:space="preserve"> </w:t>
                              </w:r>
                            </w:p>
                          </w:txbxContent>
                        </wps:txbx>
                        <wps:bodyPr horzOverflow="overflow" vert="horz" lIns="0" tIns="0" rIns="0" bIns="0" rtlCol="0">
                          <a:noAutofit/>
                        </wps:bodyPr>
                      </wps:wsp>
                      <wps:wsp>
                        <wps:cNvPr id="318" name="Rectangle 318"/>
                        <wps:cNvSpPr/>
                        <wps:spPr>
                          <a:xfrm>
                            <a:off x="172970" y="1176100"/>
                            <a:ext cx="513069" cy="130544"/>
                          </a:xfrm>
                          <a:prstGeom prst="rect">
                            <a:avLst/>
                          </a:prstGeom>
                          <a:ln>
                            <a:noFill/>
                          </a:ln>
                        </wps:spPr>
                        <wps:txbx>
                          <w:txbxContent>
                            <w:p w14:paraId="7E613DAC" w14:textId="77777777" w:rsidR="001D0906" w:rsidRDefault="001D0906" w:rsidP="001D0906">
                              <w:r>
                                <w:rPr>
                                  <w:rFonts w:ascii="Arial" w:eastAsia="Arial" w:hAnsi="Arial" w:cs="Arial"/>
                                  <w:color w:val="333333"/>
                                  <w:sz w:val="14"/>
                                </w:rPr>
                                <w:t>Keywords</w:t>
                              </w:r>
                            </w:p>
                          </w:txbxContent>
                        </wps:txbx>
                        <wps:bodyPr horzOverflow="overflow" vert="horz" lIns="0" tIns="0" rIns="0" bIns="0" rtlCol="0">
                          <a:noAutofit/>
                        </wps:bodyPr>
                      </wps:wsp>
                      <wps:wsp>
                        <wps:cNvPr id="319" name="Rectangle 319"/>
                        <wps:cNvSpPr/>
                        <wps:spPr>
                          <a:xfrm>
                            <a:off x="1165718" y="1176100"/>
                            <a:ext cx="3890013" cy="130544"/>
                          </a:xfrm>
                          <a:prstGeom prst="rect">
                            <a:avLst/>
                          </a:prstGeom>
                          <a:ln>
                            <a:noFill/>
                          </a:ln>
                        </wps:spPr>
                        <wps:txbx>
                          <w:txbxContent>
                            <w:p w14:paraId="410E842B" w14:textId="77777777" w:rsidR="001D0906" w:rsidRDefault="001D0906" w:rsidP="001D0906">
                              <w:r>
                                <w:rPr>
                                  <w:rFonts w:ascii="Arial" w:eastAsia="Arial" w:hAnsi="Arial" w:cs="Arial"/>
                                  <w:color w:val="333333"/>
                                  <w:sz w:val="14"/>
                                </w:rPr>
                                <w:t>Metadata Artikel, Regular Expression (RegEx), Extreme Programming (XP)</w:t>
                              </w:r>
                            </w:p>
                          </w:txbxContent>
                        </wps:txbx>
                        <wps:bodyPr horzOverflow="overflow" vert="horz" lIns="0" tIns="0" rIns="0" bIns="0" rtlCol="0">
                          <a:noAutofit/>
                        </wps:bodyPr>
                      </wps:wsp>
                      <wps:wsp>
                        <wps:cNvPr id="320" name="Rectangle 320"/>
                        <wps:cNvSpPr/>
                        <wps:spPr>
                          <a:xfrm>
                            <a:off x="169996" y="1309914"/>
                            <a:ext cx="3248" cy="13054"/>
                          </a:xfrm>
                          <a:prstGeom prst="rect">
                            <a:avLst/>
                          </a:prstGeom>
                          <a:ln>
                            <a:noFill/>
                          </a:ln>
                        </wps:spPr>
                        <wps:txbx>
                          <w:txbxContent>
                            <w:p w14:paraId="14A0F49D" w14:textId="77777777" w:rsidR="001D0906" w:rsidRDefault="001D0906" w:rsidP="001D0906">
                              <w:r>
                                <w:rPr>
                                  <w:rFonts w:ascii="Arial" w:eastAsia="Arial" w:hAnsi="Arial" w:cs="Arial"/>
                                  <w:color w:val="333333"/>
                                  <w:sz w:val="2"/>
                                </w:rPr>
                                <w:t xml:space="preserve"> </w:t>
                              </w:r>
                            </w:p>
                          </w:txbxContent>
                        </wps:txbx>
                        <wps:bodyPr horzOverflow="overflow" vert="horz" lIns="0" tIns="0" rIns="0" bIns="0" rtlCol="0">
                          <a:noAutofit/>
                        </wps:bodyPr>
                      </wps:wsp>
                      <wps:wsp>
                        <wps:cNvPr id="321" name="Rectangle 321"/>
                        <wps:cNvSpPr/>
                        <wps:spPr>
                          <a:xfrm>
                            <a:off x="172970" y="1344494"/>
                            <a:ext cx="519916" cy="130544"/>
                          </a:xfrm>
                          <a:prstGeom prst="rect">
                            <a:avLst/>
                          </a:prstGeom>
                          <a:ln>
                            <a:noFill/>
                          </a:ln>
                        </wps:spPr>
                        <wps:txbx>
                          <w:txbxContent>
                            <w:p w14:paraId="6B604E23" w14:textId="77777777" w:rsidR="001D0906" w:rsidRDefault="001D0906" w:rsidP="001D0906">
                              <w:r>
                                <w:rPr>
                                  <w:rFonts w:ascii="Arial" w:eastAsia="Arial" w:hAnsi="Arial" w:cs="Arial"/>
                                  <w:color w:val="333333"/>
                                  <w:sz w:val="14"/>
                                </w:rPr>
                                <w:t>Language</w:t>
                              </w:r>
                            </w:p>
                          </w:txbxContent>
                        </wps:txbx>
                        <wps:bodyPr horzOverflow="overflow" vert="horz" lIns="0" tIns="0" rIns="0" bIns="0" rtlCol="0">
                          <a:noAutofit/>
                        </wps:bodyPr>
                      </wps:wsp>
                      <wps:wsp>
                        <wps:cNvPr id="322" name="Rectangle 322"/>
                        <wps:cNvSpPr/>
                        <wps:spPr>
                          <a:xfrm>
                            <a:off x="1165718" y="1344494"/>
                            <a:ext cx="129962" cy="130544"/>
                          </a:xfrm>
                          <a:prstGeom prst="rect">
                            <a:avLst/>
                          </a:prstGeom>
                          <a:ln>
                            <a:noFill/>
                          </a:ln>
                        </wps:spPr>
                        <wps:txbx>
                          <w:txbxContent>
                            <w:p w14:paraId="3EC7DDAC" w14:textId="77777777" w:rsidR="001D0906" w:rsidRDefault="001D0906" w:rsidP="001D0906">
                              <w:r>
                                <w:rPr>
                                  <w:rFonts w:ascii="Arial" w:eastAsia="Arial" w:hAnsi="Arial" w:cs="Arial"/>
                                  <w:color w:val="333333"/>
                                  <w:sz w:val="14"/>
                                </w:rPr>
                                <w:t>en</w:t>
                              </w:r>
                            </w:p>
                          </w:txbxContent>
                        </wps:txbx>
                        <wps:bodyPr horzOverflow="overflow" vert="horz" lIns="0" tIns="0" rIns="0" bIns="0" rtlCol="0">
                          <a:noAutofit/>
                        </wps:bodyPr>
                      </wps:wsp>
                      <wps:wsp>
                        <wps:cNvPr id="323" name="Rectangle 323"/>
                        <wps:cNvSpPr/>
                        <wps:spPr>
                          <a:xfrm>
                            <a:off x="165649" y="1642402"/>
                            <a:ext cx="1651291" cy="152300"/>
                          </a:xfrm>
                          <a:prstGeom prst="rect">
                            <a:avLst/>
                          </a:prstGeom>
                          <a:ln>
                            <a:noFill/>
                          </a:ln>
                        </wps:spPr>
                        <wps:txbx>
                          <w:txbxContent>
                            <w:p w14:paraId="6F810C20" w14:textId="77777777" w:rsidR="001D0906" w:rsidRDefault="001D0906" w:rsidP="001D0906">
                              <w:r>
                                <w:rPr>
                                  <w:rFonts w:ascii="Arial" w:eastAsia="Arial" w:hAnsi="Arial" w:cs="Arial"/>
                                  <w:b/>
                                  <w:color w:val="333333"/>
                                  <w:sz w:val="16"/>
                                </w:rPr>
                                <w:t>SUPPORTING AGENCIES</w:t>
                              </w:r>
                            </w:p>
                          </w:txbxContent>
                        </wps:txbx>
                        <wps:bodyPr horzOverflow="overflow" vert="horz" lIns="0" tIns="0" rIns="0" bIns="0" rtlCol="0">
                          <a:noAutofit/>
                        </wps:bodyPr>
                      </wps:wsp>
                      <wps:wsp>
                        <wps:cNvPr id="324" name="Rectangle 324"/>
                        <wps:cNvSpPr/>
                        <wps:spPr>
                          <a:xfrm>
                            <a:off x="172970" y="1813069"/>
                            <a:ext cx="480725" cy="130544"/>
                          </a:xfrm>
                          <a:prstGeom prst="rect">
                            <a:avLst/>
                          </a:prstGeom>
                          <a:ln>
                            <a:noFill/>
                          </a:ln>
                        </wps:spPr>
                        <wps:txbx>
                          <w:txbxContent>
                            <w:p w14:paraId="5775C9E8" w14:textId="77777777" w:rsidR="001D0906" w:rsidRDefault="001D0906" w:rsidP="001D0906">
                              <w:r>
                                <w:rPr>
                                  <w:rFonts w:ascii="Arial" w:eastAsia="Arial" w:hAnsi="Arial" w:cs="Arial"/>
                                  <w:color w:val="333333"/>
                                  <w:sz w:val="14"/>
                                </w:rPr>
                                <w:t>Agencies</w:t>
                              </w:r>
                            </w:p>
                          </w:txbxContent>
                        </wps:txbx>
                        <wps:bodyPr horzOverflow="overflow" vert="horz" lIns="0" tIns="0" rIns="0" bIns="0" rtlCol="0">
                          <a:noAutofit/>
                        </wps:bodyPr>
                      </wps:wsp>
                      <wps:wsp>
                        <wps:cNvPr id="325" name="Rectangle 325"/>
                        <wps:cNvSpPr/>
                        <wps:spPr>
                          <a:xfrm>
                            <a:off x="1165718" y="1813069"/>
                            <a:ext cx="116851" cy="130544"/>
                          </a:xfrm>
                          <a:prstGeom prst="rect">
                            <a:avLst/>
                          </a:prstGeom>
                          <a:ln>
                            <a:noFill/>
                          </a:ln>
                        </wps:spPr>
                        <wps:txbx>
                          <w:txbxContent>
                            <w:p w14:paraId="26F933AF" w14:textId="77777777" w:rsidR="001D0906" w:rsidRDefault="001D0906" w:rsidP="001D0906">
                              <w:r>
                                <w:rPr>
                                  <w:rFonts w:ascii="Arial" w:eastAsia="Arial" w:hAnsi="Arial" w:cs="Arial"/>
                                  <w:color w:val="333333"/>
                                  <w:sz w:val="14"/>
                                </w:rPr>
                                <w:t>—</w:t>
                              </w:r>
                            </w:p>
                          </w:txbxContent>
                        </wps:txbx>
                        <wps:bodyPr horzOverflow="overflow" vert="horz" lIns="0" tIns="0" rIns="0" bIns="0" rtlCol="0">
                          <a:noAutofit/>
                        </wps:bodyPr>
                      </wps:wsp>
                      <wps:wsp>
                        <wps:cNvPr id="326" name="Rectangle 326"/>
                        <wps:cNvSpPr/>
                        <wps:spPr>
                          <a:xfrm>
                            <a:off x="165649" y="2110978"/>
                            <a:ext cx="931734" cy="152300"/>
                          </a:xfrm>
                          <a:prstGeom prst="rect">
                            <a:avLst/>
                          </a:prstGeom>
                          <a:ln>
                            <a:noFill/>
                          </a:ln>
                        </wps:spPr>
                        <wps:txbx>
                          <w:txbxContent>
                            <w:p w14:paraId="61BC3C5E" w14:textId="77777777" w:rsidR="001D0906" w:rsidRDefault="001D0906" w:rsidP="001D0906">
                              <w:r>
                                <w:rPr>
                                  <w:rFonts w:ascii="Arial" w:eastAsia="Arial" w:hAnsi="Arial" w:cs="Arial"/>
                                  <w:b/>
                                  <w:color w:val="333333"/>
                                  <w:sz w:val="16"/>
                                </w:rPr>
                                <w:t>REFERENCES</w:t>
                              </w:r>
                            </w:p>
                          </w:txbxContent>
                        </wps:txbx>
                        <wps:bodyPr horzOverflow="overflow" vert="horz" lIns="0" tIns="0" rIns="0" bIns="0" rtlCol="0">
                          <a:noAutofit/>
                        </wps:bodyPr>
                      </wps:wsp>
                      <wps:wsp>
                        <wps:cNvPr id="327" name="Rectangle 327"/>
                        <wps:cNvSpPr/>
                        <wps:spPr>
                          <a:xfrm>
                            <a:off x="172970" y="4983272"/>
                            <a:ext cx="597575" cy="130544"/>
                          </a:xfrm>
                          <a:prstGeom prst="rect">
                            <a:avLst/>
                          </a:prstGeom>
                          <a:ln>
                            <a:noFill/>
                          </a:ln>
                        </wps:spPr>
                        <wps:txbx>
                          <w:txbxContent>
                            <w:p w14:paraId="6C89CAB5" w14:textId="77777777" w:rsidR="001D0906" w:rsidRDefault="001D0906" w:rsidP="001D0906">
                              <w:r>
                                <w:rPr>
                                  <w:rFonts w:ascii="Arial" w:eastAsia="Arial" w:hAnsi="Arial" w:cs="Arial"/>
                                  <w:color w:val="333333"/>
                                  <w:sz w:val="14"/>
                                </w:rPr>
                                <w:t>References</w:t>
                              </w:r>
                            </w:p>
                          </w:txbxContent>
                        </wps:txbx>
                        <wps:bodyPr horzOverflow="overflow" vert="horz" lIns="0" tIns="0" rIns="0" bIns="0" rtlCol="0">
                          <a:noAutofit/>
                        </wps:bodyPr>
                      </wps:wsp>
                      <wps:wsp>
                        <wps:cNvPr id="4729" name="Rectangle 4729"/>
                        <wps:cNvSpPr/>
                        <wps:spPr>
                          <a:xfrm>
                            <a:off x="1165718" y="2281644"/>
                            <a:ext cx="129938" cy="130544"/>
                          </a:xfrm>
                          <a:prstGeom prst="rect">
                            <a:avLst/>
                          </a:prstGeom>
                          <a:ln>
                            <a:noFill/>
                          </a:ln>
                        </wps:spPr>
                        <wps:txbx>
                          <w:txbxContent>
                            <w:p w14:paraId="163D3F57" w14:textId="77777777" w:rsidR="001D0906" w:rsidRDefault="001D0906" w:rsidP="001D0906">
                              <w:r>
                                <w:rPr>
                                  <w:rFonts w:ascii="Arial" w:eastAsia="Arial" w:hAnsi="Arial" w:cs="Arial"/>
                                  <w:color w:val="333333"/>
                                  <w:sz w:val="14"/>
                                </w:rPr>
                                <w:t>[1]</w:t>
                              </w:r>
                            </w:p>
                          </w:txbxContent>
                        </wps:txbx>
                        <wps:bodyPr horzOverflow="overflow" vert="horz" lIns="0" tIns="0" rIns="0" bIns="0" rtlCol="0">
                          <a:noAutofit/>
                        </wps:bodyPr>
                      </wps:wsp>
                      <wps:wsp>
                        <wps:cNvPr id="4730" name="Rectangle 4730"/>
                        <wps:cNvSpPr/>
                        <wps:spPr>
                          <a:xfrm>
                            <a:off x="1287814" y="2281644"/>
                            <a:ext cx="5053310" cy="130544"/>
                          </a:xfrm>
                          <a:prstGeom prst="rect">
                            <a:avLst/>
                          </a:prstGeom>
                          <a:ln>
                            <a:noFill/>
                          </a:ln>
                        </wps:spPr>
                        <wps:txbx>
                          <w:txbxContent>
                            <w:p w14:paraId="783E6730" w14:textId="77777777" w:rsidR="001D0906" w:rsidRDefault="001D0906" w:rsidP="001D0906">
                              <w:r>
                                <w:rPr>
                                  <w:rFonts w:ascii="Arial" w:eastAsia="Arial" w:hAnsi="Arial" w:cs="Arial"/>
                                  <w:color w:val="333333"/>
                                  <w:sz w:val="14"/>
                                </w:rPr>
                                <w:t>F. Reza, I. K. D. Indah, and M. Ropianto, “Perancangan Dan Implementasi Institutional Repository</w:t>
                              </w:r>
                            </w:p>
                          </w:txbxContent>
                        </wps:txbx>
                        <wps:bodyPr horzOverflow="overflow" vert="horz" lIns="0" tIns="0" rIns="0" bIns="0" rtlCol="0">
                          <a:noAutofit/>
                        </wps:bodyPr>
                      </wps:wsp>
                      <wps:wsp>
                        <wps:cNvPr id="329" name="Rectangle 329"/>
                        <wps:cNvSpPr/>
                        <wps:spPr>
                          <a:xfrm>
                            <a:off x="1165718" y="2413431"/>
                            <a:ext cx="3813173" cy="130544"/>
                          </a:xfrm>
                          <a:prstGeom prst="rect">
                            <a:avLst/>
                          </a:prstGeom>
                          <a:ln>
                            <a:noFill/>
                          </a:ln>
                        </wps:spPr>
                        <wps:txbx>
                          <w:txbxContent>
                            <w:p w14:paraId="44F34F84" w14:textId="77777777" w:rsidR="001D0906" w:rsidRDefault="001D0906" w:rsidP="001D0906">
                              <w:r>
                                <w:rPr>
                                  <w:rFonts w:ascii="Arial" w:eastAsia="Arial" w:hAnsi="Arial" w:cs="Arial"/>
                                  <w:color w:val="333333"/>
                                  <w:sz w:val="14"/>
                                </w:rPr>
                                <w:t>Dengan Metadata Dublin Core,” komtekinfo, pp. 125–132, Dec. 2022, doi:</w:t>
                              </w:r>
                            </w:p>
                          </w:txbxContent>
                        </wps:txbx>
                        <wps:bodyPr horzOverflow="overflow" vert="horz" lIns="0" tIns="0" rIns="0" bIns="0" rtlCol="0">
                          <a:noAutofit/>
                        </wps:bodyPr>
                      </wps:wsp>
                      <wps:wsp>
                        <wps:cNvPr id="4731" name="Rectangle 4731"/>
                        <wps:cNvSpPr/>
                        <wps:spPr>
                          <a:xfrm>
                            <a:off x="1165718" y="2545217"/>
                            <a:ext cx="487385" cy="130544"/>
                          </a:xfrm>
                          <a:prstGeom prst="rect">
                            <a:avLst/>
                          </a:prstGeom>
                          <a:ln>
                            <a:noFill/>
                          </a:ln>
                        </wps:spPr>
                        <wps:txbx>
                          <w:txbxContent>
                            <w:p w14:paraId="015C3789" w14:textId="77777777" w:rsidR="001D0906" w:rsidRDefault="001D0906" w:rsidP="001D0906">
                              <w:r>
                                <w:rPr>
                                  <w:rFonts w:ascii="Arial" w:eastAsia="Arial" w:hAnsi="Arial" w:cs="Arial"/>
                                  <w:color w:val="333333"/>
                                  <w:sz w:val="14"/>
                                </w:rPr>
                                <w:t>10.35134</w:t>
                              </w:r>
                            </w:p>
                          </w:txbxContent>
                        </wps:txbx>
                        <wps:bodyPr horzOverflow="overflow" vert="horz" lIns="0" tIns="0" rIns="0" bIns="0" rtlCol="0">
                          <a:noAutofit/>
                        </wps:bodyPr>
                      </wps:wsp>
                      <wps:wsp>
                        <wps:cNvPr id="4733" name="Rectangle 4733"/>
                        <wps:cNvSpPr/>
                        <wps:spPr>
                          <a:xfrm>
                            <a:off x="1532190" y="2545217"/>
                            <a:ext cx="688392" cy="130544"/>
                          </a:xfrm>
                          <a:prstGeom prst="rect">
                            <a:avLst/>
                          </a:prstGeom>
                          <a:ln>
                            <a:noFill/>
                          </a:ln>
                        </wps:spPr>
                        <wps:txbx>
                          <w:txbxContent>
                            <w:p w14:paraId="15FAE8E5" w14:textId="77777777" w:rsidR="001D0906" w:rsidRDefault="001D0906" w:rsidP="001D0906">
                              <w:r>
                                <w:rPr>
                                  <w:rFonts w:ascii="Arial" w:eastAsia="Arial" w:hAnsi="Arial" w:cs="Arial"/>
                                  <w:color w:val="333333"/>
                                  <w:sz w:val="14"/>
                                </w:rPr>
                                <w:t>/komtekinfo.v</w:t>
                              </w:r>
                            </w:p>
                          </w:txbxContent>
                        </wps:txbx>
                        <wps:bodyPr horzOverflow="overflow" vert="horz" lIns="0" tIns="0" rIns="0" bIns="0" rtlCol="0">
                          <a:noAutofit/>
                        </wps:bodyPr>
                      </wps:wsp>
                      <wps:wsp>
                        <wps:cNvPr id="4732" name="Rectangle 4732"/>
                        <wps:cNvSpPr/>
                        <wps:spPr>
                          <a:xfrm>
                            <a:off x="2049778" y="2545217"/>
                            <a:ext cx="415872" cy="130544"/>
                          </a:xfrm>
                          <a:prstGeom prst="rect">
                            <a:avLst/>
                          </a:prstGeom>
                          <a:ln>
                            <a:noFill/>
                          </a:ln>
                        </wps:spPr>
                        <wps:txbx>
                          <w:txbxContent>
                            <w:p w14:paraId="10B8A427" w14:textId="77777777" w:rsidR="001D0906" w:rsidRDefault="001D0906" w:rsidP="001D0906">
                              <w:r>
                                <w:rPr>
                                  <w:rFonts w:ascii="Arial" w:eastAsia="Arial" w:hAnsi="Arial" w:cs="Arial"/>
                                  <w:color w:val="333333"/>
                                  <w:sz w:val="14"/>
                                </w:rPr>
                                <w:t>9i4.318.</w:t>
                              </w:r>
                            </w:p>
                          </w:txbxContent>
                        </wps:txbx>
                        <wps:bodyPr horzOverflow="overflow" vert="horz" lIns="0" tIns="0" rIns="0" bIns="0" rtlCol="0">
                          <a:noAutofit/>
                        </wps:bodyPr>
                      </wps:wsp>
                      <wps:wsp>
                        <wps:cNvPr id="4735" name="Rectangle 4735"/>
                        <wps:cNvSpPr/>
                        <wps:spPr>
                          <a:xfrm>
                            <a:off x="1287814" y="2677003"/>
                            <a:ext cx="4981401" cy="130544"/>
                          </a:xfrm>
                          <a:prstGeom prst="rect">
                            <a:avLst/>
                          </a:prstGeom>
                          <a:ln>
                            <a:noFill/>
                          </a:ln>
                        </wps:spPr>
                        <wps:txbx>
                          <w:txbxContent>
                            <w:p w14:paraId="01DB343C" w14:textId="77777777" w:rsidR="001D0906" w:rsidRDefault="001D0906" w:rsidP="001D0906">
                              <w:r>
                                <w:rPr>
                                  <w:rFonts w:ascii="Arial" w:eastAsia="Arial" w:hAnsi="Arial" w:cs="Arial"/>
                                  <w:color w:val="333333"/>
                                  <w:sz w:val="14"/>
                                </w:rPr>
                                <w:t>F. Rahutomo, D. A. Irawati, and M. A. E. Pramudita, “Pengembangan Sistem Ekstraksi Metadata</w:t>
                              </w:r>
                            </w:p>
                          </w:txbxContent>
                        </wps:txbx>
                        <wps:bodyPr horzOverflow="overflow" vert="horz" lIns="0" tIns="0" rIns="0" bIns="0" rtlCol="0">
                          <a:noAutofit/>
                        </wps:bodyPr>
                      </wps:wsp>
                      <wps:wsp>
                        <wps:cNvPr id="4734" name="Rectangle 4734"/>
                        <wps:cNvSpPr/>
                        <wps:spPr>
                          <a:xfrm>
                            <a:off x="1165718" y="2677003"/>
                            <a:ext cx="129938" cy="130544"/>
                          </a:xfrm>
                          <a:prstGeom prst="rect">
                            <a:avLst/>
                          </a:prstGeom>
                          <a:ln>
                            <a:noFill/>
                          </a:ln>
                        </wps:spPr>
                        <wps:txbx>
                          <w:txbxContent>
                            <w:p w14:paraId="412BAB31" w14:textId="77777777" w:rsidR="001D0906" w:rsidRDefault="001D0906" w:rsidP="001D0906">
                              <w:r>
                                <w:rPr>
                                  <w:rFonts w:ascii="Arial" w:eastAsia="Arial" w:hAnsi="Arial" w:cs="Arial"/>
                                  <w:color w:val="333333"/>
                                  <w:sz w:val="14"/>
                                </w:rPr>
                                <w:t>[2]</w:t>
                              </w:r>
                            </w:p>
                          </w:txbxContent>
                        </wps:txbx>
                        <wps:bodyPr horzOverflow="overflow" vert="horz" lIns="0" tIns="0" rIns="0" bIns="0" rtlCol="0">
                          <a:noAutofit/>
                        </wps:bodyPr>
                      </wps:wsp>
                      <wps:wsp>
                        <wps:cNvPr id="332" name="Rectangle 332"/>
                        <wps:cNvSpPr/>
                        <wps:spPr>
                          <a:xfrm>
                            <a:off x="1165718" y="2808790"/>
                            <a:ext cx="4150356" cy="130544"/>
                          </a:xfrm>
                          <a:prstGeom prst="rect">
                            <a:avLst/>
                          </a:prstGeom>
                          <a:ln>
                            <a:noFill/>
                          </a:ln>
                        </wps:spPr>
                        <wps:txbx>
                          <w:txbxContent>
                            <w:p w14:paraId="6B7235F8" w14:textId="77777777" w:rsidR="001D0906" w:rsidRDefault="001D0906" w:rsidP="001D0906">
                              <w:r>
                                <w:rPr>
                                  <w:rFonts w:ascii="Arial" w:eastAsia="Arial" w:hAnsi="Arial" w:cs="Arial"/>
                                  <w:color w:val="333333"/>
                                  <w:sz w:val="14"/>
                                </w:rPr>
                                <w:t>Artikel ilmiah secara Otomatis,” JTIIK, vol. 6, no. 2, pp. 123–128, Feb. 2019, doi:</w:t>
                              </w:r>
                            </w:p>
                          </w:txbxContent>
                        </wps:txbx>
                        <wps:bodyPr horzOverflow="overflow" vert="horz" lIns="0" tIns="0" rIns="0" bIns="0" rtlCol="0">
                          <a:noAutofit/>
                        </wps:bodyPr>
                      </wps:wsp>
                      <wps:wsp>
                        <wps:cNvPr id="4736" name="Rectangle 4736"/>
                        <wps:cNvSpPr/>
                        <wps:spPr>
                          <a:xfrm>
                            <a:off x="1165718" y="2940576"/>
                            <a:ext cx="487385" cy="130544"/>
                          </a:xfrm>
                          <a:prstGeom prst="rect">
                            <a:avLst/>
                          </a:prstGeom>
                          <a:ln>
                            <a:noFill/>
                          </a:ln>
                        </wps:spPr>
                        <wps:txbx>
                          <w:txbxContent>
                            <w:p w14:paraId="228EAB81" w14:textId="77777777" w:rsidR="001D0906" w:rsidRDefault="001D0906" w:rsidP="001D0906">
                              <w:r>
                                <w:rPr>
                                  <w:rFonts w:ascii="Arial" w:eastAsia="Arial" w:hAnsi="Arial" w:cs="Arial"/>
                                  <w:color w:val="333333"/>
                                  <w:sz w:val="14"/>
                                </w:rPr>
                                <w:t>10.25126</w:t>
                              </w:r>
                            </w:p>
                          </w:txbxContent>
                        </wps:txbx>
                        <wps:bodyPr horzOverflow="overflow" vert="horz" lIns="0" tIns="0" rIns="0" bIns="0" rtlCol="0">
                          <a:noAutofit/>
                        </wps:bodyPr>
                      </wps:wsp>
                      <wps:wsp>
                        <wps:cNvPr id="4737" name="Rectangle 4737"/>
                        <wps:cNvSpPr/>
                        <wps:spPr>
                          <a:xfrm>
                            <a:off x="1707906" y="2940576"/>
                            <a:ext cx="682409" cy="130544"/>
                          </a:xfrm>
                          <a:prstGeom prst="rect">
                            <a:avLst/>
                          </a:prstGeom>
                          <a:ln>
                            <a:noFill/>
                          </a:ln>
                        </wps:spPr>
                        <wps:txbx>
                          <w:txbxContent>
                            <w:p w14:paraId="471DED81" w14:textId="77777777" w:rsidR="001D0906" w:rsidRDefault="001D0906" w:rsidP="001D0906">
                              <w:r>
                                <w:rPr>
                                  <w:rFonts w:ascii="Arial" w:eastAsia="Arial" w:hAnsi="Arial" w:cs="Arial"/>
                                  <w:color w:val="333333"/>
                                  <w:sz w:val="14"/>
                                </w:rPr>
                                <w:t>2019621227.</w:t>
                              </w:r>
                            </w:p>
                          </w:txbxContent>
                        </wps:txbx>
                        <wps:bodyPr horzOverflow="overflow" vert="horz" lIns="0" tIns="0" rIns="0" bIns="0" rtlCol="0">
                          <a:noAutofit/>
                        </wps:bodyPr>
                      </wps:wsp>
                      <wps:wsp>
                        <wps:cNvPr id="4738" name="Rectangle 4738"/>
                        <wps:cNvSpPr/>
                        <wps:spPr>
                          <a:xfrm>
                            <a:off x="1532190" y="2940576"/>
                            <a:ext cx="233725" cy="130544"/>
                          </a:xfrm>
                          <a:prstGeom prst="rect">
                            <a:avLst/>
                          </a:prstGeom>
                          <a:ln>
                            <a:noFill/>
                          </a:ln>
                        </wps:spPr>
                        <wps:txbx>
                          <w:txbxContent>
                            <w:p w14:paraId="7D2A814F" w14:textId="77777777" w:rsidR="001D0906" w:rsidRDefault="001D0906" w:rsidP="001D0906">
                              <w:r>
                                <w:rPr>
                                  <w:rFonts w:ascii="Arial" w:eastAsia="Arial" w:hAnsi="Arial" w:cs="Arial"/>
                                  <w:color w:val="333333"/>
                                  <w:sz w:val="14"/>
                                </w:rPr>
                                <w:t>/jtiik.</w:t>
                              </w:r>
                            </w:p>
                          </w:txbxContent>
                        </wps:txbx>
                        <wps:bodyPr horzOverflow="overflow" vert="horz" lIns="0" tIns="0" rIns="0" bIns="0" rtlCol="0">
                          <a:noAutofit/>
                        </wps:bodyPr>
                      </wps:wsp>
                      <wps:wsp>
                        <wps:cNvPr id="4740" name="Rectangle 4740"/>
                        <wps:cNvSpPr/>
                        <wps:spPr>
                          <a:xfrm>
                            <a:off x="1287814" y="3072364"/>
                            <a:ext cx="5081425" cy="130544"/>
                          </a:xfrm>
                          <a:prstGeom prst="rect">
                            <a:avLst/>
                          </a:prstGeom>
                          <a:ln>
                            <a:noFill/>
                          </a:ln>
                        </wps:spPr>
                        <wps:txbx>
                          <w:txbxContent>
                            <w:p w14:paraId="0B8100A1" w14:textId="77777777" w:rsidR="001D0906" w:rsidRDefault="001D0906" w:rsidP="001D0906">
                              <w:r>
                                <w:rPr>
                                  <w:rFonts w:ascii="Arial" w:eastAsia="Arial" w:hAnsi="Arial" w:cs="Arial"/>
                                  <w:color w:val="333333"/>
                                  <w:sz w:val="14"/>
                                </w:rPr>
                                <w:t>Y. Puspitarani, Y. Syukriyah, and U. Widyatama, “Pemanfaatan Optical Character Recognition Dan</w:t>
                              </w:r>
                            </w:p>
                          </w:txbxContent>
                        </wps:txbx>
                        <wps:bodyPr horzOverflow="overflow" vert="horz" lIns="0" tIns="0" rIns="0" bIns="0" rtlCol="0">
                          <a:noAutofit/>
                        </wps:bodyPr>
                      </wps:wsp>
                      <wps:wsp>
                        <wps:cNvPr id="4739" name="Rectangle 4739"/>
                        <wps:cNvSpPr/>
                        <wps:spPr>
                          <a:xfrm>
                            <a:off x="1165718" y="3072364"/>
                            <a:ext cx="129938" cy="130544"/>
                          </a:xfrm>
                          <a:prstGeom prst="rect">
                            <a:avLst/>
                          </a:prstGeom>
                          <a:ln>
                            <a:noFill/>
                          </a:ln>
                        </wps:spPr>
                        <wps:txbx>
                          <w:txbxContent>
                            <w:p w14:paraId="34139D91" w14:textId="77777777" w:rsidR="001D0906" w:rsidRDefault="001D0906" w:rsidP="001D0906">
                              <w:r>
                                <w:rPr>
                                  <w:rFonts w:ascii="Arial" w:eastAsia="Arial" w:hAnsi="Arial" w:cs="Arial"/>
                                  <w:color w:val="333333"/>
                                  <w:sz w:val="14"/>
                                </w:rPr>
                                <w:t>[3]</w:t>
                              </w:r>
                            </w:p>
                          </w:txbxContent>
                        </wps:txbx>
                        <wps:bodyPr horzOverflow="overflow" vert="horz" lIns="0" tIns="0" rIns="0" bIns="0" rtlCol="0">
                          <a:noAutofit/>
                        </wps:bodyPr>
                      </wps:wsp>
                      <wps:wsp>
                        <wps:cNvPr id="335" name="Rectangle 335"/>
                        <wps:cNvSpPr/>
                        <wps:spPr>
                          <a:xfrm>
                            <a:off x="1165718" y="3204151"/>
                            <a:ext cx="5183739" cy="130544"/>
                          </a:xfrm>
                          <a:prstGeom prst="rect">
                            <a:avLst/>
                          </a:prstGeom>
                          <a:ln>
                            <a:noFill/>
                          </a:ln>
                        </wps:spPr>
                        <wps:txbx>
                          <w:txbxContent>
                            <w:p w14:paraId="19B86579" w14:textId="77777777" w:rsidR="001D0906" w:rsidRDefault="001D0906" w:rsidP="001D0906">
                              <w:r>
                                <w:rPr>
                                  <w:rFonts w:ascii="Arial" w:eastAsia="Arial" w:hAnsi="Arial" w:cs="Arial"/>
                                  <w:color w:val="333333"/>
                                  <w:sz w:val="14"/>
                                </w:rPr>
                                <w:t>Text Feature Extraction Untuk Membangun Basisdata Pengaduan Tenaga Kerja,” vol. 4, no. 4, 2020.</w:t>
                              </w:r>
                            </w:p>
                          </w:txbxContent>
                        </wps:txbx>
                        <wps:bodyPr horzOverflow="overflow" vert="horz" lIns="0" tIns="0" rIns="0" bIns="0" rtlCol="0">
                          <a:noAutofit/>
                        </wps:bodyPr>
                      </wps:wsp>
                      <wps:wsp>
                        <wps:cNvPr id="4742" name="Rectangle 4742"/>
                        <wps:cNvSpPr/>
                        <wps:spPr>
                          <a:xfrm>
                            <a:off x="1287814" y="3335938"/>
                            <a:ext cx="4824751" cy="130544"/>
                          </a:xfrm>
                          <a:prstGeom prst="rect">
                            <a:avLst/>
                          </a:prstGeom>
                          <a:ln>
                            <a:noFill/>
                          </a:ln>
                        </wps:spPr>
                        <wps:txbx>
                          <w:txbxContent>
                            <w:p w14:paraId="3A4C8AB8" w14:textId="77777777" w:rsidR="001D0906" w:rsidRDefault="001D0906" w:rsidP="001D0906">
                              <w:r>
                                <w:rPr>
                                  <w:rFonts w:ascii="Arial" w:eastAsia="Arial" w:hAnsi="Arial" w:cs="Arial"/>
                                  <w:color w:val="333333"/>
                                  <w:sz w:val="14"/>
                                </w:rPr>
                                <w:t>D. N. Fadhillah and A. Rachman, “IMPLEMENTASI REGEX PADA PEMBERIAN KOMENTAR</w:t>
                              </w:r>
                            </w:p>
                          </w:txbxContent>
                        </wps:txbx>
                        <wps:bodyPr horzOverflow="overflow" vert="horz" lIns="0" tIns="0" rIns="0" bIns="0" rtlCol="0">
                          <a:noAutofit/>
                        </wps:bodyPr>
                      </wps:wsp>
                      <wps:wsp>
                        <wps:cNvPr id="4741" name="Rectangle 4741"/>
                        <wps:cNvSpPr/>
                        <wps:spPr>
                          <a:xfrm>
                            <a:off x="1165718" y="3335938"/>
                            <a:ext cx="129938" cy="130544"/>
                          </a:xfrm>
                          <a:prstGeom prst="rect">
                            <a:avLst/>
                          </a:prstGeom>
                          <a:ln>
                            <a:noFill/>
                          </a:ln>
                        </wps:spPr>
                        <wps:txbx>
                          <w:txbxContent>
                            <w:p w14:paraId="34D8F844" w14:textId="77777777" w:rsidR="001D0906" w:rsidRDefault="001D0906" w:rsidP="001D0906">
                              <w:r>
                                <w:rPr>
                                  <w:rFonts w:ascii="Arial" w:eastAsia="Arial" w:hAnsi="Arial" w:cs="Arial"/>
                                  <w:color w:val="333333"/>
                                  <w:sz w:val="14"/>
                                </w:rPr>
                                <w:t>[4]</w:t>
                              </w:r>
                            </w:p>
                          </w:txbxContent>
                        </wps:txbx>
                        <wps:bodyPr horzOverflow="overflow" vert="horz" lIns="0" tIns="0" rIns="0" bIns="0" rtlCol="0">
                          <a:noAutofit/>
                        </wps:bodyPr>
                      </wps:wsp>
                      <wps:wsp>
                        <wps:cNvPr id="337" name="Rectangle 337"/>
                        <wps:cNvSpPr/>
                        <wps:spPr>
                          <a:xfrm>
                            <a:off x="1165718" y="3467725"/>
                            <a:ext cx="5007645" cy="130544"/>
                          </a:xfrm>
                          <a:prstGeom prst="rect">
                            <a:avLst/>
                          </a:prstGeom>
                          <a:ln>
                            <a:noFill/>
                          </a:ln>
                        </wps:spPr>
                        <wps:txbx>
                          <w:txbxContent>
                            <w:p w14:paraId="140FF8EE" w14:textId="77777777" w:rsidR="001D0906" w:rsidRDefault="001D0906" w:rsidP="001D0906">
                              <w:r>
                                <w:rPr>
                                  <w:rFonts w:ascii="Arial" w:eastAsia="Arial" w:hAnsi="Arial" w:cs="Arial"/>
                                  <w:color w:val="333333"/>
                                  <w:sz w:val="14"/>
                                </w:rPr>
                                <w:t>KODE PROGRAM HTML,” JARS, vol. 2, no. 1, pp. 1–5, Dec. 2023, doi: 10.24929/jars.v2i1.3078.</w:t>
                              </w:r>
                            </w:p>
                          </w:txbxContent>
                        </wps:txbx>
                        <wps:bodyPr horzOverflow="overflow" vert="horz" lIns="0" tIns="0" rIns="0" bIns="0" rtlCol="0">
                          <a:noAutofit/>
                        </wps:bodyPr>
                      </wps:wsp>
                      <wps:wsp>
                        <wps:cNvPr id="4743" name="Rectangle 4743"/>
                        <wps:cNvSpPr/>
                        <wps:spPr>
                          <a:xfrm>
                            <a:off x="1165718" y="3599511"/>
                            <a:ext cx="129938" cy="130544"/>
                          </a:xfrm>
                          <a:prstGeom prst="rect">
                            <a:avLst/>
                          </a:prstGeom>
                          <a:ln>
                            <a:noFill/>
                          </a:ln>
                        </wps:spPr>
                        <wps:txbx>
                          <w:txbxContent>
                            <w:p w14:paraId="3C0A22AC" w14:textId="77777777" w:rsidR="001D0906" w:rsidRDefault="001D0906" w:rsidP="001D0906">
                              <w:r>
                                <w:rPr>
                                  <w:rFonts w:ascii="Arial" w:eastAsia="Arial" w:hAnsi="Arial" w:cs="Arial"/>
                                  <w:color w:val="333333"/>
                                  <w:sz w:val="14"/>
                                </w:rPr>
                                <w:t>[5]</w:t>
                              </w:r>
                            </w:p>
                          </w:txbxContent>
                        </wps:txbx>
                        <wps:bodyPr horzOverflow="overflow" vert="horz" lIns="0" tIns="0" rIns="0" bIns="0" rtlCol="0">
                          <a:noAutofit/>
                        </wps:bodyPr>
                      </wps:wsp>
                      <wps:wsp>
                        <wps:cNvPr id="4744" name="Rectangle 4744"/>
                        <wps:cNvSpPr/>
                        <wps:spPr>
                          <a:xfrm>
                            <a:off x="1287814" y="3599511"/>
                            <a:ext cx="4858193" cy="130544"/>
                          </a:xfrm>
                          <a:prstGeom prst="rect">
                            <a:avLst/>
                          </a:prstGeom>
                          <a:ln>
                            <a:noFill/>
                          </a:ln>
                        </wps:spPr>
                        <wps:txbx>
                          <w:txbxContent>
                            <w:p w14:paraId="3268A2E2" w14:textId="77777777" w:rsidR="001D0906" w:rsidRDefault="001D0906" w:rsidP="001D0906">
                              <w:r>
                                <w:rPr>
                                  <w:rFonts w:ascii="Arial" w:eastAsia="Arial" w:hAnsi="Arial" w:cs="Arial"/>
                                  <w:color w:val="333333"/>
                                  <w:sz w:val="14"/>
                                </w:rPr>
                                <w:t>J. M. Bintang, M. F. Ashshidiq, and H. F. Dzakwan, “Penerapan Algoritma String Matching dan</w:t>
                              </w:r>
                            </w:p>
                          </w:txbxContent>
                        </wps:txbx>
                        <wps:bodyPr horzOverflow="overflow" vert="horz" lIns="0" tIns="0" rIns="0" bIns="0" rtlCol="0">
                          <a:noAutofit/>
                        </wps:bodyPr>
                      </wps:wsp>
                      <wps:wsp>
                        <wps:cNvPr id="339" name="Rectangle 339"/>
                        <wps:cNvSpPr/>
                        <wps:spPr>
                          <a:xfrm>
                            <a:off x="1165718" y="3731298"/>
                            <a:ext cx="5040457" cy="130544"/>
                          </a:xfrm>
                          <a:prstGeom prst="rect">
                            <a:avLst/>
                          </a:prstGeom>
                          <a:ln>
                            <a:noFill/>
                          </a:ln>
                        </wps:spPr>
                        <wps:txbx>
                          <w:txbxContent>
                            <w:p w14:paraId="1B9BE1A8" w14:textId="77777777" w:rsidR="001D0906" w:rsidRDefault="001D0906" w:rsidP="001D0906">
                              <w:r>
                                <w:rPr>
                                  <w:rFonts w:ascii="Arial" w:eastAsia="Arial" w:hAnsi="Arial" w:cs="Arial"/>
                                  <w:color w:val="333333"/>
                                  <w:sz w:val="14"/>
                                </w:rPr>
                                <w:t>Regular Expression pada Aplikasi Kamus Besar Bahasa Indonesia (KBBI),” bios, vol. 4, no. 1, pp.</w:t>
                              </w:r>
                            </w:p>
                          </w:txbxContent>
                        </wps:txbx>
                        <wps:bodyPr horzOverflow="overflow" vert="horz" lIns="0" tIns="0" rIns="0" bIns="0" rtlCol="0">
                          <a:noAutofit/>
                        </wps:bodyPr>
                      </wps:wsp>
                      <wps:wsp>
                        <wps:cNvPr id="4745" name="Rectangle 4745"/>
                        <wps:cNvSpPr/>
                        <wps:spPr>
                          <a:xfrm>
                            <a:off x="1165718" y="3863084"/>
                            <a:ext cx="129962" cy="130544"/>
                          </a:xfrm>
                          <a:prstGeom prst="rect">
                            <a:avLst/>
                          </a:prstGeom>
                          <a:ln>
                            <a:noFill/>
                          </a:ln>
                        </wps:spPr>
                        <wps:txbx>
                          <w:txbxContent>
                            <w:p w14:paraId="3B8334CB" w14:textId="77777777" w:rsidR="001D0906" w:rsidRDefault="001D0906" w:rsidP="001D0906">
                              <w:r>
                                <w:rPr>
                                  <w:rFonts w:ascii="Arial" w:eastAsia="Arial" w:hAnsi="Arial" w:cs="Arial"/>
                                  <w:color w:val="333333"/>
                                  <w:sz w:val="14"/>
                                </w:rPr>
                                <w:t>34</w:t>
                              </w:r>
                            </w:p>
                          </w:txbxContent>
                        </wps:txbx>
                        <wps:bodyPr horzOverflow="overflow" vert="horz" lIns="0" tIns="0" rIns="0" bIns="0" rtlCol="0">
                          <a:noAutofit/>
                        </wps:bodyPr>
                      </wps:wsp>
                      <wps:wsp>
                        <wps:cNvPr id="4746" name="Rectangle 4746"/>
                        <wps:cNvSpPr/>
                        <wps:spPr>
                          <a:xfrm>
                            <a:off x="2684885" y="3863084"/>
                            <a:ext cx="350880" cy="130544"/>
                          </a:xfrm>
                          <a:prstGeom prst="rect">
                            <a:avLst/>
                          </a:prstGeom>
                          <a:ln>
                            <a:noFill/>
                          </a:ln>
                        </wps:spPr>
                        <wps:txbx>
                          <w:txbxContent>
                            <w:p w14:paraId="4690130C" w14:textId="77777777" w:rsidR="001D0906" w:rsidRDefault="001D0906" w:rsidP="001D0906">
                              <w:r>
                                <w:rPr>
                                  <w:rFonts w:ascii="Arial" w:eastAsia="Arial" w:hAnsi="Arial" w:cs="Arial"/>
                                  <w:color w:val="333333"/>
                                  <w:sz w:val="14"/>
                                </w:rPr>
                                <w:t>4i1.57.</w:t>
                              </w:r>
                            </w:p>
                          </w:txbxContent>
                        </wps:txbx>
                        <wps:bodyPr horzOverflow="overflow" vert="horz" lIns="0" tIns="0" rIns="0" bIns="0" rtlCol="0">
                          <a:noAutofit/>
                        </wps:bodyPr>
                      </wps:wsp>
                      <wps:wsp>
                        <wps:cNvPr id="4747" name="Rectangle 4747"/>
                        <wps:cNvSpPr/>
                        <wps:spPr>
                          <a:xfrm>
                            <a:off x="1263451" y="3863084"/>
                            <a:ext cx="1890508" cy="130544"/>
                          </a:xfrm>
                          <a:prstGeom prst="rect">
                            <a:avLst/>
                          </a:prstGeom>
                          <a:ln>
                            <a:noFill/>
                          </a:ln>
                        </wps:spPr>
                        <wps:txbx>
                          <w:txbxContent>
                            <w:p w14:paraId="0EF42669" w14:textId="77777777" w:rsidR="001D0906" w:rsidRDefault="001D0906" w:rsidP="001D0906">
                              <w:r>
                                <w:rPr>
                                  <w:rFonts w:ascii="Arial" w:eastAsia="Arial" w:hAnsi="Arial" w:cs="Arial"/>
                                  <w:color w:val="333333"/>
                                  <w:sz w:val="14"/>
                                </w:rPr>
                                <w:t>–41, Mar. 2023, doi: 10.37148/bios.v</w:t>
                              </w:r>
                            </w:p>
                          </w:txbxContent>
                        </wps:txbx>
                        <wps:bodyPr horzOverflow="overflow" vert="horz" lIns="0" tIns="0" rIns="0" bIns="0" rtlCol="0">
                          <a:noAutofit/>
                        </wps:bodyPr>
                      </wps:wsp>
                      <wps:wsp>
                        <wps:cNvPr id="4748" name="Rectangle 4748"/>
                        <wps:cNvSpPr/>
                        <wps:spPr>
                          <a:xfrm>
                            <a:off x="1165718" y="3994871"/>
                            <a:ext cx="129938" cy="130544"/>
                          </a:xfrm>
                          <a:prstGeom prst="rect">
                            <a:avLst/>
                          </a:prstGeom>
                          <a:ln>
                            <a:noFill/>
                          </a:ln>
                        </wps:spPr>
                        <wps:txbx>
                          <w:txbxContent>
                            <w:p w14:paraId="02E12363" w14:textId="77777777" w:rsidR="001D0906" w:rsidRDefault="001D0906" w:rsidP="001D0906">
                              <w:r>
                                <w:rPr>
                                  <w:rFonts w:ascii="Arial" w:eastAsia="Arial" w:hAnsi="Arial" w:cs="Arial"/>
                                  <w:color w:val="333333"/>
                                  <w:sz w:val="14"/>
                                </w:rPr>
                                <w:t>[6]</w:t>
                              </w:r>
                            </w:p>
                          </w:txbxContent>
                        </wps:txbx>
                        <wps:bodyPr horzOverflow="overflow" vert="horz" lIns="0" tIns="0" rIns="0" bIns="0" rtlCol="0">
                          <a:noAutofit/>
                        </wps:bodyPr>
                      </wps:wsp>
                      <wps:wsp>
                        <wps:cNvPr id="4749" name="Rectangle 4749"/>
                        <wps:cNvSpPr/>
                        <wps:spPr>
                          <a:xfrm>
                            <a:off x="1287814" y="3994871"/>
                            <a:ext cx="4943892" cy="130544"/>
                          </a:xfrm>
                          <a:prstGeom prst="rect">
                            <a:avLst/>
                          </a:prstGeom>
                          <a:ln>
                            <a:noFill/>
                          </a:ln>
                        </wps:spPr>
                        <wps:txbx>
                          <w:txbxContent>
                            <w:p w14:paraId="234EE6DD" w14:textId="77777777" w:rsidR="001D0906" w:rsidRDefault="001D0906" w:rsidP="001D0906">
                              <w:r>
                                <w:rPr>
                                  <w:rFonts w:ascii="Arial" w:eastAsia="Arial" w:hAnsi="Arial" w:cs="Arial"/>
                                  <w:color w:val="333333"/>
                                  <w:sz w:val="14"/>
                                </w:rPr>
                                <w:t>N. A. Septiani and L. D. Yanti, “SISTEM INFORMASI PEMASANGAN IKLAN KORAN PADA PT.</w:t>
                              </w:r>
                            </w:p>
                          </w:txbxContent>
                        </wps:txbx>
                        <wps:bodyPr horzOverflow="overflow" vert="horz" lIns="0" tIns="0" rIns="0" bIns="0" rtlCol="0">
                          <a:noAutofit/>
                        </wps:bodyPr>
                      </wps:wsp>
                      <wps:wsp>
                        <wps:cNvPr id="342" name="Rectangle 342"/>
                        <wps:cNvSpPr/>
                        <wps:spPr>
                          <a:xfrm>
                            <a:off x="1165718" y="4126657"/>
                            <a:ext cx="4988856" cy="130545"/>
                          </a:xfrm>
                          <a:prstGeom prst="rect">
                            <a:avLst/>
                          </a:prstGeom>
                          <a:ln>
                            <a:noFill/>
                          </a:ln>
                        </wps:spPr>
                        <wps:txbx>
                          <w:txbxContent>
                            <w:p w14:paraId="5B2DE6A8" w14:textId="77777777" w:rsidR="001D0906" w:rsidRDefault="001D0906" w:rsidP="001D0906">
                              <w:r>
                                <w:rPr>
                                  <w:rFonts w:ascii="Arial" w:eastAsia="Arial" w:hAnsi="Arial" w:cs="Arial"/>
                                  <w:color w:val="333333"/>
                                  <w:sz w:val="14"/>
                                </w:rPr>
                                <w:t>HARIAN TOPSKOR DENGAN METODE EXTREME PROGRAMMING (XP),” vol. 06, Dec. 2021.</w:t>
                              </w:r>
                            </w:p>
                          </w:txbxContent>
                        </wps:txbx>
                        <wps:bodyPr horzOverflow="overflow" vert="horz" lIns="0" tIns="0" rIns="0" bIns="0" rtlCol="0">
                          <a:noAutofit/>
                        </wps:bodyPr>
                      </wps:wsp>
                      <wps:wsp>
                        <wps:cNvPr id="4751" name="Rectangle 4751"/>
                        <wps:cNvSpPr/>
                        <wps:spPr>
                          <a:xfrm>
                            <a:off x="1287814" y="4258445"/>
                            <a:ext cx="4725521" cy="130544"/>
                          </a:xfrm>
                          <a:prstGeom prst="rect">
                            <a:avLst/>
                          </a:prstGeom>
                          <a:ln>
                            <a:noFill/>
                          </a:ln>
                        </wps:spPr>
                        <wps:txbx>
                          <w:txbxContent>
                            <w:p w14:paraId="326C0D28" w14:textId="77777777" w:rsidR="001D0906" w:rsidRDefault="001D0906" w:rsidP="001D0906">
                              <w:r>
                                <w:rPr>
                                  <w:rFonts w:ascii="Arial" w:eastAsia="Arial" w:hAnsi="Arial" w:cs="Arial"/>
                                  <w:color w:val="333333"/>
                                  <w:sz w:val="14"/>
                                </w:rPr>
                                <w:t>F. A. T. Tobing and R. Nainggolan, “ANALISIS PERBANDINGAN PENGGUNAAN METODE</w:t>
                              </w:r>
                            </w:p>
                          </w:txbxContent>
                        </wps:txbx>
                        <wps:bodyPr horzOverflow="overflow" vert="horz" lIns="0" tIns="0" rIns="0" bIns="0" rtlCol="0">
                          <a:noAutofit/>
                        </wps:bodyPr>
                      </wps:wsp>
                      <wps:wsp>
                        <wps:cNvPr id="4750" name="Rectangle 4750"/>
                        <wps:cNvSpPr/>
                        <wps:spPr>
                          <a:xfrm>
                            <a:off x="1165718" y="4258445"/>
                            <a:ext cx="129938" cy="130544"/>
                          </a:xfrm>
                          <a:prstGeom prst="rect">
                            <a:avLst/>
                          </a:prstGeom>
                          <a:ln>
                            <a:noFill/>
                          </a:ln>
                        </wps:spPr>
                        <wps:txbx>
                          <w:txbxContent>
                            <w:p w14:paraId="4B1CAA93" w14:textId="77777777" w:rsidR="001D0906" w:rsidRDefault="001D0906" w:rsidP="001D0906">
                              <w:r>
                                <w:rPr>
                                  <w:rFonts w:ascii="Arial" w:eastAsia="Arial" w:hAnsi="Arial" w:cs="Arial"/>
                                  <w:color w:val="333333"/>
                                  <w:sz w:val="14"/>
                                </w:rPr>
                                <w:t>[7]</w:t>
                              </w:r>
                            </w:p>
                          </w:txbxContent>
                        </wps:txbx>
                        <wps:bodyPr horzOverflow="overflow" vert="horz" lIns="0" tIns="0" rIns="0" bIns="0" rtlCol="0">
                          <a:noAutofit/>
                        </wps:bodyPr>
                      </wps:wsp>
                      <wps:wsp>
                        <wps:cNvPr id="344" name="Rectangle 344"/>
                        <wps:cNvSpPr/>
                        <wps:spPr>
                          <a:xfrm>
                            <a:off x="1165718" y="4390231"/>
                            <a:ext cx="5184557" cy="130544"/>
                          </a:xfrm>
                          <a:prstGeom prst="rect">
                            <a:avLst/>
                          </a:prstGeom>
                          <a:ln>
                            <a:noFill/>
                          </a:ln>
                        </wps:spPr>
                        <wps:txbx>
                          <w:txbxContent>
                            <w:p w14:paraId="1BDDE233" w14:textId="77777777" w:rsidR="001D0906" w:rsidRDefault="001D0906" w:rsidP="001D0906">
                              <w:r>
                                <w:rPr>
                                  <w:rFonts w:ascii="Arial" w:eastAsia="Arial" w:hAnsi="Arial" w:cs="Arial"/>
                                  <w:color w:val="333333"/>
                                  <w:sz w:val="14"/>
                                </w:rPr>
                                <w:t>BINARY SEARCH DENGAN REGULAR SEARCH EXPRESSION,” jmika, vol. 4, no. 2, pp. 168–172,</w:t>
                              </w:r>
                            </w:p>
                          </w:txbxContent>
                        </wps:txbx>
                        <wps:bodyPr horzOverflow="overflow" vert="horz" lIns="0" tIns="0" rIns="0" bIns="0" rtlCol="0">
                          <a:noAutofit/>
                        </wps:bodyPr>
                      </wps:wsp>
                      <wps:wsp>
                        <wps:cNvPr id="345" name="Rectangle 345"/>
                        <wps:cNvSpPr/>
                        <wps:spPr>
                          <a:xfrm>
                            <a:off x="1165718" y="4522018"/>
                            <a:ext cx="2683084" cy="130544"/>
                          </a:xfrm>
                          <a:prstGeom prst="rect">
                            <a:avLst/>
                          </a:prstGeom>
                          <a:ln>
                            <a:noFill/>
                          </a:ln>
                        </wps:spPr>
                        <wps:txbx>
                          <w:txbxContent>
                            <w:p w14:paraId="4826844A" w14:textId="77777777" w:rsidR="001D0906" w:rsidRDefault="001D0906" w:rsidP="001D0906">
                              <w:r>
                                <w:rPr>
                                  <w:rFonts w:ascii="Arial" w:eastAsia="Arial" w:hAnsi="Arial" w:cs="Arial"/>
                                  <w:color w:val="333333"/>
                                  <w:sz w:val="14"/>
                                </w:rPr>
                                <w:t>Oct. 2021, doi: 10.46880/jmika.Vol4No2.pp168-172.</w:t>
                              </w:r>
                            </w:p>
                          </w:txbxContent>
                        </wps:txbx>
                        <wps:bodyPr horzOverflow="overflow" vert="horz" lIns="0" tIns="0" rIns="0" bIns="0" rtlCol="0">
                          <a:noAutofit/>
                        </wps:bodyPr>
                      </wps:wsp>
                      <wps:wsp>
                        <wps:cNvPr id="4752" name="Rectangle 4752"/>
                        <wps:cNvSpPr/>
                        <wps:spPr>
                          <a:xfrm>
                            <a:off x="1165718" y="4653804"/>
                            <a:ext cx="129938" cy="130544"/>
                          </a:xfrm>
                          <a:prstGeom prst="rect">
                            <a:avLst/>
                          </a:prstGeom>
                          <a:ln>
                            <a:noFill/>
                          </a:ln>
                        </wps:spPr>
                        <wps:txbx>
                          <w:txbxContent>
                            <w:p w14:paraId="13CA4C42" w14:textId="77777777" w:rsidR="001D0906" w:rsidRDefault="001D0906" w:rsidP="001D0906">
                              <w:r>
                                <w:rPr>
                                  <w:rFonts w:ascii="Arial" w:eastAsia="Arial" w:hAnsi="Arial" w:cs="Arial"/>
                                  <w:color w:val="333333"/>
                                  <w:sz w:val="14"/>
                                </w:rPr>
                                <w:t>[8]</w:t>
                              </w:r>
                            </w:p>
                          </w:txbxContent>
                        </wps:txbx>
                        <wps:bodyPr horzOverflow="overflow" vert="horz" lIns="0" tIns="0" rIns="0" bIns="0" rtlCol="0">
                          <a:noAutofit/>
                        </wps:bodyPr>
                      </wps:wsp>
                      <wps:wsp>
                        <wps:cNvPr id="4753" name="Rectangle 4753"/>
                        <wps:cNvSpPr/>
                        <wps:spPr>
                          <a:xfrm>
                            <a:off x="1287814" y="4653804"/>
                            <a:ext cx="4721617" cy="130544"/>
                          </a:xfrm>
                          <a:prstGeom prst="rect">
                            <a:avLst/>
                          </a:prstGeom>
                          <a:ln>
                            <a:noFill/>
                          </a:ln>
                        </wps:spPr>
                        <wps:txbx>
                          <w:txbxContent>
                            <w:p w14:paraId="67AB5869" w14:textId="77777777" w:rsidR="001D0906" w:rsidRDefault="001D0906" w:rsidP="001D0906">
                              <w:r>
                                <w:rPr>
                                  <w:rFonts w:ascii="Arial" w:eastAsia="Arial" w:hAnsi="Arial" w:cs="Arial"/>
                                  <w:color w:val="333333"/>
                                  <w:sz w:val="14"/>
                                </w:rPr>
                                <w:t>I. Ahmad, R. I. Borman, J. Fakhrurozi, and G. G. Caksana, “Software Development Dengan</w:t>
                              </w:r>
                            </w:p>
                          </w:txbxContent>
                        </wps:txbx>
                        <wps:bodyPr horzOverflow="overflow" vert="horz" lIns="0" tIns="0" rIns="0" bIns="0" rtlCol="0">
                          <a:noAutofit/>
                        </wps:bodyPr>
                      </wps:wsp>
                      <wps:wsp>
                        <wps:cNvPr id="347" name="Rectangle 347"/>
                        <wps:cNvSpPr/>
                        <wps:spPr>
                          <a:xfrm>
                            <a:off x="1165718" y="4785591"/>
                            <a:ext cx="5189091" cy="130544"/>
                          </a:xfrm>
                          <a:prstGeom prst="rect">
                            <a:avLst/>
                          </a:prstGeom>
                          <a:ln>
                            <a:noFill/>
                          </a:ln>
                        </wps:spPr>
                        <wps:txbx>
                          <w:txbxContent>
                            <w:p w14:paraId="429432CD" w14:textId="77777777" w:rsidR="001D0906" w:rsidRDefault="001D0906" w:rsidP="001D0906">
                              <w:r>
                                <w:rPr>
                                  <w:rFonts w:ascii="Arial" w:eastAsia="Arial" w:hAnsi="Arial" w:cs="Arial"/>
                                  <w:color w:val="333333"/>
                                  <w:sz w:val="14"/>
                                </w:rPr>
                                <w:t>Extreme Programming (XP) Pada Aplikasi Deteksi Kemiripan Judul Skripsi Berbasis Android,” vol. 5,</w:t>
                              </w:r>
                            </w:p>
                          </w:txbxContent>
                        </wps:txbx>
                        <wps:bodyPr horzOverflow="overflow" vert="horz" lIns="0" tIns="0" rIns="0" bIns="0" rtlCol="0">
                          <a:noAutofit/>
                        </wps:bodyPr>
                      </wps:wsp>
                      <wps:wsp>
                        <wps:cNvPr id="348" name="Rectangle 348"/>
                        <wps:cNvSpPr/>
                        <wps:spPr>
                          <a:xfrm>
                            <a:off x="1165718" y="4917379"/>
                            <a:ext cx="617464" cy="130544"/>
                          </a:xfrm>
                          <a:prstGeom prst="rect">
                            <a:avLst/>
                          </a:prstGeom>
                          <a:ln>
                            <a:noFill/>
                          </a:ln>
                        </wps:spPr>
                        <wps:txbx>
                          <w:txbxContent>
                            <w:p w14:paraId="701A4C82" w14:textId="77777777" w:rsidR="001D0906" w:rsidRDefault="001D0906" w:rsidP="001D0906">
                              <w:r>
                                <w:rPr>
                                  <w:rFonts w:ascii="Arial" w:eastAsia="Arial" w:hAnsi="Arial" w:cs="Arial"/>
                                  <w:color w:val="333333"/>
                                  <w:sz w:val="14"/>
                                </w:rPr>
                                <w:t>no. 2, 2020.</w:t>
                              </w:r>
                            </w:p>
                          </w:txbxContent>
                        </wps:txbx>
                        <wps:bodyPr horzOverflow="overflow" vert="horz" lIns="0" tIns="0" rIns="0" bIns="0" rtlCol="0">
                          <a:noAutofit/>
                        </wps:bodyPr>
                      </wps:wsp>
                      <wps:wsp>
                        <wps:cNvPr id="4755" name="Rectangle 4755"/>
                        <wps:cNvSpPr/>
                        <wps:spPr>
                          <a:xfrm>
                            <a:off x="1287814" y="5049165"/>
                            <a:ext cx="4689204" cy="130544"/>
                          </a:xfrm>
                          <a:prstGeom prst="rect">
                            <a:avLst/>
                          </a:prstGeom>
                          <a:ln>
                            <a:noFill/>
                          </a:ln>
                        </wps:spPr>
                        <wps:txbx>
                          <w:txbxContent>
                            <w:p w14:paraId="662ADF8A" w14:textId="77777777" w:rsidR="001D0906" w:rsidRDefault="001D0906" w:rsidP="001D0906">
                              <w:r>
                                <w:rPr>
                                  <w:rFonts w:ascii="Arial" w:eastAsia="Arial" w:hAnsi="Arial" w:cs="Arial"/>
                                  <w:color w:val="333333"/>
                                  <w:sz w:val="14"/>
                                </w:rPr>
                                <w:t>Q. E. Fazrin, T. Lisnawati, S. Nurhayati, J. B. Satya, and D. Alamsyah, “Penerapan Metode</w:t>
                              </w:r>
                            </w:p>
                          </w:txbxContent>
                        </wps:txbx>
                        <wps:bodyPr horzOverflow="overflow" vert="horz" lIns="0" tIns="0" rIns="0" bIns="0" rtlCol="0">
                          <a:noAutofit/>
                        </wps:bodyPr>
                      </wps:wsp>
                      <wps:wsp>
                        <wps:cNvPr id="4754" name="Rectangle 4754"/>
                        <wps:cNvSpPr/>
                        <wps:spPr>
                          <a:xfrm>
                            <a:off x="1165718" y="5049165"/>
                            <a:ext cx="129938" cy="130544"/>
                          </a:xfrm>
                          <a:prstGeom prst="rect">
                            <a:avLst/>
                          </a:prstGeom>
                          <a:ln>
                            <a:noFill/>
                          </a:ln>
                        </wps:spPr>
                        <wps:txbx>
                          <w:txbxContent>
                            <w:p w14:paraId="33D534AB" w14:textId="77777777" w:rsidR="001D0906" w:rsidRDefault="001D0906" w:rsidP="001D0906">
                              <w:r>
                                <w:rPr>
                                  <w:rFonts w:ascii="Arial" w:eastAsia="Arial" w:hAnsi="Arial" w:cs="Arial"/>
                                  <w:color w:val="333333"/>
                                  <w:sz w:val="14"/>
                                </w:rPr>
                                <w:t>[9]</w:t>
                              </w:r>
                            </w:p>
                          </w:txbxContent>
                        </wps:txbx>
                        <wps:bodyPr horzOverflow="overflow" vert="horz" lIns="0" tIns="0" rIns="0" bIns="0" rtlCol="0">
                          <a:noAutofit/>
                        </wps:bodyPr>
                      </wps:wsp>
                      <wps:wsp>
                        <wps:cNvPr id="350" name="Rectangle 350"/>
                        <wps:cNvSpPr/>
                        <wps:spPr>
                          <a:xfrm>
                            <a:off x="1165718" y="5180952"/>
                            <a:ext cx="4994792" cy="130544"/>
                          </a:xfrm>
                          <a:prstGeom prst="rect">
                            <a:avLst/>
                          </a:prstGeom>
                          <a:ln>
                            <a:noFill/>
                          </a:ln>
                        </wps:spPr>
                        <wps:txbx>
                          <w:txbxContent>
                            <w:p w14:paraId="116A74E2" w14:textId="77777777" w:rsidR="001D0906" w:rsidRDefault="001D0906" w:rsidP="001D0906">
                              <w:r>
                                <w:rPr>
                                  <w:rFonts w:ascii="Arial" w:eastAsia="Arial" w:hAnsi="Arial" w:cs="Arial"/>
                                  <w:color w:val="333333"/>
                                  <w:sz w:val="14"/>
                                </w:rPr>
                                <w:t>Pengembangan Sistem Extreme Programing (XP) Pada Aplikasi Presensi Karyawan dengan QR</w:t>
                              </w:r>
                            </w:p>
                          </w:txbxContent>
                        </wps:txbx>
                        <wps:bodyPr horzOverflow="overflow" vert="horz" lIns="0" tIns="0" rIns="0" bIns="0" rtlCol="0">
                          <a:noAutofit/>
                        </wps:bodyPr>
                      </wps:wsp>
                      <wps:wsp>
                        <wps:cNvPr id="351" name="Rectangle 351"/>
                        <wps:cNvSpPr/>
                        <wps:spPr>
                          <a:xfrm>
                            <a:off x="1165718" y="5312739"/>
                            <a:ext cx="4105743" cy="130545"/>
                          </a:xfrm>
                          <a:prstGeom prst="rect">
                            <a:avLst/>
                          </a:prstGeom>
                          <a:ln>
                            <a:noFill/>
                          </a:ln>
                        </wps:spPr>
                        <wps:txbx>
                          <w:txbxContent>
                            <w:p w14:paraId="34796430" w14:textId="77777777" w:rsidR="001D0906" w:rsidRDefault="001D0906" w:rsidP="001D0906">
                              <w:r>
                                <w:rPr>
                                  <w:rFonts w:ascii="Arial" w:eastAsia="Arial" w:hAnsi="Arial" w:cs="Arial"/>
                                  <w:color w:val="333333"/>
                                  <w:sz w:val="14"/>
                                </w:rPr>
                                <w:t>Code,” bits, vol. 3, no. 3, pp. 164–170, Dec. 2021, doi: 10.47065/bits.v3i3.1018.</w:t>
                              </w:r>
                            </w:p>
                          </w:txbxContent>
                        </wps:txbx>
                        <wps:bodyPr horzOverflow="overflow" vert="horz" lIns="0" tIns="0" rIns="0" bIns="0" rtlCol="0">
                          <a:noAutofit/>
                        </wps:bodyPr>
                      </wps:wsp>
                      <wps:wsp>
                        <wps:cNvPr id="4757" name="Rectangle 4757"/>
                        <wps:cNvSpPr/>
                        <wps:spPr>
                          <a:xfrm>
                            <a:off x="1336680" y="5444525"/>
                            <a:ext cx="4884227" cy="130544"/>
                          </a:xfrm>
                          <a:prstGeom prst="rect">
                            <a:avLst/>
                          </a:prstGeom>
                          <a:ln>
                            <a:noFill/>
                          </a:ln>
                        </wps:spPr>
                        <wps:txbx>
                          <w:txbxContent>
                            <w:p w14:paraId="59BD519C" w14:textId="77777777" w:rsidR="001D0906" w:rsidRDefault="001D0906" w:rsidP="001D0906">
                              <w:r>
                                <w:rPr>
                                  <w:rFonts w:ascii="Arial" w:eastAsia="Arial" w:hAnsi="Arial" w:cs="Arial"/>
                                  <w:color w:val="333333"/>
                                  <w:sz w:val="14"/>
                                </w:rPr>
                                <w:t>R. I. Borman, A. T. Priandika, and A. R. Edison, “Implementasi Metode Pengembangan Sistem</w:t>
                              </w:r>
                            </w:p>
                          </w:txbxContent>
                        </wps:txbx>
                        <wps:bodyPr horzOverflow="overflow" vert="horz" lIns="0" tIns="0" rIns="0" bIns="0" rtlCol="0">
                          <a:noAutofit/>
                        </wps:bodyPr>
                      </wps:wsp>
                      <wps:wsp>
                        <wps:cNvPr id="4756" name="Rectangle 4756"/>
                        <wps:cNvSpPr/>
                        <wps:spPr>
                          <a:xfrm>
                            <a:off x="1165718" y="5444525"/>
                            <a:ext cx="194931" cy="130544"/>
                          </a:xfrm>
                          <a:prstGeom prst="rect">
                            <a:avLst/>
                          </a:prstGeom>
                          <a:ln>
                            <a:noFill/>
                          </a:ln>
                        </wps:spPr>
                        <wps:txbx>
                          <w:txbxContent>
                            <w:p w14:paraId="03092ABD" w14:textId="77777777" w:rsidR="001D0906" w:rsidRDefault="001D0906" w:rsidP="001D0906">
                              <w:r>
                                <w:rPr>
                                  <w:rFonts w:ascii="Arial" w:eastAsia="Arial" w:hAnsi="Arial" w:cs="Arial"/>
                                  <w:color w:val="333333"/>
                                  <w:sz w:val="14"/>
                                </w:rPr>
                                <w:t>[10]</w:t>
                              </w:r>
                            </w:p>
                          </w:txbxContent>
                        </wps:txbx>
                        <wps:bodyPr horzOverflow="overflow" vert="horz" lIns="0" tIns="0" rIns="0" bIns="0" rtlCol="0">
                          <a:noAutofit/>
                        </wps:bodyPr>
                      </wps:wsp>
                      <wps:wsp>
                        <wps:cNvPr id="353" name="Rectangle 353"/>
                        <wps:cNvSpPr/>
                        <wps:spPr>
                          <a:xfrm>
                            <a:off x="1165718" y="5576312"/>
                            <a:ext cx="4351692" cy="130544"/>
                          </a:xfrm>
                          <a:prstGeom prst="rect">
                            <a:avLst/>
                          </a:prstGeom>
                          <a:ln>
                            <a:noFill/>
                          </a:ln>
                        </wps:spPr>
                        <wps:txbx>
                          <w:txbxContent>
                            <w:p w14:paraId="0ABB27C8" w14:textId="77777777" w:rsidR="001D0906" w:rsidRDefault="001D0906" w:rsidP="001D0906">
                              <w:r>
                                <w:rPr>
                                  <w:rFonts w:ascii="Arial" w:eastAsia="Arial" w:hAnsi="Arial" w:cs="Arial"/>
                                  <w:color w:val="333333"/>
                                  <w:sz w:val="14"/>
                                </w:rPr>
                                <w:t>Extreme Programming (XP) pada Aplikasi Investasi Peternakan,” vol. 8, no. 3, 2020.</w:t>
                              </w:r>
                            </w:p>
                          </w:txbxContent>
                        </wps:txbx>
                        <wps:bodyPr horzOverflow="overflow" vert="horz" lIns="0" tIns="0" rIns="0" bIns="0" rtlCol="0">
                          <a:noAutofit/>
                        </wps:bodyPr>
                      </wps:wsp>
                      <wps:wsp>
                        <wps:cNvPr id="4759" name="Rectangle 4759"/>
                        <wps:cNvSpPr/>
                        <wps:spPr>
                          <a:xfrm>
                            <a:off x="1330153" y="5708099"/>
                            <a:ext cx="4123387" cy="130544"/>
                          </a:xfrm>
                          <a:prstGeom prst="rect">
                            <a:avLst/>
                          </a:prstGeom>
                          <a:ln>
                            <a:noFill/>
                          </a:ln>
                        </wps:spPr>
                        <wps:txbx>
                          <w:txbxContent>
                            <w:p w14:paraId="02F92C75" w14:textId="77777777" w:rsidR="001D0906" w:rsidRDefault="001D0906" w:rsidP="001D0906">
                              <w:r>
                                <w:rPr>
                                  <w:rFonts w:ascii="Arial" w:eastAsia="Arial" w:hAnsi="Arial" w:cs="Arial"/>
                                  <w:color w:val="333333"/>
                                  <w:sz w:val="14"/>
                                </w:rPr>
                                <w:t>K. Nistrina and L. Sahidah, “UNIFIED MODELLING LANGUAGE (UML) UNTUK</w:t>
                              </w:r>
                            </w:p>
                          </w:txbxContent>
                        </wps:txbx>
                        <wps:bodyPr horzOverflow="overflow" vert="horz" lIns="0" tIns="0" rIns="0" bIns="0" rtlCol="0">
                          <a:noAutofit/>
                        </wps:bodyPr>
                      </wps:wsp>
                      <wps:wsp>
                        <wps:cNvPr id="4758" name="Rectangle 4758"/>
                        <wps:cNvSpPr/>
                        <wps:spPr>
                          <a:xfrm>
                            <a:off x="1165718" y="5708099"/>
                            <a:ext cx="186249" cy="130544"/>
                          </a:xfrm>
                          <a:prstGeom prst="rect">
                            <a:avLst/>
                          </a:prstGeom>
                          <a:ln>
                            <a:noFill/>
                          </a:ln>
                        </wps:spPr>
                        <wps:txbx>
                          <w:txbxContent>
                            <w:p w14:paraId="0EA285CC" w14:textId="77777777" w:rsidR="001D0906" w:rsidRDefault="001D0906" w:rsidP="001D0906">
                              <w:r>
                                <w:rPr>
                                  <w:rFonts w:ascii="Arial" w:eastAsia="Arial" w:hAnsi="Arial" w:cs="Arial"/>
                                  <w:color w:val="333333"/>
                                  <w:sz w:val="14"/>
                                </w:rPr>
                                <w:t>[11]</w:t>
                              </w:r>
                            </w:p>
                          </w:txbxContent>
                        </wps:txbx>
                        <wps:bodyPr horzOverflow="overflow" vert="horz" lIns="0" tIns="0" rIns="0" bIns="0" rtlCol="0">
                          <a:noAutofit/>
                        </wps:bodyPr>
                      </wps:wsp>
                      <wps:wsp>
                        <wps:cNvPr id="355" name="Rectangle 355"/>
                        <wps:cNvSpPr/>
                        <wps:spPr>
                          <a:xfrm>
                            <a:off x="1165718" y="5839885"/>
                            <a:ext cx="4891156" cy="130545"/>
                          </a:xfrm>
                          <a:prstGeom prst="rect">
                            <a:avLst/>
                          </a:prstGeom>
                          <a:ln>
                            <a:noFill/>
                          </a:ln>
                        </wps:spPr>
                        <wps:txbx>
                          <w:txbxContent>
                            <w:p w14:paraId="19B13801" w14:textId="77777777" w:rsidR="001D0906" w:rsidRDefault="001D0906" w:rsidP="001D0906">
                              <w:r>
                                <w:rPr>
                                  <w:rFonts w:ascii="Arial" w:eastAsia="Arial" w:hAnsi="Arial" w:cs="Arial"/>
                                  <w:color w:val="333333"/>
                                  <w:sz w:val="14"/>
                                </w:rPr>
                                <w:t>PERANCANGAN SISTEM INFORMASI PENERIMAAN SISWA BARU DI SMK MARGA INSAN</w:t>
                              </w:r>
                            </w:p>
                          </w:txbxContent>
                        </wps:txbx>
                        <wps:bodyPr horzOverflow="overflow" vert="horz" lIns="0" tIns="0" rIns="0" bIns="0" rtlCol="0">
                          <a:noAutofit/>
                        </wps:bodyPr>
                      </wps:wsp>
                      <wps:wsp>
                        <wps:cNvPr id="356" name="Rectangle 356"/>
                        <wps:cNvSpPr/>
                        <wps:spPr>
                          <a:xfrm>
                            <a:off x="1165718" y="5971671"/>
                            <a:ext cx="2441950" cy="130544"/>
                          </a:xfrm>
                          <a:prstGeom prst="rect">
                            <a:avLst/>
                          </a:prstGeom>
                          <a:ln>
                            <a:noFill/>
                          </a:ln>
                        </wps:spPr>
                        <wps:txbx>
                          <w:txbxContent>
                            <w:p w14:paraId="2450D6D6" w14:textId="77777777" w:rsidR="001D0906" w:rsidRDefault="001D0906" w:rsidP="001D0906">
                              <w:r>
                                <w:rPr>
                                  <w:rFonts w:ascii="Arial" w:eastAsia="Arial" w:hAnsi="Arial" w:cs="Arial"/>
                                  <w:color w:val="333333"/>
                                  <w:sz w:val="14"/>
                                </w:rPr>
                                <w:t>KAMIL,” Jurnal Sistem Informasi, vol. 04, 2022.</w:t>
                              </w:r>
                            </w:p>
                          </w:txbxContent>
                        </wps:txbx>
                        <wps:bodyPr horzOverflow="overflow" vert="horz" lIns="0" tIns="0" rIns="0" bIns="0" rtlCol="0">
                          <a:noAutofit/>
                        </wps:bodyPr>
                      </wps:wsp>
                      <wps:wsp>
                        <wps:cNvPr id="4761" name="Rectangle 4761"/>
                        <wps:cNvSpPr/>
                        <wps:spPr>
                          <a:xfrm>
                            <a:off x="1336680" y="6103459"/>
                            <a:ext cx="4578803" cy="130544"/>
                          </a:xfrm>
                          <a:prstGeom prst="rect">
                            <a:avLst/>
                          </a:prstGeom>
                          <a:ln>
                            <a:noFill/>
                          </a:ln>
                        </wps:spPr>
                        <wps:txbx>
                          <w:txbxContent>
                            <w:p w14:paraId="7DAA8EE1" w14:textId="77777777" w:rsidR="001D0906" w:rsidRDefault="001D0906" w:rsidP="001D0906">
                              <w:r>
                                <w:rPr>
                                  <w:rFonts w:ascii="Arial" w:eastAsia="Arial" w:hAnsi="Arial" w:cs="Arial"/>
                                  <w:color w:val="333333"/>
                                  <w:sz w:val="14"/>
                                </w:rPr>
                                <w:t>B. J. M. Putra, A. Fu’adi, and D. A. F. Yuniarti, “Analisa dan Rancangan Sistem Informasi</w:t>
                              </w:r>
                            </w:p>
                          </w:txbxContent>
                        </wps:txbx>
                        <wps:bodyPr horzOverflow="overflow" vert="horz" lIns="0" tIns="0" rIns="0" bIns="0" rtlCol="0">
                          <a:noAutofit/>
                        </wps:bodyPr>
                      </wps:wsp>
                      <wps:wsp>
                        <wps:cNvPr id="4760" name="Rectangle 4760"/>
                        <wps:cNvSpPr/>
                        <wps:spPr>
                          <a:xfrm>
                            <a:off x="1165718" y="6103459"/>
                            <a:ext cx="194931" cy="130544"/>
                          </a:xfrm>
                          <a:prstGeom prst="rect">
                            <a:avLst/>
                          </a:prstGeom>
                          <a:ln>
                            <a:noFill/>
                          </a:ln>
                        </wps:spPr>
                        <wps:txbx>
                          <w:txbxContent>
                            <w:p w14:paraId="71D68B16" w14:textId="77777777" w:rsidR="001D0906" w:rsidRDefault="001D0906" w:rsidP="001D0906">
                              <w:r>
                                <w:rPr>
                                  <w:rFonts w:ascii="Arial" w:eastAsia="Arial" w:hAnsi="Arial" w:cs="Arial"/>
                                  <w:color w:val="333333"/>
                                  <w:sz w:val="14"/>
                                </w:rPr>
                                <w:t>[12]</w:t>
                              </w:r>
                            </w:p>
                          </w:txbxContent>
                        </wps:txbx>
                        <wps:bodyPr horzOverflow="overflow" vert="horz" lIns="0" tIns="0" rIns="0" bIns="0" rtlCol="0">
                          <a:noAutofit/>
                        </wps:bodyPr>
                      </wps:wsp>
                      <wps:wsp>
                        <wps:cNvPr id="358" name="Rectangle 358"/>
                        <wps:cNvSpPr/>
                        <wps:spPr>
                          <a:xfrm>
                            <a:off x="1165718" y="6235245"/>
                            <a:ext cx="3230460" cy="130544"/>
                          </a:xfrm>
                          <a:prstGeom prst="rect">
                            <a:avLst/>
                          </a:prstGeom>
                          <a:ln>
                            <a:noFill/>
                          </a:ln>
                        </wps:spPr>
                        <wps:txbx>
                          <w:txbxContent>
                            <w:p w14:paraId="541848FB" w14:textId="77777777" w:rsidR="001D0906" w:rsidRDefault="001D0906" w:rsidP="001D0906">
                              <w:r>
                                <w:rPr>
                                  <w:rFonts w:ascii="Arial" w:eastAsia="Arial" w:hAnsi="Arial" w:cs="Arial"/>
                                  <w:color w:val="333333"/>
                                  <w:sz w:val="14"/>
                                </w:rPr>
                                <w:t>Pariwisata Pacitan dengan UML dan ERD,” vol. 7, no. 1, 2022.</w:t>
                              </w:r>
                            </w:p>
                          </w:txbxContent>
                        </wps:txbx>
                        <wps:bodyPr horzOverflow="overflow" vert="horz" lIns="0" tIns="0" rIns="0" bIns="0" rtlCol="0">
                          <a:noAutofit/>
                        </wps:bodyPr>
                      </wps:wsp>
                      <wps:wsp>
                        <wps:cNvPr id="4762" name="Rectangle 4762"/>
                        <wps:cNvSpPr/>
                        <wps:spPr>
                          <a:xfrm>
                            <a:off x="1165718" y="6367032"/>
                            <a:ext cx="194931" cy="130544"/>
                          </a:xfrm>
                          <a:prstGeom prst="rect">
                            <a:avLst/>
                          </a:prstGeom>
                          <a:ln>
                            <a:noFill/>
                          </a:ln>
                        </wps:spPr>
                        <wps:txbx>
                          <w:txbxContent>
                            <w:p w14:paraId="25F21E9B" w14:textId="77777777" w:rsidR="001D0906" w:rsidRDefault="001D0906" w:rsidP="001D0906">
                              <w:r>
                                <w:rPr>
                                  <w:rFonts w:ascii="Arial" w:eastAsia="Arial" w:hAnsi="Arial" w:cs="Arial"/>
                                  <w:color w:val="333333"/>
                                  <w:sz w:val="14"/>
                                </w:rPr>
                                <w:t>[13]</w:t>
                              </w:r>
                            </w:p>
                          </w:txbxContent>
                        </wps:txbx>
                        <wps:bodyPr horzOverflow="overflow" vert="horz" lIns="0" tIns="0" rIns="0" bIns="0" rtlCol="0">
                          <a:noAutofit/>
                        </wps:bodyPr>
                      </wps:wsp>
                      <wps:wsp>
                        <wps:cNvPr id="4763" name="Rectangle 4763"/>
                        <wps:cNvSpPr/>
                        <wps:spPr>
                          <a:xfrm>
                            <a:off x="1336680" y="6367032"/>
                            <a:ext cx="4786446" cy="130544"/>
                          </a:xfrm>
                          <a:prstGeom prst="rect">
                            <a:avLst/>
                          </a:prstGeom>
                          <a:ln>
                            <a:noFill/>
                          </a:ln>
                        </wps:spPr>
                        <wps:txbx>
                          <w:txbxContent>
                            <w:p w14:paraId="3A3DF0D6" w14:textId="77777777" w:rsidR="001D0906" w:rsidRDefault="001D0906" w:rsidP="001D0906">
                              <w:r>
                                <w:rPr>
                                  <w:rFonts w:ascii="Arial" w:eastAsia="Arial" w:hAnsi="Arial" w:cs="Arial"/>
                                  <w:color w:val="333333"/>
                                  <w:sz w:val="14"/>
                                </w:rPr>
                                <w:t>K. Afiifah, Z. Fira Azzahra, and A. Dwi Anggoro, “Analisis Teknik Entity-Relationship Diagram</w:t>
                              </w:r>
                            </w:p>
                          </w:txbxContent>
                        </wps:txbx>
                        <wps:bodyPr horzOverflow="overflow" vert="horz" lIns="0" tIns="0" rIns="0" bIns="0" rtlCol="0">
                          <a:noAutofit/>
                        </wps:bodyPr>
                      </wps:wsp>
                      <wps:wsp>
                        <wps:cNvPr id="360" name="Rectangle 360"/>
                        <wps:cNvSpPr/>
                        <wps:spPr>
                          <a:xfrm>
                            <a:off x="1165718" y="6498818"/>
                            <a:ext cx="5176799" cy="130544"/>
                          </a:xfrm>
                          <a:prstGeom prst="rect">
                            <a:avLst/>
                          </a:prstGeom>
                          <a:ln>
                            <a:noFill/>
                          </a:ln>
                        </wps:spPr>
                        <wps:txbx>
                          <w:txbxContent>
                            <w:p w14:paraId="2BDA0146" w14:textId="77777777" w:rsidR="001D0906" w:rsidRDefault="001D0906" w:rsidP="001D0906">
                              <w:r>
                                <w:rPr>
                                  <w:rFonts w:ascii="Arial" w:eastAsia="Arial" w:hAnsi="Arial" w:cs="Arial"/>
                                  <w:color w:val="333333"/>
                                  <w:sz w:val="14"/>
                                </w:rPr>
                                <w:t>dalam Perancangan Database Sebuah Literature Review,” INTECH (Informatika dan Teknologi), vol.</w:t>
                              </w:r>
                            </w:p>
                          </w:txbxContent>
                        </wps:txbx>
                        <wps:bodyPr horzOverflow="overflow" vert="horz" lIns="0" tIns="0" rIns="0" bIns="0" rtlCol="0">
                          <a:noAutofit/>
                        </wps:bodyPr>
                      </wps:wsp>
                      <wps:wsp>
                        <wps:cNvPr id="4766" name="Rectangle 4766"/>
                        <wps:cNvSpPr/>
                        <wps:spPr>
                          <a:xfrm>
                            <a:off x="1214584" y="6630606"/>
                            <a:ext cx="2609526" cy="130544"/>
                          </a:xfrm>
                          <a:prstGeom prst="rect">
                            <a:avLst/>
                          </a:prstGeom>
                          <a:ln>
                            <a:noFill/>
                          </a:ln>
                        </wps:spPr>
                        <wps:txbx>
                          <w:txbxContent>
                            <w:p w14:paraId="08105C01" w14:textId="77777777" w:rsidR="001D0906" w:rsidRDefault="001D0906" w:rsidP="001D0906">
                              <w:r>
                                <w:rPr>
                                  <w:rFonts w:ascii="Arial" w:eastAsia="Arial" w:hAnsi="Arial" w:cs="Arial"/>
                                  <w:color w:val="333333"/>
                                  <w:sz w:val="14"/>
                                </w:rPr>
                                <w:t>, no. 1, pp. 8–11, Apr. 2022, doi: 10.54895/intech.v</w:t>
                              </w:r>
                            </w:p>
                          </w:txbxContent>
                        </wps:txbx>
                        <wps:bodyPr horzOverflow="overflow" vert="horz" lIns="0" tIns="0" rIns="0" bIns="0" rtlCol="0">
                          <a:noAutofit/>
                        </wps:bodyPr>
                      </wps:wsp>
                      <wps:wsp>
                        <wps:cNvPr id="4765" name="Rectangle 4765"/>
                        <wps:cNvSpPr/>
                        <wps:spPr>
                          <a:xfrm>
                            <a:off x="3176634" y="6630606"/>
                            <a:ext cx="480865" cy="130544"/>
                          </a:xfrm>
                          <a:prstGeom prst="rect">
                            <a:avLst/>
                          </a:prstGeom>
                          <a:ln>
                            <a:noFill/>
                          </a:ln>
                        </wps:spPr>
                        <wps:txbx>
                          <w:txbxContent>
                            <w:p w14:paraId="61E3B105" w14:textId="77777777" w:rsidR="001D0906" w:rsidRDefault="001D0906" w:rsidP="001D0906">
                              <w:r>
                                <w:rPr>
                                  <w:rFonts w:ascii="Arial" w:eastAsia="Arial" w:hAnsi="Arial" w:cs="Arial"/>
                                  <w:color w:val="333333"/>
                                  <w:sz w:val="14"/>
                                </w:rPr>
                                <w:t>3i1.1261.</w:t>
                              </w:r>
                            </w:p>
                          </w:txbxContent>
                        </wps:txbx>
                        <wps:bodyPr horzOverflow="overflow" vert="horz" lIns="0" tIns="0" rIns="0" bIns="0" rtlCol="0">
                          <a:noAutofit/>
                        </wps:bodyPr>
                      </wps:wsp>
                      <wps:wsp>
                        <wps:cNvPr id="4764" name="Rectangle 4764"/>
                        <wps:cNvSpPr/>
                        <wps:spPr>
                          <a:xfrm>
                            <a:off x="1165718" y="6630606"/>
                            <a:ext cx="64969" cy="130544"/>
                          </a:xfrm>
                          <a:prstGeom prst="rect">
                            <a:avLst/>
                          </a:prstGeom>
                          <a:ln>
                            <a:noFill/>
                          </a:ln>
                        </wps:spPr>
                        <wps:txbx>
                          <w:txbxContent>
                            <w:p w14:paraId="7AF16DA9" w14:textId="77777777" w:rsidR="001D0906" w:rsidRDefault="001D0906" w:rsidP="001D0906">
                              <w:r>
                                <w:rPr>
                                  <w:rFonts w:ascii="Arial" w:eastAsia="Arial" w:hAnsi="Arial" w:cs="Arial"/>
                                  <w:color w:val="333333"/>
                                  <w:sz w:val="14"/>
                                </w:rPr>
                                <w:t>3</w:t>
                              </w:r>
                            </w:p>
                          </w:txbxContent>
                        </wps:txbx>
                        <wps:bodyPr horzOverflow="overflow" vert="horz" lIns="0" tIns="0" rIns="0" bIns="0" rtlCol="0">
                          <a:noAutofit/>
                        </wps:bodyPr>
                      </wps:wsp>
                      <wps:wsp>
                        <wps:cNvPr id="4767" name="Rectangle 4767"/>
                        <wps:cNvSpPr/>
                        <wps:spPr>
                          <a:xfrm>
                            <a:off x="1165718" y="6762393"/>
                            <a:ext cx="194931" cy="130544"/>
                          </a:xfrm>
                          <a:prstGeom prst="rect">
                            <a:avLst/>
                          </a:prstGeom>
                          <a:ln>
                            <a:noFill/>
                          </a:ln>
                        </wps:spPr>
                        <wps:txbx>
                          <w:txbxContent>
                            <w:p w14:paraId="419FED5D" w14:textId="77777777" w:rsidR="001D0906" w:rsidRDefault="001D0906" w:rsidP="001D0906">
                              <w:r>
                                <w:rPr>
                                  <w:rFonts w:ascii="Arial" w:eastAsia="Arial" w:hAnsi="Arial" w:cs="Arial"/>
                                  <w:color w:val="333333"/>
                                  <w:sz w:val="14"/>
                                </w:rPr>
                                <w:t>[14]</w:t>
                              </w:r>
                            </w:p>
                          </w:txbxContent>
                        </wps:txbx>
                        <wps:bodyPr horzOverflow="overflow" vert="horz" lIns="0" tIns="0" rIns="0" bIns="0" rtlCol="0">
                          <a:noAutofit/>
                        </wps:bodyPr>
                      </wps:wsp>
                      <wps:wsp>
                        <wps:cNvPr id="4768" name="Rectangle 4768"/>
                        <wps:cNvSpPr/>
                        <wps:spPr>
                          <a:xfrm>
                            <a:off x="1336680" y="6762393"/>
                            <a:ext cx="4648621" cy="130544"/>
                          </a:xfrm>
                          <a:prstGeom prst="rect">
                            <a:avLst/>
                          </a:prstGeom>
                          <a:ln>
                            <a:noFill/>
                          </a:ln>
                        </wps:spPr>
                        <wps:txbx>
                          <w:txbxContent>
                            <w:p w14:paraId="56C4A260" w14:textId="77777777" w:rsidR="001D0906" w:rsidRDefault="001D0906" w:rsidP="001D0906">
                              <w:r>
                                <w:rPr>
                                  <w:rFonts w:ascii="Arial" w:eastAsia="Arial" w:hAnsi="Arial" w:cs="Arial"/>
                                  <w:color w:val="333333"/>
                                  <w:sz w:val="14"/>
                                </w:rPr>
                                <w:t>F. Azmi, “SISTEM PARKIR DENGAN RADIO FREQUENCY IDENTIFICATION BERBASIS</w:t>
                              </w:r>
                            </w:p>
                          </w:txbxContent>
                        </wps:txbx>
                        <wps:bodyPr horzOverflow="overflow" vert="horz" lIns="0" tIns="0" rIns="0" bIns="0" rtlCol="0">
                          <a:noAutofit/>
                        </wps:bodyPr>
                      </wps:wsp>
                      <wps:wsp>
                        <wps:cNvPr id="363" name="Rectangle 363"/>
                        <wps:cNvSpPr/>
                        <wps:spPr>
                          <a:xfrm>
                            <a:off x="1165718" y="6894179"/>
                            <a:ext cx="1896233" cy="130544"/>
                          </a:xfrm>
                          <a:prstGeom prst="rect">
                            <a:avLst/>
                          </a:prstGeom>
                          <a:ln>
                            <a:noFill/>
                          </a:ln>
                        </wps:spPr>
                        <wps:txbx>
                          <w:txbxContent>
                            <w:p w14:paraId="2D226BEA" w14:textId="77777777" w:rsidR="001D0906" w:rsidRDefault="001D0906" w:rsidP="001D0906">
                              <w:r>
                                <w:rPr>
                                  <w:rFonts w:ascii="Arial" w:eastAsia="Arial" w:hAnsi="Arial" w:cs="Arial"/>
                                  <w:color w:val="333333"/>
                                  <w:sz w:val="14"/>
                                </w:rPr>
                                <w:t>GELOMBANG RADIO,” vol. 3, 2023.</w:t>
                              </w:r>
                            </w:p>
                          </w:txbxContent>
                        </wps:txbx>
                        <wps:bodyPr horzOverflow="overflow" vert="horz" lIns="0" tIns="0" rIns="0" bIns="0" rtlCol="0">
                          <a:noAutofit/>
                        </wps:bodyPr>
                      </wps:wsp>
                      <wps:wsp>
                        <wps:cNvPr id="4770" name="Rectangle 4770"/>
                        <wps:cNvSpPr/>
                        <wps:spPr>
                          <a:xfrm>
                            <a:off x="1336680" y="7025966"/>
                            <a:ext cx="4806288" cy="130544"/>
                          </a:xfrm>
                          <a:prstGeom prst="rect">
                            <a:avLst/>
                          </a:prstGeom>
                          <a:ln>
                            <a:noFill/>
                          </a:ln>
                        </wps:spPr>
                        <wps:txbx>
                          <w:txbxContent>
                            <w:p w14:paraId="45E080CE" w14:textId="77777777" w:rsidR="001D0906" w:rsidRDefault="001D0906" w:rsidP="001D0906">
                              <w:r>
                                <w:rPr>
                                  <w:rFonts w:ascii="Arial" w:eastAsia="Arial" w:hAnsi="Arial" w:cs="Arial"/>
                                  <w:color w:val="333333"/>
                                  <w:sz w:val="14"/>
                                </w:rPr>
                                <w:t>Ni Nyoman Emang Smrti, A. I Putu Gd Sukenada, D. T. R. Ni Kadek, A. Adnan, and J. Pande</w:t>
                              </w:r>
                            </w:p>
                          </w:txbxContent>
                        </wps:txbx>
                        <wps:bodyPr horzOverflow="overflow" vert="horz" lIns="0" tIns="0" rIns="0" bIns="0" rtlCol="0">
                          <a:noAutofit/>
                        </wps:bodyPr>
                      </wps:wsp>
                      <wps:wsp>
                        <wps:cNvPr id="4769" name="Rectangle 4769"/>
                        <wps:cNvSpPr/>
                        <wps:spPr>
                          <a:xfrm>
                            <a:off x="1165718" y="7025966"/>
                            <a:ext cx="194931" cy="130544"/>
                          </a:xfrm>
                          <a:prstGeom prst="rect">
                            <a:avLst/>
                          </a:prstGeom>
                          <a:ln>
                            <a:noFill/>
                          </a:ln>
                        </wps:spPr>
                        <wps:txbx>
                          <w:txbxContent>
                            <w:p w14:paraId="155EDC87" w14:textId="77777777" w:rsidR="001D0906" w:rsidRDefault="001D0906" w:rsidP="001D0906">
                              <w:r>
                                <w:rPr>
                                  <w:rFonts w:ascii="Arial" w:eastAsia="Arial" w:hAnsi="Arial" w:cs="Arial"/>
                                  <w:color w:val="333333"/>
                                  <w:sz w:val="14"/>
                                </w:rPr>
                                <w:t>[15]</w:t>
                              </w:r>
                            </w:p>
                          </w:txbxContent>
                        </wps:txbx>
                        <wps:bodyPr horzOverflow="overflow" vert="horz" lIns="0" tIns="0" rIns="0" bIns="0" rtlCol="0">
                          <a:noAutofit/>
                        </wps:bodyPr>
                      </wps:wsp>
                      <wps:wsp>
                        <wps:cNvPr id="365" name="Rectangle 365"/>
                        <wps:cNvSpPr/>
                        <wps:spPr>
                          <a:xfrm>
                            <a:off x="1165718" y="7157752"/>
                            <a:ext cx="4637766" cy="130544"/>
                          </a:xfrm>
                          <a:prstGeom prst="rect">
                            <a:avLst/>
                          </a:prstGeom>
                          <a:ln>
                            <a:noFill/>
                          </a:ln>
                        </wps:spPr>
                        <wps:txbx>
                          <w:txbxContent>
                            <w:p w14:paraId="4F9977BC" w14:textId="77777777" w:rsidR="001D0906" w:rsidRDefault="001D0906" w:rsidP="001D0906">
                              <w:r>
                                <w:rPr>
                                  <w:rFonts w:ascii="Arial" w:eastAsia="Arial" w:hAnsi="Arial" w:cs="Arial"/>
                                  <w:color w:val="333333"/>
                                  <w:sz w:val="14"/>
                                </w:rPr>
                                <w:t>Putu Ode, “Flowgorithm Sebagai Penunjang Pembelajaran Algoritma dan Pemrograman,”</w:t>
                              </w:r>
                            </w:p>
                          </w:txbxContent>
                        </wps:txbx>
                        <wps:bodyPr horzOverflow="overflow" vert="horz" lIns="0" tIns="0" rIns="0" bIns="0" rtlCol="0">
                          <a:noAutofit/>
                        </wps:bodyPr>
                      </wps:wsp>
                      <wps:wsp>
                        <wps:cNvPr id="366" name="Rectangle 366"/>
                        <wps:cNvSpPr/>
                        <wps:spPr>
                          <a:xfrm>
                            <a:off x="1165718" y="7289540"/>
                            <a:ext cx="5035105" cy="130544"/>
                          </a:xfrm>
                          <a:prstGeom prst="rect">
                            <a:avLst/>
                          </a:prstGeom>
                          <a:ln>
                            <a:noFill/>
                          </a:ln>
                        </wps:spPr>
                        <wps:txbx>
                          <w:txbxContent>
                            <w:p w14:paraId="2644E13B" w14:textId="77777777" w:rsidR="001D0906" w:rsidRDefault="001D0906" w:rsidP="001D0906">
                              <w:r>
                                <w:rPr>
                                  <w:rFonts w:ascii="Arial" w:eastAsia="Arial" w:hAnsi="Arial" w:cs="Arial"/>
                                  <w:color w:val="333333"/>
                                  <w:sz w:val="14"/>
                                </w:rPr>
                                <w:t>bangkitindonesia, vol. 12, no. 1, pp. 56–64, Mar. 2023, doi: 10.52771/bangkitindonesia.v12i1.218.</w:t>
                              </w:r>
                            </w:p>
                          </w:txbxContent>
                        </wps:txbx>
                        <wps:bodyPr horzOverflow="overflow" vert="horz" lIns="0" tIns="0" rIns="0" bIns="0" rtlCol="0">
                          <a:noAutofit/>
                        </wps:bodyPr>
                      </wps:wsp>
                      <wps:wsp>
                        <wps:cNvPr id="4772" name="Rectangle 4772"/>
                        <wps:cNvSpPr/>
                        <wps:spPr>
                          <a:xfrm>
                            <a:off x="1336680" y="7421326"/>
                            <a:ext cx="4912307" cy="130544"/>
                          </a:xfrm>
                          <a:prstGeom prst="rect">
                            <a:avLst/>
                          </a:prstGeom>
                          <a:ln>
                            <a:noFill/>
                          </a:ln>
                        </wps:spPr>
                        <wps:txbx>
                          <w:txbxContent>
                            <w:p w14:paraId="6ECF4C57" w14:textId="77777777" w:rsidR="001D0906" w:rsidRDefault="001D0906" w:rsidP="001D0906">
                              <w:r>
                                <w:rPr>
                                  <w:rFonts w:ascii="Arial" w:eastAsia="Arial" w:hAnsi="Arial" w:cs="Arial"/>
                                  <w:color w:val="333333"/>
                                  <w:sz w:val="14"/>
                                </w:rPr>
                                <w:t>Z. Tuasamu et al., “Analisis Sistem Informasi Akuntansi Siklus Pendapatan Menggunakan DFD</w:t>
                              </w:r>
                            </w:p>
                          </w:txbxContent>
                        </wps:txbx>
                        <wps:bodyPr horzOverflow="overflow" vert="horz" lIns="0" tIns="0" rIns="0" bIns="0" rtlCol="0">
                          <a:noAutofit/>
                        </wps:bodyPr>
                      </wps:wsp>
                      <wps:wsp>
                        <wps:cNvPr id="4771" name="Rectangle 4771"/>
                        <wps:cNvSpPr/>
                        <wps:spPr>
                          <a:xfrm>
                            <a:off x="1165718" y="7421326"/>
                            <a:ext cx="194931" cy="130544"/>
                          </a:xfrm>
                          <a:prstGeom prst="rect">
                            <a:avLst/>
                          </a:prstGeom>
                          <a:ln>
                            <a:noFill/>
                          </a:ln>
                        </wps:spPr>
                        <wps:txbx>
                          <w:txbxContent>
                            <w:p w14:paraId="10DB87B1" w14:textId="77777777" w:rsidR="001D0906" w:rsidRDefault="001D0906" w:rsidP="001D0906">
                              <w:r>
                                <w:rPr>
                                  <w:rFonts w:ascii="Arial" w:eastAsia="Arial" w:hAnsi="Arial" w:cs="Arial"/>
                                  <w:color w:val="333333"/>
                                  <w:sz w:val="14"/>
                                </w:rPr>
                                <w:t>[16]</w:t>
                              </w:r>
                            </w:p>
                          </w:txbxContent>
                        </wps:txbx>
                        <wps:bodyPr horzOverflow="overflow" vert="horz" lIns="0" tIns="0" rIns="0" bIns="0" rtlCol="0">
                          <a:noAutofit/>
                        </wps:bodyPr>
                      </wps:wsp>
                      <wps:wsp>
                        <wps:cNvPr id="368" name="Rectangle 368"/>
                        <wps:cNvSpPr/>
                        <wps:spPr>
                          <a:xfrm>
                            <a:off x="1165718" y="7553113"/>
                            <a:ext cx="5215195" cy="130544"/>
                          </a:xfrm>
                          <a:prstGeom prst="rect">
                            <a:avLst/>
                          </a:prstGeom>
                          <a:ln>
                            <a:noFill/>
                          </a:ln>
                        </wps:spPr>
                        <wps:txbx>
                          <w:txbxContent>
                            <w:p w14:paraId="52A63AF0" w14:textId="77777777" w:rsidR="001D0906" w:rsidRDefault="001D0906" w:rsidP="001D0906">
                              <w:r>
                                <w:rPr>
                                  <w:rFonts w:ascii="Arial" w:eastAsia="Arial" w:hAnsi="Arial" w:cs="Arial"/>
                                  <w:color w:val="333333"/>
                                  <w:sz w:val="14"/>
                                </w:rPr>
                                <w:t>dan Flowchart Pada Bisnis Porobico,” Jurnal Bisnis dan Manajemen (JURBISMAN), vol. 1, no. 2, Art.</w:t>
                              </w:r>
                            </w:p>
                          </w:txbxContent>
                        </wps:txbx>
                        <wps:bodyPr horzOverflow="overflow" vert="horz" lIns="0" tIns="0" rIns="0" bIns="0" rtlCol="0">
                          <a:noAutofit/>
                        </wps:bodyPr>
                      </wps:wsp>
                      <wps:wsp>
                        <wps:cNvPr id="369" name="Rectangle 369"/>
                        <wps:cNvSpPr/>
                        <wps:spPr>
                          <a:xfrm>
                            <a:off x="1165718" y="7684899"/>
                            <a:ext cx="2657002" cy="130544"/>
                          </a:xfrm>
                          <a:prstGeom prst="rect">
                            <a:avLst/>
                          </a:prstGeom>
                          <a:ln>
                            <a:noFill/>
                          </a:ln>
                        </wps:spPr>
                        <wps:txbx>
                          <w:txbxContent>
                            <w:p w14:paraId="20C8D6D3" w14:textId="77777777" w:rsidR="001D0906" w:rsidRDefault="001D0906" w:rsidP="001D0906">
                              <w:r>
                                <w:rPr>
                                  <w:rFonts w:ascii="Arial" w:eastAsia="Arial" w:hAnsi="Arial" w:cs="Arial"/>
                                  <w:color w:val="333333"/>
                                  <w:sz w:val="14"/>
                                </w:rPr>
                                <w:t>no. 2, May 2023, doi: 10.61930/jurbisman.v1i2.181.</w:t>
                              </w:r>
                            </w:p>
                          </w:txbxContent>
                        </wps:txbx>
                        <wps:bodyPr horzOverflow="overflow" vert="horz" lIns="0" tIns="0" rIns="0" bIns="0" rtlCol="0">
                          <a:noAutofit/>
                        </wps:bodyPr>
                      </wps:wsp>
                      <wps:wsp>
                        <wps:cNvPr id="370" name="Rectangle 370"/>
                        <wps:cNvSpPr/>
                        <wps:spPr>
                          <a:xfrm>
                            <a:off x="238864" y="8263297"/>
                            <a:ext cx="1914906" cy="130544"/>
                          </a:xfrm>
                          <a:prstGeom prst="rect">
                            <a:avLst/>
                          </a:prstGeom>
                          <a:ln>
                            <a:noFill/>
                          </a:ln>
                        </wps:spPr>
                        <wps:txbx>
                          <w:txbxContent>
                            <w:p w14:paraId="404CC263" w14:textId="77777777" w:rsidR="001D0906" w:rsidRDefault="001D0906" w:rsidP="001D0906">
                              <w:r>
                                <w:rPr>
                                  <w:rFonts w:ascii="Arial" w:eastAsia="Arial" w:hAnsi="Arial" w:cs="Arial"/>
                                  <w:b/>
                                  <w:color w:val="333333"/>
                                  <w:sz w:val="14"/>
                                </w:rPr>
                                <w:t>The Journal has been Indexed by :</w:t>
                              </w:r>
                            </w:p>
                          </w:txbxContent>
                        </wps:txbx>
                        <wps:bodyPr horzOverflow="overflow" vert="horz" lIns="0" tIns="0" rIns="0" bIns="0" rtlCol="0">
                          <a:noAutofit/>
                        </wps:bodyPr>
                      </wps:wsp>
                      <pic:pic xmlns:pic="http://schemas.openxmlformats.org/drawingml/2006/picture">
                        <pic:nvPicPr>
                          <pic:cNvPr id="372" name="Picture 372"/>
                          <pic:cNvPicPr/>
                        </pic:nvPicPr>
                        <pic:blipFill>
                          <a:blip r:embed="rId25"/>
                          <a:stretch>
                            <a:fillRect/>
                          </a:stretch>
                        </pic:blipFill>
                        <pic:spPr>
                          <a:xfrm>
                            <a:off x="237948" y="8481940"/>
                            <a:ext cx="468575" cy="256252"/>
                          </a:xfrm>
                          <a:prstGeom prst="rect">
                            <a:avLst/>
                          </a:prstGeom>
                        </pic:spPr>
                      </pic:pic>
                      <wps:wsp>
                        <wps:cNvPr id="373" name="Rectangle 373"/>
                        <wps:cNvSpPr/>
                        <wps:spPr>
                          <a:xfrm>
                            <a:off x="707439" y="8658656"/>
                            <a:ext cx="64946" cy="130544"/>
                          </a:xfrm>
                          <a:prstGeom prst="rect">
                            <a:avLst/>
                          </a:prstGeom>
                          <a:ln>
                            <a:noFill/>
                          </a:ln>
                        </wps:spPr>
                        <wps:txbx>
                          <w:txbxContent>
                            <w:p w14:paraId="760BB17F" w14:textId="77777777" w:rsidR="001D0906" w:rsidRDefault="001D0906" w:rsidP="001D0906">
                              <w:r>
                                <w:rPr>
                                  <w:rFonts w:ascii="Arial" w:eastAsia="Arial" w:hAnsi="Arial" w:cs="Arial"/>
                                  <w:b/>
                                  <w:color w:val="333333"/>
                                  <w:sz w:val="14"/>
                                </w:rPr>
                                <w:t xml:space="preserve">  </w:t>
                              </w:r>
                            </w:p>
                          </w:txbxContent>
                        </wps:txbx>
                        <wps:bodyPr horzOverflow="overflow" vert="horz" lIns="0" tIns="0" rIns="0" bIns="0" rtlCol="0">
                          <a:noAutofit/>
                        </wps:bodyPr>
                      </wps:wsp>
                      <pic:pic xmlns:pic="http://schemas.openxmlformats.org/drawingml/2006/picture">
                        <pic:nvPicPr>
                          <pic:cNvPr id="375" name="Picture 375"/>
                          <pic:cNvPicPr/>
                        </pic:nvPicPr>
                        <pic:blipFill>
                          <a:blip r:embed="rId26"/>
                          <a:stretch>
                            <a:fillRect/>
                          </a:stretch>
                        </pic:blipFill>
                        <pic:spPr>
                          <a:xfrm>
                            <a:off x="757774" y="8481940"/>
                            <a:ext cx="468575" cy="256252"/>
                          </a:xfrm>
                          <a:prstGeom prst="rect">
                            <a:avLst/>
                          </a:prstGeom>
                        </pic:spPr>
                      </pic:pic>
                      <wps:wsp>
                        <wps:cNvPr id="376" name="Rectangle 376"/>
                        <wps:cNvSpPr/>
                        <wps:spPr>
                          <a:xfrm>
                            <a:off x="1224834" y="8658656"/>
                            <a:ext cx="64946" cy="130544"/>
                          </a:xfrm>
                          <a:prstGeom prst="rect">
                            <a:avLst/>
                          </a:prstGeom>
                          <a:ln>
                            <a:noFill/>
                          </a:ln>
                        </wps:spPr>
                        <wps:txbx>
                          <w:txbxContent>
                            <w:p w14:paraId="14D0B2EA" w14:textId="77777777" w:rsidR="001D0906" w:rsidRDefault="001D0906" w:rsidP="001D0906">
                              <w:r>
                                <w:rPr>
                                  <w:rFonts w:ascii="Arial" w:eastAsia="Arial" w:hAnsi="Arial" w:cs="Arial"/>
                                  <w:b/>
                                  <w:color w:val="333333"/>
                                  <w:sz w:val="14"/>
                                </w:rPr>
                                <w:t xml:space="preserve">  </w:t>
                              </w:r>
                            </w:p>
                          </w:txbxContent>
                        </wps:txbx>
                        <wps:bodyPr horzOverflow="overflow" vert="horz" lIns="0" tIns="0" rIns="0" bIns="0" rtlCol="0">
                          <a:noAutofit/>
                        </wps:bodyPr>
                      </wps:wsp>
                      <pic:pic xmlns:pic="http://schemas.openxmlformats.org/drawingml/2006/picture">
                        <pic:nvPicPr>
                          <pic:cNvPr id="378" name="Picture 378"/>
                          <pic:cNvPicPr/>
                        </pic:nvPicPr>
                        <pic:blipFill>
                          <a:blip r:embed="rId27"/>
                          <a:stretch>
                            <a:fillRect/>
                          </a:stretch>
                        </pic:blipFill>
                        <pic:spPr>
                          <a:xfrm>
                            <a:off x="1273938" y="8481940"/>
                            <a:ext cx="468575" cy="256252"/>
                          </a:xfrm>
                          <a:prstGeom prst="rect">
                            <a:avLst/>
                          </a:prstGeom>
                        </pic:spPr>
                      </pic:pic>
                      <wps:wsp>
                        <wps:cNvPr id="379" name="Rectangle 379"/>
                        <wps:cNvSpPr/>
                        <wps:spPr>
                          <a:xfrm>
                            <a:off x="1742227" y="8658656"/>
                            <a:ext cx="32485" cy="130544"/>
                          </a:xfrm>
                          <a:prstGeom prst="rect">
                            <a:avLst/>
                          </a:prstGeom>
                          <a:ln>
                            <a:noFill/>
                          </a:ln>
                        </wps:spPr>
                        <wps:txbx>
                          <w:txbxContent>
                            <w:p w14:paraId="4A9E0AD1" w14:textId="77777777" w:rsidR="001D0906" w:rsidRDefault="001D0906" w:rsidP="001D0906">
                              <w:r>
                                <w:rPr>
                                  <w:rFonts w:ascii="Arial" w:eastAsia="Arial" w:hAnsi="Arial" w:cs="Arial"/>
                                  <w:b/>
                                  <w:color w:val="333333"/>
                                  <w:sz w:val="14"/>
                                </w:rPr>
                                <w:t xml:space="preserve"> </w:t>
                              </w:r>
                            </w:p>
                          </w:txbxContent>
                        </wps:txbx>
                        <wps:bodyPr horzOverflow="overflow" vert="horz" lIns="0" tIns="0" rIns="0" bIns="0" rtlCol="0">
                          <a:noAutofit/>
                        </wps:bodyPr>
                      </wps:wsp>
                      <pic:pic xmlns:pic="http://schemas.openxmlformats.org/drawingml/2006/picture">
                        <pic:nvPicPr>
                          <pic:cNvPr id="381" name="Picture 381"/>
                          <pic:cNvPicPr/>
                        </pic:nvPicPr>
                        <pic:blipFill>
                          <a:blip r:embed="rId28"/>
                          <a:stretch>
                            <a:fillRect/>
                          </a:stretch>
                        </pic:blipFill>
                        <pic:spPr>
                          <a:xfrm>
                            <a:off x="1768138" y="8467296"/>
                            <a:ext cx="534468" cy="270895"/>
                          </a:xfrm>
                          <a:prstGeom prst="rect">
                            <a:avLst/>
                          </a:prstGeom>
                        </pic:spPr>
                      </pic:pic>
                      <wps:wsp>
                        <wps:cNvPr id="382" name="Rectangle 382"/>
                        <wps:cNvSpPr/>
                        <wps:spPr>
                          <a:xfrm>
                            <a:off x="2301106" y="8658656"/>
                            <a:ext cx="32485" cy="130544"/>
                          </a:xfrm>
                          <a:prstGeom prst="rect">
                            <a:avLst/>
                          </a:prstGeom>
                          <a:ln>
                            <a:noFill/>
                          </a:ln>
                        </wps:spPr>
                        <wps:txbx>
                          <w:txbxContent>
                            <w:p w14:paraId="40521DEC" w14:textId="77777777" w:rsidR="001D0906" w:rsidRDefault="001D0906" w:rsidP="001D0906">
                              <w:r>
                                <w:rPr>
                                  <w:rFonts w:ascii="Arial" w:eastAsia="Arial" w:hAnsi="Arial" w:cs="Arial"/>
                                  <w:b/>
                                  <w:color w:val="333333"/>
                                  <w:sz w:val="14"/>
                                </w:rPr>
                                <w:t xml:space="preserve"> </w:t>
                              </w:r>
                            </w:p>
                          </w:txbxContent>
                        </wps:txbx>
                        <wps:bodyPr horzOverflow="overflow" vert="horz" lIns="0" tIns="0" rIns="0" bIns="0" rtlCol="0">
                          <a:noAutofit/>
                        </wps:bodyPr>
                      </wps:wsp>
                      <pic:pic xmlns:pic="http://schemas.openxmlformats.org/drawingml/2006/picture">
                        <pic:nvPicPr>
                          <pic:cNvPr id="384" name="Picture 384"/>
                          <pic:cNvPicPr/>
                        </pic:nvPicPr>
                        <pic:blipFill>
                          <a:blip r:embed="rId29"/>
                          <a:stretch>
                            <a:fillRect/>
                          </a:stretch>
                        </pic:blipFill>
                        <pic:spPr>
                          <a:xfrm>
                            <a:off x="2324571" y="8533190"/>
                            <a:ext cx="636969" cy="205001"/>
                          </a:xfrm>
                          <a:prstGeom prst="rect">
                            <a:avLst/>
                          </a:prstGeom>
                        </pic:spPr>
                      </pic:pic>
                      <wps:wsp>
                        <wps:cNvPr id="385" name="Rectangle 385"/>
                        <wps:cNvSpPr/>
                        <wps:spPr>
                          <a:xfrm>
                            <a:off x="2962485" y="8658656"/>
                            <a:ext cx="32485" cy="130544"/>
                          </a:xfrm>
                          <a:prstGeom prst="rect">
                            <a:avLst/>
                          </a:prstGeom>
                          <a:ln>
                            <a:noFill/>
                          </a:ln>
                        </wps:spPr>
                        <wps:txbx>
                          <w:txbxContent>
                            <w:p w14:paraId="649ED0FF" w14:textId="77777777" w:rsidR="001D0906" w:rsidRDefault="001D0906" w:rsidP="001D0906">
                              <w:r>
                                <w:rPr>
                                  <w:rFonts w:ascii="Arial" w:eastAsia="Arial" w:hAnsi="Arial" w:cs="Arial"/>
                                  <w:b/>
                                  <w:color w:val="333333"/>
                                  <w:sz w:val="14"/>
                                </w:rPr>
                                <w:t xml:space="preserve"> </w:t>
                              </w:r>
                            </w:p>
                          </w:txbxContent>
                        </wps:txbx>
                        <wps:bodyPr horzOverflow="overflow" vert="horz" lIns="0" tIns="0" rIns="0" bIns="0" rtlCol="0">
                          <a:noAutofit/>
                        </wps:bodyPr>
                      </wps:wsp>
                      <pic:pic xmlns:pic="http://schemas.openxmlformats.org/drawingml/2006/picture">
                        <pic:nvPicPr>
                          <pic:cNvPr id="387" name="Picture 387"/>
                          <pic:cNvPicPr/>
                        </pic:nvPicPr>
                        <pic:blipFill>
                          <a:blip r:embed="rId30"/>
                          <a:stretch>
                            <a:fillRect/>
                          </a:stretch>
                        </pic:blipFill>
                        <pic:spPr>
                          <a:xfrm>
                            <a:off x="2987166" y="8533190"/>
                            <a:ext cx="636969" cy="205001"/>
                          </a:xfrm>
                          <a:prstGeom prst="rect">
                            <a:avLst/>
                          </a:prstGeom>
                        </pic:spPr>
                      </pic:pic>
                      <wps:wsp>
                        <wps:cNvPr id="388" name="Rectangle 388"/>
                        <wps:cNvSpPr/>
                        <wps:spPr>
                          <a:xfrm>
                            <a:off x="3623864" y="8658656"/>
                            <a:ext cx="32485" cy="130544"/>
                          </a:xfrm>
                          <a:prstGeom prst="rect">
                            <a:avLst/>
                          </a:prstGeom>
                          <a:ln>
                            <a:noFill/>
                          </a:ln>
                        </wps:spPr>
                        <wps:txbx>
                          <w:txbxContent>
                            <w:p w14:paraId="0640E0F7" w14:textId="77777777" w:rsidR="001D0906" w:rsidRDefault="001D0906" w:rsidP="001D0906">
                              <w:r>
                                <w:rPr>
                                  <w:rFonts w:ascii="Arial" w:eastAsia="Arial" w:hAnsi="Arial" w:cs="Arial"/>
                                  <w:b/>
                                  <w:color w:val="16377C"/>
                                  <w:sz w:val="14"/>
                                </w:rPr>
                                <w:t xml:space="preserve"> </w:t>
                              </w:r>
                            </w:p>
                          </w:txbxContent>
                        </wps:txbx>
                        <wps:bodyPr horzOverflow="overflow" vert="horz" lIns="0" tIns="0" rIns="0" bIns="0" rtlCol="0">
                          <a:noAutofit/>
                        </wps:bodyPr>
                      </wps:wsp>
                      <wps:wsp>
                        <wps:cNvPr id="389" name="Rectangle 389"/>
                        <wps:cNvSpPr/>
                        <wps:spPr>
                          <a:xfrm>
                            <a:off x="3648273" y="8658656"/>
                            <a:ext cx="32485" cy="130544"/>
                          </a:xfrm>
                          <a:prstGeom prst="rect">
                            <a:avLst/>
                          </a:prstGeom>
                          <a:ln>
                            <a:noFill/>
                          </a:ln>
                        </wps:spPr>
                        <wps:txbx>
                          <w:txbxContent>
                            <w:p w14:paraId="4967D767" w14:textId="77777777" w:rsidR="001D0906" w:rsidRDefault="001D0906" w:rsidP="001D0906">
                              <w:r>
                                <w:rPr>
                                  <w:rFonts w:ascii="Arial" w:eastAsia="Arial" w:hAnsi="Arial" w:cs="Arial"/>
                                  <w:b/>
                                  <w:color w:val="333333"/>
                                  <w:sz w:val="14"/>
                                </w:rPr>
                                <w:t xml:space="preserve"> </w:t>
                              </w:r>
                            </w:p>
                          </w:txbxContent>
                        </wps:txbx>
                        <wps:bodyPr horzOverflow="overflow" vert="horz" lIns="0" tIns="0" rIns="0" bIns="0" rtlCol="0">
                          <a:noAutofit/>
                        </wps:bodyPr>
                      </wps:wsp>
                      <pic:pic xmlns:pic="http://schemas.openxmlformats.org/drawingml/2006/picture">
                        <pic:nvPicPr>
                          <pic:cNvPr id="391" name="Picture 391"/>
                          <pic:cNvPicPr/>
                        </pic:nvPicPr>
                        <pic:blipFill>
                          <a:blip r:embed="rId31"/>
                          <a:stretch>
                            <a:fillRect/>
                          </a:stretch>
                        </pic:blipFill>
                        <pic:spPr>
                          <a:xfrm>
                            <a:off x="3671725" y="8533190"/>
                            <a:ext cx="636969" cy="205001"/>
                          </a:xfrm>
                          <a:prstGeom prst="rect">
                            <a:avLst/>
                          </a:prstGeom>
                        </pic:spPr>
                      </pic:pic>
                      <wps:wsp>
                        <wps:cNvPr id="392" name="Rectangle 392"/>
                        <wps:cNvSpPr/>
                        <wps:spPr>
                          <a:xfrm>
                            <a:off x="238864" y="8878301"/>
                            <a:ext cx="32485" cy="130544"/>
                          </a:xfrm>
                          <a:prstGeom prst="rect">
                            <a:avLst/>
                          </a:prstGeom>
                          <a:ln>
                            <a:noFill/>
                          </a:ln>
                        </wps:spPr>
                        <wps:txbx>
                          <w:txbxContent>
                            <w:p w14:paraId="5D5376B1" w14:textId="77777777" w:rsidR="001D0906" w:rsidRDefault="001D0906" w:rsidP="001D0906">
                              <w:r>
                                <w:rPr>
                                  <w:rFonts w:ascii="Arial" w:eastAsia="Arial" w:hAnsi="Arial" w:cs="Arial"/>
                                  <w:b/>
                                  <w:color w:val="333333"/>
                                  <w:sz w:val="14"/>
                                </w:rPr>
                                <w:t xml:space="preserve"> </w:t>
                              </w:r>
                            </w:p>
                          </w:txbxContent>
                        </wps:txbx>
                        <wps:bodyPr horzOverflow="overflow" vert="horz" lIns="0" tIns="0" rIns="0" bIns="0" rtlCol="0">
                          <a:noAutofit/>
                        </wps:bodyPr>
                      </wps:wsp>
                      <wps:wsp>
                        <wps:cNvPr id="393" name="Rectangle 393"/>
                        <wps:cNvSpPr/>
                        <wps:spPr>
                          <a:xfrm>
                            <a:off x="238864" y="9097945"/>
                            <a:ext cx="590822" cy="130544"/>
                          </a:xfrm>
                          <a:prstGeom prst="rect">
                            <a:avLst/>
                          </a:prstGeom>
                          <a:ln>
                            <a:noFill/>
                          </a:ln>
                        </wps:spPr>
                        <wps:txbx>
                          <w:txbxContent>
                            <w:p w14:paraId="4208DCF0" w14:textId="77777777" w:rsidR="001D0906" w:rsidRDefault="001D0906" w:rsidP="001D0906">
                              <w:r>
                                <w:rPr>
                                  <w:rFonts w:ascii="Arial" w:eastAsia="Arial" w:hAnsi="Arial" w:cs="Arial"/>
                                  <w:b/>
                                  <w:color w:val="333333"/>
                                  <w:sz w:val="14"/>
                                </w:rPr>
                                <w:t>BARCODE</w:t>
                              </w:r>
                            </w:p>
                          </w:txbxContent>
                        </wps:txbx>
                        <wps:bodyPr horzOverflow="overflow" vert="horz" lIns="0" tIns="0" rIns="0" bIns="0" rtlCol="0">
                          <a:noAutofit/>
                        </wps:bodyPr>
                      </wps:wsp>
                      <wps:wsp>
                        <wps:cNvPr id="394" name="Rectangle 394"/>
                        <wps:cNvSpPr/>
                        <wps:spPr>
                          <a:xfrm>
                            <a:off x="683043" y="9097945"/>
                            <a:ext cx="454527" cy="130544"/>
                          </a:xfrm>
                          <a:prstGeom prst="rect">
                            <a:avLst/>
                          </a:prstGeom>
                          <a:ln>
                            <a:noFill/>
                          </a:ln>
                        </wps:spPr>
                        <wps:txbx>
                          <w:txbxContent>
                            <w:p w14:paraId="3FACA42F" w14:textId="77777777" w:rsidR="001D0906" w:rsidRDefault="001D0906" w:rsidP="001D0906">
                              <w:r>
                                <w:rPr>
                                  <w:rFonts w:ascii="Arial" w:eastAsia="Arial" w:hAnsi="Arial" w:cs="Arial"/>
                                  <w:b/>
                                  <w:color w:val="333333"/>
                                  <w:sz w:val="14"/>
                                </w:rPr>
                                <w:t xml:space="preserve"> P-ISSN </w:t>
                              </w:r>
                            </w:p>
                          </w:txbxContent>
                        </wps:txbx>
                        <wps:bodyPr horzOverflow="overflow" vert="horz" lIns="0" tIns="0" rIns="0" bIns="0" rtlCol="0">
                          <a:noAutofit/>
                        </wps:bodyPr>
                      </wps:wsp>
                      <wps:wsp>
                        <wps:cNvPr id="395" name="Rectangle 395"/>
                        <wps:cNvSpPr/>
                        <wps:spPr>
                          <a:xfrm>
                            <a:off x="1024780" y="9097945"/>
                            <a:ext cx="629756" cy="130544"/>
                          </a:xfrm>
                          <a:prstGeom prst="rect">
                            <a:avLst/>
                          </a:prstGeom>
                          <a:ln>
                            <a:noFill/>
                          </a:ln>
                        </wps:spPr>
                        <wps:txbx>
                          <w:txbxContent>
                            <w:p w14:paraId="352D3751" w14:textId="77777777" w:rsidR="001D0906" w:rsidRDefault="001D0906" w:rsidP="001D0906">
                              <w:r>
                                <w:rPr>
                                  <w:rFonts w:ascii="Arial" w:eastAsia="Arial" w:hAnsi="Arial" w:cs="Arial"/>
                                  <w:b/>
                                  <w:color w:val="333333"/>
                                  <w:sz w:val="14"/>
                                </w:rPr>
                                <w:t>dan E-ISSN</w:t>
                              </w:r>
                            </w:p>
                          </w:txbxContent>
                        </wps:txbx>
                        <wps:bodyPr horzOverflow="overflow" vert="horz" lIns="0" tIns="0" rIns="0" bIns="0" rtlCol="0">
                          <a:noAutofit/>
                        </wps:bodyPr>
                      </wps:wsp>
                    </wpg:wgp>
                  </a:graphicData>
                </a:graphic>
              </wp:inline>
            </w:drawing>
          </mc:Choice>
          <mc:Fallback>
            <w:pict>
              <v:group w14:anchorId="7FC551AB" id="Group 6356" o:spid="_x0000_s1035" style="width:559pt;height:734pt;mso-position-horizontal-relative:char;mso-position-vertical-relative:line" coordsize="70993,93218"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">
                <v:shape id="Shape 7096" o:spid="_x0000_s1036" style="position:absolute;width:91;height:93218;visibility:visible;mso-wrap-style:square;v-text-anchor:top" coordsize="9144,9321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" path="m,l9144,r,9321800l,9321800,,e" fillcolor="#041d81" stroked="f" strokeweight="0">
                  <v:stroke miterlimit="83231f" joinstyle="miter"/>
                  <v:path arrowok="t" textboxrect="0,0,9144,9321800"/>
                </v:shape>
                <v:shape id="Shape 7097" o:spid="_x0000_s1037" style="position:absolute;left:70945;width:91;height:93218;visibility:visible;mso-wrap-style:square;v-text-anchor:top" coordsize="9144,9321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" path="m,l9144,r,9321800l,9321800,,e" fillcolor="#041d81" stroked="f" strokeweight="0">
                  <v:stroke miterlimit="83231f" joinstyle="miter"/>
                  <v:path arrowok="t" textboxrect="0,0,9144,9321800"/>
                </v:shape>
                <v:shape id="Shape 7098" o:spid="_x0000_s1038" style="position:absolute;left:73;width:52788;height:93218;visibility:visible;mso-wrap-style:square;v-text-anchor:top" coordsize="5278791,9321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" path="m,l5278791,r,9321800l,9321800,,e" stroked="f" strokeweight="0">
                  <v:stroke miterlimit="83231f" joinstyle="miter"/>
                  <v:path arrowok="t" textboxrect="0,0,5278791,9321800"/>
                </v:shape>
                <v:shape id="Shape 7099" o:spid="_x0000_s1039" style="position:absolute;left:55313;width:92;height:93218;visibility:visible;mso-wrap-style:square;v-text-anchor:top" coordsize="9144,9321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" path="m,l9144,r,9321800l,9321800,,e" fillcolor="#041d81" stroked="f" strokeweight="0">
                  <v:stroke miterlimit="83231f" joinstyle="miter"/>
                  <v:path arrowok="t" textboxrect="0,0,9144,9321800"/>
                </v:shape>
                <v:shape id="Shape 7100" o:spid="_x0000_s1040" style="position:absolute;left:56192;top:28773;width:13984;height:91;visibility:visible;mso-wrap-style:square;v-text-anchor:top" coordsize="139840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" path="m,l1398403,r,9144l,9144,,e" fillcolor="#fcd901" stroked="f" strokeweight="0">
                  <v:stroke miterlimit="83231f" joinstyle="miter"/>
                  <v:path arrowok="t" textboxrect="0,0,1398403,9144"/>
                </v:shape>
                <v:shape id="Shape 7101" o:spid="_x0000_s1041" style="position:absolute;left:56192;top:30786;width:13984;height:92;visibility:visible;mso-wrap-style:square;v-text-anchor:top" coordsize="139840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" path="m,l1398403,r,9144l,9144,,e" fillcolor="#315b80" stroked="f" strokeweight="0">
                  <v:stroke miterlimit="83231f" joinstyle="miter"/>
                  <v:path arrowok="t" textboxrect="0,0,1398403,9144"/>
                </v:shape>
                <v:shape id="Shape 7102" o:spid="_x0000_s1042" style="position:absolute;left:56192;top:39902;width:13984;height:91;visibility:visible;mso-wrap-style:square;v-text-anchor:top" coordsize="139840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" path="m,l1398403,r,9144l,9144,,e" fillcolor="#fcd901" stroked="f" strokeweight="0">
                  <v:stroke miterlimit="83231f" joinstyle="miter"/>
                  <v:path arrowok="t" textboxrect="0,0,1398403,9144"/>
                </v:shape>
                <v:shape id="Shape 7103" o:spid="_x0000_s1043" style="position:absolute;left:56192;top:41915;width:13984;height:91;visibility:visible;mso-wrap-style:square;v-text-anchor:top" coordsize="139840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" path="m,l1398403,r,9144l,9144,,e" fillcolor="#315b80" stroked="f" strokeweight="0">
                  <v:stroke miterlimit="83231f" joinstyle="miter"/>
                  <v:path arrowok="t" textboxrect="0,0,1398403,9144"/>
                </v:shape>
                <v:shape id="Picture 6712" o:spid="_x0000_s1044" type="#_x0000_t75" style="position:absolute;left:56154;top:-20;width:14783;height:11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">
                  <v:imagedata r:id="rId32" o:title=""/>
                </v:shape>
                <v:rect id="Rectangle 260" o:spid="_x0000_s1045" style="position:absolute;left:56182;top:11789;width:37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" filled="f" stroked="f">
                  <v:textbox inset="0,0,0,0">
                    <w:txbxContent>
                      <w:p w14:paraId="3B7665B5" w14:textId="77777777" w:rsidR="001D0906" w:rsidRDefault="001D0906" w:rsidP="001D0906">
                        <w:r>
                          <w:rPr>
                            <w:rFonts w:ascii="Verdana" w:eastAsia="Verdana" w:hAnsi="Verdana" w:cs="Verdana"/>
                            <w:color w:val="333333"/>
                            <w:sz w:val="13"/>
                          </w:rPr>
                          <w:t xml:space="preserve"> </w:t>
                        </w:r>
                      </w:p>
                    </w:txbxContent>
                  </v:textbox>
                </v:rect>
                <v:rect id="Rectangle 261" o:spid="_x0000_s1046" style="position:absolute;left:56182;top:13546;width:11867;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" filled="f" stroked="f">
                  <v:textbox inset="0,0,0,0">
                    <w:txbxContent>
                      <w:p w14:paraId="5A08C7B1" w14:textId="77777777" w:rsidR="001D0906" w:rsidRDefault="001D0906" w:rsidP="001D0906">
                        <w:r>
                          <w:rPr>
                            <w:rFonts w:ascii="Verdana" w:eastAsia="Verdana" w:hAnsi="Verdana" w:cs="Verdana"/>
                            <w:color w:val="333333"/>
                            <w:sz w:val="13"/>
                          </w:rPr>
                          <w:t>E - ISSN dan P - ISSN</w:t>
                        </w:r>
                      </w:p>
                    </w:txbxContent>
                  </v:textbox>
                </v:rect>
                <v:shape id="Picture 263" o:spid="_x0000_s1047" type="#_x0000_t75" style="position:absolute;left:56192;top:15265;width:9079;height:6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">
                  <v:imagedata r:id="rId33" o:title=""/>
                </v:shape>
                <v:shape id="Picture 265" o:spid="_x0000_s1048" type="#_x0000_t75" style="position:absolute;left:56192;top:21415;width:9079;height:6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">
                  <v:imagedata r:id="rId34" o:title=""/>
                </v:shape>
                <v:rect id="Rectangle 266" o:spid="_x0000_s1049" style="position:absolute;left:57133;top:29321;width:9385;height:13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" filled="f" stroked="f">
                  <v:textbox inset="0,0,0,0">
                    <w:txbxContent>
                      <w:p w14:paraId="79044C7E" w14:textId="77777777" w:rsidR="001D0906" w:rsidRDefault="001D0906" w:rsidP="001D0906">
                        <w:r>
                          <w:rPr>
                            <w:rFonts w:ascii="Comic Sans MS" w:eastAsia="Comic Sans MS" w:hAnsi="Comic Sans MS" w:cs="Comic Sans MS"/>
                            <w:color w:val="ABABAB"/>
                            <w:sz w:val="12"/>
                          </w:rPr>
                          <w:t>PLAGIARISM TOOL</w:t>
                        </w:r>
                      </w:p>
                    </w:txbxContent>
                  </v:textbox>
                </v:rect>
                <v:rect id="Rectangle 267" o:spid="_x0000_s1050" style="position:absolute;left:56182;top:31666;width:374;height:1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" filled="f" stroked="f">
                  <v:textbox inset="0,0,0,0">
                    <w:txbxContent>
                      <w:p w14:paraId="140DA3FD" w14:textId="77777777" w:rsidR="001D0906" w:rsidRDefault="001D0906" w:rsidP="001D0906">
                        <w:r>
                          <w:rPr>
                            <w:rFonts w:ascii="Verdana" w:eastAsia="Verdana" w:hAnsi="Verdana" w:cs="Verdana"/>
                            <w:color w:val="333333"/>
                            <w:sz w:val="13"/>
                          </w:rPr>
                          <w:t xml:space="preserve"> </w:t>
                        </w:r>
                      </w:p>
                    </w:txbxContent>
                  </v:textbox>
                </v:rect>
                <v:shape id="Picture 269" o:spid="_x0000_s1051" type="#_x0000_t75" style="position:absolute;left:56192;top:33422;width:14643;height:5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">
                  <v:imagedata r:id="rId35" o:title=""/>
                </v:shape>
                <v:rect id="Rectangle 270" o:spid="_x0000_s1052" style="position:absolute;left:57133;top:40449;width:9328;height:13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" filled="f" stroked="f">
                  <v:textbox inset="0,0,0,0">
                    <w:txbxContent>
                      <w:p w14:paraId="6EDB347C" w14:textId="77777777" w:rsidR="001D0906" w:rsidRDefault="001D0906" w:rsidP="001D0906">
                        <w:r>
                          <w:rPr>
                            <w:rFonts w:ascii="Comic Sans MS" w:eastAsia="Comic Sans MS" w:hAnsi="Comic Sans MS" w:cs="Comic Sans MS"/>
                            <w:color w:val="ABABAB"/>
                            <w:sz w:val="12"/>
                          </w:rPr>
                          <w:t>REFERENCES TOOL</w:t>
                        </w:r>
                      </w:p>
                    </w:txbxContent>
                  </v:textbox>
                </v:rect>
                <v:shape id="Picture 272" o:spid="_x0000_s1053" type="#_x0000_t75" style="position:absolute;left:56192;top:42794;width:1317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">
                  <v:imagedata r:id="rId36" o:title=""/>
                </v:shape>
                <v:rect id="Rectangle 273" o:spid="_x0000_s1054" style="position:absolute;left:57566;top:59966;width:3297;height:1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" filled="f" stroked="f">
                  <v:textbox inset="0,0,0,0">
                    <w:txbxContent>
                      <w:p w14:paraId="4FCBCDD4" w14:textId="77777777" w:rsidR="001D0906" w:rsidRDefault="001D0906" w:rsidP="001D0906">
                        <w:r>
                          <w:rPr>
                            <w:rFonts w:ascii="Arial" w:eastAsia="Arial" w:hAnsi="Arial" w:cs="Arial"/>
                            <w:b/>
                            <w:color w:val="ABABAB"/>
                            <w:sz w:val="13"/>
                          </w:rPr>
                          <w:t>USER</w:t>
                        </w:r>
                      </w:p>
                    </w:txbxContent>
                  </v:textbox>
                </v:rect>
                <v:rect id="Rectangle 274" o:spid="_x0000_s1055" style="position:absolute;left:56980;top:61538;width:12002;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" filled="f" stroked="f">
                  <v:textbox inset="0,0,0,0">
                    <w:txbxContent>
                      <w:p w14:paraId="2B5C10E9" w14:textId="77777777" w:rsidR="001D0906" w:rsidRDefault="001D0906" w:rsidP="001D0906">
                        <w:r>
                          <w:rPr>
                            <w:rFonts w:ascii="Verdana" w:eastAsia="Verdana" w:hAnsi="Verdana" w:cs="Verdana"/>
                            <w:color w:val="333333"/>
                            <w:sz w:val="13"/>
                          </w:rPr>
                          <w:t>You are logged in as...</w:t>
                        </w:r>
                      </w:p>
                    </w:txbxContent>
                  </v:textbox>
                </v:rect>
                <v:rect id="Rectangle 275" o:spid="_x0000_s1056" style="position:absolute;left:56980;top:62490;width:6327;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" filled="f" stroked="f">
                  <v:textbox inset="0,0,0,0">
                    <w:txbxContent>
                      <w:p w14:paraId="053A0FC4" w14:textId="77777777" w:rsidR="001D0906" w:rsidRDefault="001D0906" w:rsidP="001D0906">
                        <w:r>
                          <w:rPr>
                            <w:rFonts w:ascii="Verdana" w:eastAsia="Verdana" w:hAnsi="Verdana" w:cs="Verdana"/>
                            <w:b/>
                            <w:color w:val="333333"/>
                            <w:sz w:val="13"/>
                          </w:rPr>
                          <w:t>anisyanisa</w:t>
                        </w:r>
                      </w:p>
                    </w:txbxContent>
                  </v:textbox>
                </v:rect>
                <v:shape id="Shape 276" o:spid="_x0000_s1057" style="position:absolute;left:57954;top:64163;width:292;height:293;visibility:visible;mso-wrap-style:square;v-text-anchor:top" coordsize="29286,29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" path="m14643,v8087,,14643,6555,14643,14643c29286,22730,22730,29286,14643,29286,6556,29286,,22730,,14643,,6555,6556,,14643,xe" fillcolor="#16377c" stroked="f" strokeweight="0">
                  <v:stroke miterlimit="83231f" joinstyle="miter"/>
                  <v:path arrowok="t" textboxrect="0,0,29286,29286"/>
                </v:shape>
                <v:rect id="Rectangle 277" o:spid="_x0000_s1058" style="position:absolute;left:58979;top:63729;width:7184;height:1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" filled="f" stroked="f">
                  <v:textbox inset="0,0,0,0">
                    <w:txbxContent>
                      <w:p w14:paraId="61C9CA1D" w14:textId="77777777" w:rsidR="001D0906" w:rsidRDefault="001D0906" w:rsidP="001D0906">
                        <w:r>
                          <w:rPr>
                            <w:rFonts w:ascii="Verdana" w:eastAsia="Verdana" w:hAnsi="Verdana" w:cs="Verdana"/>
                            <w:b/>
                            <w:color w:val="16377C"/>
                            <w:sz w:val="13"/>
                          </w:rPr>
                          <w:t>My Journals</w:t>
                        </w:r>
                      </w:p>
                    </w:txbxContent>
                  </v:textbox>
                </v:rect>
                <v:shape id="Shape 278" o:spid="_x0000_s1059" style="position:absolute;left:57954;top:65361;width:292;height:293;visibility:visible;mso-wrap-style:square;v-text-anchor:top" coordsize="29286,29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" path="m14643,v8087,,14643,6556,14643,14643c29286,22729,22730,29287,14643,29287,6556,29287,,22729,,14643,,6556,6556,,14643,xe" fillcolor="#16377c" stroked="f" strokeweight="0">
                  <v:stroke miterlimit="83231f" joinstyle="miter"/>
                  <v:path arrowok="t" textboxrect="0,0,29286,29287"/>
                </v:shape>
                <v:rect id="Rectangle 279" o:spid="_x0000_s1060" style="position:absolute;left:58979;top:64900;width:6027;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" filled="f" stroked="f">
                  <v:textbox inset="0,0,0,0">
                    <w:txbxContent>
                      <w:p w14:paraId="76914A73" w14:textId="77777777" w:rsidR="001D0906" w:rsidRDefault="001D0906" w:rsidP="001D0906">
                        <w:r>
                          <w:rPr>
                            <w:rFonts w:ascii="Verdana" w:eastAsia="Verdana" w:hAnsi="Verdana" w:cs="Verdana"/>
                            <w:b/>
                            <w:color w:val="16377C"/>
                            <w:sz w:val="13"/>
                          </w:rPr>
                          <w:t>My Profile</w:t>
                        </w:r>
                      </w:p>
                    </w:txbxContent>
                  </v:textbox>
                </v:rect>
                <v:shape id="Shape 280" o:spid="_x0000_s1061" style="position:absolute;left:57954;top:66559;width:292;height:293;visibility:visible;mso-wrap-style:square;v-text-anchor:top" coordsize="29286,29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" path="m14643,v8087,,14643,6555,14643,14643c29286,22730,22730,29286,14643,29286,6556,29286,,22730,,14643,,6555,6556,,14643,xe" fillcolor="#16377c" stroked="f" strokeweight="0">
                  <v:stroke miterlimit="83231f" joinstyle="miter"/>
                  <v:path arrowok="t" textboxrect="0,0,29286,29286"/>
                </v:shape>
                <v:rect id="Rectangle 281" o:spid="_x0000_s1062" style="position:absolute;left:58979;top:66108;width:4695;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" filled="f" stroked="f">
                  <v:textbox inset="0,0,0,0">
                    <w:txbxContent>
                      <w:p w14:paraId="7F8047B9" w14:textId="77777777" w:rsidR="001D0906" w:rsidRDefault="001D0906" w:rsidP="001D0906">
                        <w:r>
                          <w:rPr>
                            <w:rFonts w:ascii="Verdana" w:eastAsia="Verdana" w:hAnsi="Verdana" w:cs="Verdana"/>
                            <w:b/>
                            <w:color w:val="16377C"/>
                            <w:sz w:val="13"/>
                          </w:rPr>
                          <w:t>Log Out</w:t>
                        </w:r>
                      </w:p>
                    </w:txbxContent>
                  </v:textbox>
                </v:rect>
                <v:rect id="Rectangle 282" o:spid="_x0000_s1063" style="position:absolute;left:57566;top:70472;width:5118;height:1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" filled="f" stroked="f">
                  <v:textbox inset="0,0,0,0">
                    <w:txbxContent>
                      <w:p w14:paraId="4D72229D" w14:textId="77777777" w:rsidR="001D0906" w:rsidRDefault="001D0906" w:rsidP="001D0906">
                        <w:r>
                          <w:rPr>
                            <w:rFonts w:ascii="Arial" w:eastAsia="Arial" w:hAnsi="Arial" w:cs="Arial"/>
                            <w:b/>
                            <w:color w:val="ABABAB"/>
                            <w:sz w:val="13"/>
                          </w:rPr>
                          <w:t>AUTHOR</w:t>
                        </w:r>
                      </w:p>
                    </w:txbxContent>
                  </v:textbox>
                </v:rect>
                <v:rect id="Rectangle 283" o:spid="_x0000_s1064" style="position:absolute;left:56980;top:72044;width:6660;height:1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" filled="f" stroked="f">
                  <v:textbox inset="0,0,0,0">
                    <w:txbxContent>
                      <w:p w14:paraId="4CBAFC4A" w14:textId="77777777" w:rsidR="001D0906" w:rsidRDefault="001D0906" w:rsidP="001D0906">
                        <w:r>
                          <w:rPr>
                            <w:rFonts w:ascii="Verdana" w:eastAsia="Verdana" w:hAnsi="Verdana" w:cs="Verdana"/>
                            <w:color w:val="333333"/>
                            <w:sz w:val="13"/>
                          </w:rPr>
                          <w:t>Submissions</w:t>
                        </w:r>
                      </w:p>
                    </w:txbxContent>
                  </v:textbox>
                </v:rect>
                <v:shape id="Shape 284" o:spid="_x0000_s1065" style="position:absolute;left:57954;top:73707;width:292;height:293;visibility:visible;mso-wrap-style:square;v-text-anchor:top" coordsize="29286,29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" path="m14643,v8087,,14643,6555,14643,14643c29286,22730,22730,29286,14643,29286,6556,29286,,22730,,14643,,6555,6556,,14643,xe" fillcolor="#16377c" stroked="f" strokeweight="0">
                  <v:stroke miterlimit="83231f" joinstyle="miter"/>
                  <v:path arrowok="t" textboxrect="0,0,29286,29286"/>
                </v:shape>
                <v:rect id="Rectangle 285" o:spid="_x0000_s1066" style="position:absolute;left:58979;top:73253;width:3695;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" filled="f" stroked="f">
                  <v:textbox inset="0,0,0,0">
                    <w:txbxContent>
                      <w:p w14:paraId="4F5C569F" w14:textId="77777777" w:rsidR="001D0906" w:rsidRDefault="001D0906" w:rsidP="001D0906">
                        <w:r>
                          <w:rPr>
                            <w:rFonts w:ascii="Verdana" w:eastAsia="Verdana" w:hAnsi="Verdana" w:cs="Verdana"/>
                            <w:b/>
                            <w:color w:val="16377C"/>
                            <w:sz w:val="13"/>
                          </w:rPr>
                          <w:t>Active</w:t>
                        </w:r>
                      </w:p>
                    </w:txbxContent>
                  </v:textbox>
                </v:rect>
                <v:rect id="Rectangle 286" o:spid="_x0000_s1067" style="position:absolute;left:61758;top:73253;width:2016;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" filled="f" stroked="f">
                  <v:textbox inset="0,0,0,0">
                    <w:txbxContent>
                      <w:p w14:paraId="0CD4D39F" w14:textId="77777777" w:rsidR="001D0906" w:rsidRDefault="001D0906" w:rsidP="001D0906">
                        <w:r>
                          <w:rPr>
                            <w:rFonts w:ascii="Verdana" w:eastAsia="Verdana" w:hAnsi="Verdana" w:cs="Verdana"/>
                            <w:color w:val="16377C"/>
                            <w:sz w:val="13"/>
                          </w:rPr>
                          <w:t xml:space="preserve"> (3)</w:t>
                        </w:r>
                      </w:p>
                    </w:txbxContent>
                  </v:textbox>
                </v:rect>
                <v:shape id="Shape 287" o:spid="_x0000_s1068" style="position:absolute;left:57954;top:74905;width:292;height:293;visibility:visible;mso-wrap-style:square;v-text-anchor:top" coordsize="29286,29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" path="m14643,v8087,,14643,6556,14643,14643c29286,22730,22730,29287,14643,29287,6556,29287,,22730,,14643,,6556,6556,,14643,xe" fillcolor="#16377c" stroked="f" strokeweight="0">
                  <v:stroke miterlimit="83231f" joinstyle="miter"/>
                  <v:path arrowok="t" textboxrect="0,0,29286,29287"/>
                </v:shape>
                <v:rect id="Rectangle 288" o:spid="_x0000_s1069" style="position:absolute;left:58979;top:74461;width:4497;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" filled="f" stroked="f">
                  <v:textbox inset="0,0,0,0">
                    <w:txbxContent>
                      <w:p w14:paraId="05DACE17" w14:textId="77777777" w:rsidR="001D0906" w:rsidRDefault="001D0906" w:rsidP="001D0906">
                        <w:r>
                          <w:rPr>
                            <w:rFonts w:ascii="Verdana" w:eastAsia="Verdana" w:hAnsi="Verdana" w:cs="Verdana"/>
                            <w:b/>
                            <w:color w:val="16377C"/>
                            <w:sz w:val="13"/>
                          </w:rPr>
                          <w:t>Archive</w:t>
                        </w:r>
                      </w:p>
                    </w:txbxContent>
                  </v:textbox>
                </v:rect>
                <v:rect id="Rectangle 289" o:spid="_x0000_s1070" style="position:absolute;left:62361;top:74461;width:2015;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" filled="f" stroked="f">
                  <v:textbox inset="0,0,0,0">
                    <w:txbxContent>
                      <w:p w14:paraId="2C07D96E" w14:textId="77777777" w:rsidR="001D0906" w:rsidRDefault="001D0906" w:rsidP="001D0906">
                        <w:r>
                          <w:rPr>
                            <w:rFonts w:ascii="Verdana" w:eastAsia="Verdana" w:hAnsi="Verdana" w:cs="Verdana"/>
                            <w:color w:val="16377C"/>
                            <w:sz w:val="13"/>
                          </w:rPr>
                          <w:t xml:space="preserve"> (0)</w:t>
                        </w:r>
                      </w:p>
                    </w:txbxContent>
                  </v:textbox>
                </v:rect>
                <v:shape id="Shape 290" o:spid="_x0000_s1071" style="position:absolute;left:57954;top:76103;width:292;height:293;visibility:visible;mso-wrap-style:square;v-text-anchor:top" coordsize="29286,29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" path="m14643,v8087,,14643,6556,14643,14643c29286,22731,22730,29287,14643,29287,6556,29287,,22731,,14643,,6556,6556,,14643,xe" fillcolor="#16377c" stroked="f" strokeweight="0">
                  <v:stroke miterlimit="83231f" joinstyle="miter"/>
                  <v:path arrowok="t" textboxrect="0,0,29286,29287"/>
                </v:shape>
                <v:rect id="Rectangle 291" o:spid="_x0000_s1072" style="position:absolute;left:58979;top:75669;width:9870;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" filled="f" stroked="f">
                  <v:textbox inset="0,0,0,0">
                    <w:txbxContent>
                      <w:p w14:paraId="110CABF6" w14:textId="77777777" w:rsidR="001D0906" w:rsidRDefault="001D0906" w:rsidP="001D0906">
                        <w:r>
                          <w:rPr>
                            <w:rFonts w:ascii="Verdana" w:eastAsia="Verdana" w:hAnsi="Verdana" w:cs="Verdana"/>
                            <w:b/>
                            <w:color w:val="16377C"/>
                            <w:sz w:val="13"/>
                          </w:rPr>
                          <w:t>New Submission</w:t>
                        </w:r>
                      </w:p>
                    </w:txbxContent>
                  </v:textbox>
                </v:rect>
                <v:rect id="Rectangle 292" o:spid="_x0000_s1073" style="position:absolute;left:57566;top:80026;width:9540;height:1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" filled="f" stroked="f">
                  <v:textbox inset="0,0,0,0">
                    <w:txbxContent>
                      <w:p w14:paraId="2C2127BA" w14:textId="77777777" w:rsidR="001D0906" w:rsidRDefault="001D0906" w:rsidP="001D0906">
                        <w:r>
                          <w:rPr>
                            <w:rFonts w:ascii="Arial" w:eastAsia="Arial" w:hAnsi="Arial" w:cs="Arial"/>
                            <w:b/>
                            <w:color w:val="ABABAB"/>
                            <w:sz w:val="13"/>
                          </w:rPr>
                          <w:t>NOTIFICATIONS</w:t>
                        </w:r>
                      </w:p>
                    </w:txbxContent>
                  </v:textbox>
                </v:rect>
                <v:shape id="Shape 293" o:spid="_x0000_s1074" style="position:absolute;left:57954;top:82300;width:292;height:293;visibility:visible;mso-wrap-style:square;v-text-anchor:top" coordsize="29286,29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" path="m14643,v8087,,14643,6555,14643,14643c29286,22730,22730,29286,14643,29286,6556,29286,,22730,,14643,,6555,6556,,14643,xe" fillcolor="#16377c" stroked="f" strokeweight="0">
                  <v:stroke miterlimit="83231f" joinstyle="miter"/>
                  <v:path arrowok="t" textboxrect="0,0,29286,29286"/>
                </v:shape>
                <v:rect id="Rectangle 294" o:spid="_x0000_s1075" style="position:absolute;left:58979;top:81849;width:2943;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" filled="f" stroked="f">
                  <v:textbox inset="0,0,0,0">
                    <w:txbxContent>
                      <w:p w14:paraId="38ACD5CE" w14:textId="77777777" w:rsidR="001D0906" w:rsidRDefault="001D0906" w:rsidP="001D0906">
                        <w:r>
                          <w:rPr>
                            <w:rFonts w:ascii="Verdana" w:eastAsia="Verdana" w:hAnsi="Verdana" w:cs="Verdana"/>
                            <w:b/>
                            <w:color w:val="16377C"/>
                            <w:sz w:val="13"/>
                          </w:rPr>
                          <w:t>View</w:t>
                        </w:r>
                      </w:p>
                    </w:txbxContent>
                  </v:textbox>
                </v:rect>
                <v:shape id="Shape 295" o:spid="_x0000_s1076" style="position:absolute;left:57954;top:83498;width:292;height:292;visibility:visible;mso-wrap-style:square;v-text-anchor:top" coordsize="29286,29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" path="m14643,v8087,,14643,6556,14643,14643c29286,22730,22730,29285,14643,29285,6556,29285,,22730,,14643,,6556,6556,,14643,xe" fillcolor="#16377c" stroked="f" strokeweight="0">
                  <v:stroke miterlimit="83231f" joinstyle="miter"/>
                  <v:path arrowok="t" textboxrect="0,0,29286,29285"/>
                </v:shape>
                <v:rect id="Rectangle 296" o:spid="_x0000_s1077" style="position:absolute;left:58979;top:83057;width:4669;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" filled="f" stroked="f">
                  <v:textbox inset="0,0,0,0">
                    <w:txbxContent>
                      <w:p w14:paraId="7C49C823" w14:textId="77777777" w:rsidR="001D0906" w:rsidRDefault="001D0906" w:rsidP="001D0906">
                        <w:r>
                          <w:rPr>
                            <w:rFonts w:ascii="Verdana" w:eastAsia="Verdana" w:hAnsi="Verdana" w:cs="Verdana"/>
                            <w:b/>
                            <w:color w:val="16377C"/>
                            <w:sz w:val="13"/>
                          </w:rPr>
                          <w:t>Manage</w:t>
                        </w:r>
                      </w:p>
                    </w:txbxContent>
                  </v:textbox>
                </v:rect>
                <v:rect id="Rectangle 297" o:spid="_x0000_s1078" style="position:absolute;left:57566;top:87421;width:12134;height:1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" filled="f" stroked="f">
                  <v:textbox inset="0,0,0,0">
                    <w:txbxContent>
                      <w:p w14:paraId="69EE75E5" w14:textId="77777777" w:rsidR="001D0906" w:rsidRDefault="001D0906" w:rsidP="001D0906">
                        <w:r>
                          <w:rPr>
                            <w:rFonts w:ascii="Arial" w:eastAsia="Arial" w:hAnsi="Arial" w:cs="Arial"/>
                            <w:b/>
                            <w:color w:val="ABABAB"/>
                            <w:sz w:val="13"/>
                          </w:rPr>
                          <w:t>JOURNAL CONTENT</w:t>
                        </w:r>
                      </w:p>
                    </w:txbxContent>
                  </v:textbox>
                </v:rect>
                <v:rect id="Rectangle 298" o:spid="_x0000_s1079" style="position:absolute;left:57053;top:89067;width:3680;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" filled="f" stroked="f">
                  <v:textbox inset="0,0,0,0">
                    <w:txbxContent>
                      <w:p w14:paraId="03692FD4" w14:textId="77777777" w:rsidR="001D0906" w:rsidRDefault="001D0906" w:rsidP="001D0906">
                        <w:r>
                          <w:rPr>
                            <w:rFonts w:ascii="Verdana" w:eastAsia="Verdana" w:hAnsi="Verdana" w:cs="Verdana"/>
                            <w:color w:val="333333"/>
                            <w:sz w:val="13"/>
                          </w:rPr>
                          <w:t>Search</w:t>
                        </w:r>
                      </w:p>
                    </w:txbxContent>
                  </v:textbox>
                </v:rect>
                <v:shape id="Shape 7104" o:spid="_x0000_s1080" style="position:absolute;left:57070;top:90017;width:8457;height:92;visibility:visible;mso-wrap-style:square;v-text-anchor:top" coordsize="845631,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" path="m,l845631,r,9144l,9144,,e" fillcolor="#aaa" stroked="f" strokeweight="0">
                  <v:stroke miterlimit="83231f" joinstyle="miter"/>
                  <v:path arrowok="t" textboxrect="0,0,845631,9144"/>
                </v:shape>
                <v:shape id="Shape 7105" o:spid="_x0000_s1081" style="position:absolute;left:57070;top:91518;width:8457;height:92;visibility:visible;mso-wrap-style:square;v-text-anchor:top" coordsize="845631,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" path="m,l845631,r,9144l,9144,,e" fillcolor="#aaa" stroked="f" strokeweight="0">
                  <v:stroke miterlimit="83231f" joinstyle="miter"/>
                  <v:path arrowok="t" textboxrect="0,0,845631,9144"/>
                </v:shape>
                <v:shape id="Shape 7106" o:spid="_x0000_s1082" style="position:absolute;left:57070;top:90017;width:92;height:1574;visibility:visible;mso-wrap-style:square;v-text-anchor:top" coordsize="9144,157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" path="m,l9144,r,157411l,157411,,e" fillcolor="#aaa" stroked="f" strokeweight="0">
                  <v:stroke miterlimit="83231f" joinstyle="miter"/>
                  <v:path arrowok="t" textboxrect="0,0,9144,157411"/>
                </v:shape>
                <v:shape id="Shape 7107" o:spid="_x0000_s1083" style="position:absolute;left:65454;top:90017;width:91;height:1574;visibility:visible;mso-wrap-style:square;v-text-anchor:top" coordsize="9144,157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" path="m,l9144,r,157411l,157411,,e" fillcolor="#aaa" stroked="f" strokeweight="0">
                  <v:stroke miterlimit="83231f" joinstyle="miter"/>
                  <v:path arrowok="t" textboxrect="0,0,9144,157411"/>
                </v:shape>
                <v:rect id="Rectangle 304" o:spid="_x0000_s1084" style="position:absolute;left:57053;top:91739;width:7276;height:1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" filled="f" stroked="f">
                  <v:textbox inset="0,0,0,0">
                    <w:txbxContent>
                      <w:p w14:paraId="7774D411" w14:textId="77777777" w:rsidR="001D0906" w:rsidRDefault="001D0906" w:rsidP="001D0906">
                        <w:r>
                          <w:rPr>
                            <w:rFonts w:ascii="Verdana" w:eastAsia="Verdana" w:hAnsi="Verdana" w:cs="Verdana"/>
                            <w:color w:val="333333"/>
                            <w:sz w:val="13"/>
                          </w:rPr>
                          <w:t>Search Scope</w:t>
                        </w:r>
                      </w:p>
                    </w:txbxContent>
                  </v:textbox>
                </v:rect>
                <v:shape id="Picture 6713" o:spid="_x0000_s1085" type="#_x0000_t75" style="position:absolute;left:56123;top:51795;width:11461;height:58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">
                  <v:imagedata r:id="rId37" o:title=""/>
                </v:shape>
                <v:rect id="Rectangle 308" o:spid="_x0000_s1086" style="position:absolute;left:11657;top:156;width:50603;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" filled="f" stroked="f">
                  <v:textbox inset="0,0,0,0">
                    <w:txbxContent>
                      <w:p w14:paraId="7554B028" w14:textId="77777777" w:rsidR="001D0906" w:rsidRDefault="001D0906" w:rsidP="001D0906">
                        <w:r>
                          <w:rPr>
                            <w:rFonts w:ascii="Arial" w:eastAsia="Arial" w:hAnsi="Arial" w:cs="Arial"/>
                            <w:color w:val="333333"/>
                            <w:sz w:val="14"/>
                          </w:rPr>
                          <w:t>bug yang signifikan. Dengan demikian, sistem ini dapat membantu dalam pengelolaan arsip jurnal</w:t>
                        </w:r>
                      </w:p>
                    </w:txbxContent>
                  </v:textbox>
                </v:rect>
                <v:rect id="Rectangle 309" o:spid="_x0000_s1087" style="position:absolute;left:11657;top:1474;width:4352;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" filled="f" stroked="f">
                  <v:textbox inset="0,0,0,0">
                    <w:txbxContent>
                      <w:p w14:paraId="3520B76D" w14:textId="77777777" w:rsidR="001D0906" w:rsidRDefault="001D0906" w:rsidP="001D0906">
                        <w:r>
                          <w:rPr>
                            <w:rFonts w:ascii="Arial" w:eastAsia="Arial" w:hAnsi="Arial" w:cs="Arial"/>
                            <w:color w:val="333333"/>
                            <w:sz w:val="14"/>
                          </w:rPr>
                          <w:t>Teknoif .</w:t>
                        </w:r>
                      </w:p>
                    </w:txbxContent>
                  </v:textbox>
                </v:rect>
                <v:rect id="Rectangle 310" o:spid="_x0000_s1088" style="position:absolute;left:1656;top:5331;width:6590;height:15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" filled="f" stroked="f">
                  <v:textbox inset="0,0,0,0">
                    <w:txbxContent>
                      <w:p w14:paraId="2EA211B3" w14:textId="77777777" w:rsidR="001D0906" w:rsidRDefault="001D0906" w:rsidP="001D0906">
                        <w:r>
                          <w:rPr>
                            <w:rFonts w:ascii="Arial" w:eastAsia="Arial" w:hAnsi="Arial" w:cs="Arial"/>
                            <w:b/>
                            <w:color w:val="333333"/>
                            <w:sz w:val="16"/>
                          </w:rPr>
                          <w:t>INDEXING</w:t>
                        </w:r>
                      </w:p>
                    </w:txbxContent>
                  </v:textbox>
                </v:rect>
                <v:rect id="Rectangle 311" o:spid="_x0000_s1089" style="position:absolute;left:1729;top:7038;width:10262;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" filled="f" stroked="f">
                  <v:textbox inset="0,0,0,0">
                    <w:txbxContent>
                      <w:p w14:paraId="4D455E55" w14:textId="77777777" w:rsidR="001D0906" w:rsidRDefault="001D0906" w:rsidP="001D0906">
                        <w:r>
                          <w:rPr>
                            <w:rFonts w:ascii="Arial" w:eastAsia="Arial" w:hAnsi="Arial" w:cs="Arial"/>
                            <w:color w:val="333333"/>
                            <w:sz w:val="14"/>
                          </w:rPr>
                          <w:t>Academic discipline</w:t>
                        </w:r>
                      </w:p>
                    </w:txbxContent>
                  </v:textbox>
                </v:rect>
                <v:rect id="Rectangle 312" o:spid="_x0000_s1090" style="position:absolute;left:1729;top:8356;width:9939;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" filled="f" stroked="f">
                  <v:textbox inset="0,0,0,0">
                    <w:txbxContent>
                      <w:p w14:paraId="424FDF21" w14:textId="77777777" w:rsidR="001D0906" w:rsidRDefault="001D0906" w:rsidP="001D0906">
                        <w:r>
                          <w:rPr>
                            <w:rFonts w:ascii="Arial" w:eastAsia="Arial" w:hAnsi="Arial" w:cs="Arial"/>
                            <w:color w:val="333333"/>
                            <w:sz w:val="14"/>
                          </w:rPr>
                          <w:t>and sub-disciplines</w:t>
                        </w:r>
                      </w:p>
                    </w:txbxContent>
                  </v:textbox>
                </v:rect>
                <v:rect id="Rectangle 313" o:spid="_x0000_s1091" style="position:absolute;left:11657;top:7697;width:1168;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" filled="f" stroked="f">
                  <v:textbox inset="0,0,0,0">
                    <w:txbxContent>
                      <w:p w14:paraId="7EDC2426" w14:textId="77777777" w:rsidR="001D0906" w:rsidRDefault="001D0906" w:rsidP="001D0906">
                        <w:r>
                          <w:rPr>
                            <w:rFonts w:ascii="Arial" w:eastAsia="Arial" w:hAnsi="Arial" w:cs="Arial"/>
                            <w:color w:val="333333"/>
                            <w:sz w:val="14"/>
                          </w:rPr>
                          <w:t>—</w:t>
                        </w:r>
                      </w:p>
                    </w:txbxContent>
                  </v:textbox>
                </v:rect>
                <v:rect id="Rectangle 314" o:spid="_x0000_s1092" style="position:absolute;left:1699;top:9694;width:33;height: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" filled="f" stroked="f">
                  <v:textbox inset="0,0,0,0">
                    <w:txbxContent>
                      <w:p w14:paraId="341A9333" w14:textId="77777777" w:rsidR="001D0906" w:rsidRDefault="001D0906" w:rsidP="001D0906">
                        <w:r>
                          <w:rPr>
                            <w:rFonts w:ascii="Arial" w:eastAsia="Arial" w:hAnsi="Arial" w:cs="Arial"/>
                            <w:color w:val="333333"/>
                            <w:sz w:val="2"/>
                          </w:rPr>
                          <w:t xml:space="preserve"> </w:t>
                        </w:r>
                      </w:p>
                    </w:txbxContent>
                  </v:textbox>
                </v:rect>
                <v:rect id="Rectangle 315" o:spid="_x0000_s1093" style="position:absolute;left:1729;top:10040;width:10847;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" filled="f" stroked="f">
                  <v:textbox inset="0,0,0,0">
                    <w:txbxContent>
                      <w:p w14:paraId="2F3DC8FD" w14:textId="77777777" w:rsidR="001D0906" w:rsidRDefault="001D0906" w:rsidP="001D0906">
                        <w:r>
                          <w:rPr>
                            <w:rFonts w:ascii="Arial" w:eastAsia="Arial" w:hAnsi="Arial" w:cs="Arial"/>
                            <w:color w:val="333333"/>
                            <w:sz w:val="14"/>
                          </w:rPr>
                          <w:t>Subject classification</w:t>
                        </w:r>
                      </w:p>
                    </w:txbxContent>
                  </v:textbox>
                </v:rect>
                <v:rect id="Rectangle 316" o:spid="_x0000_s1094" style="position:absolute;left:11657;top:10040;width:1168;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" filled="f" stroked="f">
                  <v:textbox inset="0,0,0,0">
                    <w:txbxContent>
                      <w:p w14:paraId="6E5DDCF5" w14:textId="77777777" w:rsidR="001D0906" w:rsidRDefault="001D0906" w:rsidP="001D0906">
                        <w:r>
                          <w:rPr>
                            <w:rFonts w:ascii="Arial" w:eastAsia="Arial" w:hAnsi="Arial" w:cs="Arial"/>
                            <w:color w:val="333333"/>
                            <w:sz w:val="14"/>
                          </w:rPr>
                          <w:t>—</w:t>
                        </w:r>
                      </w:p>
                    </w:txbxContent>
                  </v:textbox>
                </v:rect>
                <v:rect id="Rectangle 317" o:spid="_x0000_s1095" style="position:absolute;left:1699;top:11415;width:33;height: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" filled="f" stroked="f">
                  <v:textbox inset="0,0,0,0">
                    <w:txbxContent>
                      <w:p w14:paraId="746BF9FF" w14:textId="77777777" w:rsidR="001D0906" w:rsidRDefault="001D0906" w:rsidP="001D0906">
                        <w:r>
                          <w:rPr>
                            <w:rFonts w:ascii="Arial" w:eastAsia="Arial" w:hAnsi="Arial" w:cs="Arial"/>
                            <w:color w:val="333333"/>
                            <w:sz w:val="2"/>
                          </w:rPr>
                          <w:t xml:space="preserve"> </w:t>
                        </w:r>
                      </w:p>
                    </w:txbxContent>
                  </v:textbox>
                </v:rect>
                <v:rect id="Rectangle 318" o:spid="_x0000_s1096" style="position:absolute;left:1729;top:11761;width:5131;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" filled="f" stroked="f">
                  <v:textbox inset="0,0,0,0">
                    <w:txbxContent>
                      <w:p w14:paraId="7E613DAC" w14:textId="77777777" w:rsidR="001D0906" w:rsidRDefault="001D0906" w:rsidP="001D0906">
                        <w:r>
                          <w:rPr>
                            <w:rFonts w:ascii="Arial" w:eastAsia="Arial" w:hAnsi="Arial" w:cs="Arial"/>
                            <w:color w:val="333333"/>
                            <w:sz w:val="14"/>
                          </w:rPr>
                          <w:t>Keywords</w:t>
                        </w:r>
                      </w:p>
                    </w:txbxContent>
                  </v:textbox>
                </v:rect>
                <v:rect id="Rectangle 319" o:spid="_x0000_s1097" style="position:absolute;left:11657;top:11761;width:38900;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" filled="f" stroked="f">
                  <v:textbox inset="0,0,0,0">
                    <w:txbxContent>
                      <w:p w14:paraId="410E842B" w14:textId="77777777" w:rsidR="001D0906" w:rsidRDefault="001D0906" w:rsidP="001D0906">
                        <w:r>
                          <w:rPr>
                            <w:rFonts w:ascii="Arial" w:eastAsia="Arial" w:hAnsi="Arial" w:cs="Arial"/>
                            <w:color w:val="333333"/>
                            <w:sz w:val="14"/>
                          </w:rPr>
                          <w:t>Metadata Artikel, Regular Expression (RegEx), Extreme Programming (XP)</w:t>
                        </w:r>
                      </w:p>
                    </w:txbxContent>
                  </v:textbox>
                </v:rect>
                <v:rect id="Rectangle 320" o:spid="_x0000_s1098" style="position:absolute;left:1699;top:13099;width:33;height: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" filled="f" stroked="f">
                  <v:textbox inset="0,0,0,0">
                    <w:txbxContent>
                      <w:p w14:paraId="14A0F49D" w14:textId="77777777" w:rsidR="001D0906" w:rsidRDefault="001D0906" w:rsidP="001D0906">
                        <w:r>
                          <w:rPr>
                            <w:rFonts w:ascii="Arial" w:eastAsia="Arial" w:hAnsi="Arial" w:cs="Arial"/>
                            <w:color w:val="333333"/>
                            <w:sz w:val="2"/>
                          </w:rPr>
                          <w:t xml:space="preserve"> </w:t>
                        </w:r>
                      </w:p>
                    </w:txbxContent>
                  </v:textbox>
                </v:rect>
                <v:rect id="Rectangle 321" o:spid="_x0000_s1099" style="position:absolute;left:1729;top:13444;width:5199;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" filled="f" stroked="f">
                  <v:textbox inset="0,0,0,0">
                    <w:txbxContent>
                      <w:p w14:paraId="6B604E23" w14:textId="77777777" w:rsidR="001D0906" w:rsidRDefault="001D0906" w:rsidP="001D0906">
                        <w:r>
                          <w:rPr>
                            <w:rFonts w:ascii="Arial" w:eastAsia="Arial" w:hAnsi="Arial" w:cs="Arial"/>
                            <w:color w:val="333333"/>
                            <w:sz w:val="14"/>
                          </w:rPr>
                          <w:t>Language</w:t>
                        </w:r>
                      </w:p>
                    </w:txbxContent>
                  </v:textbox>
                </v:rect>
                <v:rect id="Rectangle 322" o:spid="_x0000_s1100" style="position:absolute;left:11657;top:13444;width:1299;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" filled="f" stroked="f">
                  <v:textbox inset="0,0,0,0">
                    <w:txbxContent>
                      <w:p w14:paraId="3EC7DDAC" w14:textId="77777777" w:rsidR="001D0906" w:rsidRDefault="001D0906" w:rsidP="001D0906">
                        <w:r>
                          <w:rPr>
                            <w:rFonts w:ascii="Arial" w:eastAsia="Arial" w:hAnsi="Arial" w:cs="Arial"/>
                            <w:color w:val="333333"/>
                            <w:sz w:val="14"/>
                          </w:rPr>
                          <w:t>en</w:t>
                        </w:r>
                      </w:p>
                    </w:txbxContent>
                  </v:textbox>
                </v:rect>
                <v:rect id="Rectangle 323" o:spid="_x0000_s1101" style="position:absolute;left:1656;top:16424;width:16513;height:15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" filled="f" stroked="f">
                  <v:textbox inset="0,0,0,0">
                    <w:txbxContent>
                      <w:p w14:paraId="6F810C20" w14:textId="77777777" w:rsidR="001D0906" w:rsidRDefault="001D0906" w:rsidP="001D0906">
                        <w:r>
                          <w:rPr>
                            <w:rFonts w:ascii="Arial" w:eastAsia="Arial" w:hAnsi="Arial" w:cs="Arial"/>
                            <w:b/>
                            <w:color w:val="333333"/>
                            <w:sz w:val="16"/>
                          </w:rPr>
                          <w:t>SUPPORTING AGENCIES</w:t>
                        </w:r>
                      </w:p>
                    </w:txbxContent>
                  </v:textbox>
                </v:rect>
                <v:rect id="Rectangle 324" o:spid="_x0000_s1102" style="position:absolute;left:1729;top:18130;width:4807;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" filled="f" stroked="f">
                  <v:textbox inset="0,0,0,0">
                    <w:txbxContent>
                      <w:p w14:paraId="5775C9E8" w14:textId="77777777" w:rsidR="001D0906" w:rsidRDefault="001D0906" w:rsidP="001D0906">
                        <w:r>
                          <w:rPr>
                            <w:rFonts w:ascii="Arial" w:eastAsia="Arial" w:hAnsi="Arial" w:cs="Arial"/>
                            <w:color w:val="333333"/>
                            <w:sz w:val="14"/>
                          </w:rPr>
                          <w:t>Agencies</w:t>
                        </w:r>
                      </w:p>
                    </w:txbxContent>
                  </v:textbox>
                </v:rect>
                <v:rect id="Rectangle 325" o:spid="_x0000_s1103" style="position:absolute;left:11657;top:18130;width:1168;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" filled="f" stroked="f">
                  <v:textbox inset="0,0,0,0">
                    <w:txbxContent>
                      <w:p w14:paraId="26F933AF" w14:textId="77777777" w:rsidR="001D0906" w:rsidRDefault="001D0906" w:rsidP="001D0906">
                        <w:r>
                          <w:rPr>
                            <w:rFonts w:ascii="Arial" w:eastAsia="Arial" w:hAnsi="Arial" w:cs="Arial"/>
                            <w:color w:val="333333"/>
                            <w:sz w:val="14"/>
                          </w:rPr>
                          <w:t>—</w:t>
                        </w:r>
                      </w:p>
                    </w:txbxContent>
                  </v:textbox>
                </v:rect>
                <v:rect id="Rectangle 326" o:spid="_x0000_s1104" style="position:absolute;left:1656;top:21109;width:9317;height:15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" filled="f" stroked="f">
                  <v:textbox inset="0,0,0,0">
                    <w:txbxContent>
                      <w:p w14:paraId="61BC3C5E" w14:textId="77777777" w:rsidR="001D0906" w:rsidRDefault="001D0906" w:rsidP="001D0906">
                        <w:r>
                          <w:rPr>
                            <w:rFonts w:ascii="Arial" w:eastAsia="Arial" w:hAnsi="Arial" w:cs="Arial"/>
                            <w:b/>
                            <w:color w:val="333333"/>
                            <w:sz w:val="16"/>
                          </w:rPr>
                          <w:t>REFERENCES</w:t>
                        </w:r>
                      </w:p>
                    </w:txbxContent>
                  </v:textbox>
                </v:rect>
                <v:rect id="Rectangle 327" o:spid="_x0000_s1105" style="position:absolute;left:1729;top:49832;width:5976;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" filled="f" stroked="f">
                  <v:textbox inset="0,0,0,0">
                    <w:txbxContent>
                      <w:p w14:paraId="6C89CAB5" w14:textId="77777777" w:rsidR="001D0906" w:rsidRDefault="001D0906" w:rsidP="001D0906">
                        <w:r>
                          <w:rPr>
                            <w:rFonts w:ascii="Arial" w:eastAsia="Arial" w:hAnsi="Arial" w:cs="Arial"/>
                            <w:color w:val="333333"/>
                            <w:sz w:val="14"/>
                          </w:rPr>
                          <w:t>References</w:t>
                        </w:r>
                      </w:p>
                    </w:txbxContent>
                  </v:textbox>
                </v:rect>
                <v:rect id="Rectangle 4729" o:spid="_x0000_s1106" style="position:absolute;left:11657;top:22816;width:1299;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" filled="f" stroked="f">
                  <v:textbox inset="0,0,0,0">
                    <w:txbxContent>
                      <w:p w14:paraId="163D3F57" w14:textId="77777777" w:rsidR="001D0906" w:rsidRDefault="001D0906" w:rsidP="001D0906">
                        <w:r>
                          <w:rPr>
                            <w:rFonts w:ascii="Arial" w:eastAsia="Arial" w:hAnsi="Arial" w:cs="Arial"/>
                            <w:color w:val="333333"/>
                            <w:sz w:val="14"/>
                          </w:rPr>
                          <w:t>[1]</w:t>
                        </w:r>
                      </w:p>
                    </w:txbxContent>
                  </v:textbox>
                </v:rect>
                <v:rect id="Rectangle 4730" o:spid="_x0000_s1107" style="position:absolute;left:12878;top:22816;width:50533;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" filled="f" stroked="f">
                  <v:textbox inset="0,0,0,0">
                    <w:txbxContent>
                      <w:p w14:paraId="783E6730" w14:textId="77777777" w:rsidR="001D0906" w:rsidRDefault="001D0906" w:rsidP="001D0906">
                        <w:r>
                          <w:rPr>
                            <w:rFonts w:ascii="Arial" w:eastAsia="Arial" w:hAnsi="Arial" w:cs="Arial"/>
                            <w:color w:val="333333"/>
                            <w:sz w:val="14"/>
                          </w:rPr>
                          <w:t>F. Reza, I. K. D. Indah, and M. Ropianto, “Perancangan Dan Implementasi Institutional Repository</w:t>
                        </w:r>
                      </w:p>
                    </w:txbxContent>
                  </v:textbox>
                </v:rect>
                <v:rect id="Rectangle 329" o:spid="_x0000_s1108" style="position:absolute;left:11657;top:24134;width:38131;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" filled="f" stroked="f">
                  <v:textbox inset="0,0,0,0">
                    <w:txbxContent>
                      <w:p w14:paraId="44F34F84" w14:textId="77777777" w:rsidR="001D0906" w:rsidRDefault="001D0906" w:rsidP="001D0906">
                        <w:r>
                          <w:rPr>
                            <w:rFonts w:ascii="Arial" w:eastAsia="Arial" w:hAnsi="Arial" w:cs="Arial"/>
                            <w:color w:val="333333"/>
                            <w:sz w:val="14"/>
                          </w:rPr>
                          <w:t>Dengan Metadata Dublin Core,” komtekinfo, pp. 125–132, Dec. 2022, doi:</w:t>
                        </w:r>
                      </w:p>
                    </w:txbxContent>
                  </v:textbox>
                </v:rect>
                <v:rect id="Rectangle 4731" o:spid="_x0000_s1109" style="position:absolute;left:11657;top:25452;width:4874;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" filled="f" stroked="f">
                  <v:textbox inset="0,0,0,0">
                    <w:txbxContent>
                      <w:p w14:paraId="015C3789" w14:textId="77777777" w:rsidR="001D0906" w:rsidRDefault="001D0906" w:rsidP="001D0906">
                        <w:r>
                          <w:rPr>
                            <w:rFonts w:ascii="Arial" w:eastAsia="Arial" w:hAnsi="Arial" w:cs="Arial"/>
                            <w:color w:val="333333"/>
                            <w:sz w:val="14"/>
                          </w:rPr>
                          <w:t>10.35134</w:t>
                        </w:r>
                      </w:p>
                    </w:txbxContent>
                  </v:textbox>
                </v:rect>
                <v:rect id="Rectangle 4733" o:spid="_x0000_s1110" style="position:absolute;left:15321;top:25452;width:6884;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" filled="f" stroked="f">
                  <v:textbox inset="0,0,0,0">
                    <w:txbxContent>
                      <w:p w14:paraId="15FAE8E5" w14:textId="77777777" w:rsidR="001D0906" w:rsidRDefault="001D0906" w:rsidP="001D0906">
                        <w:r>
                          <w:rPr>
                            <w:rFonts w:ascii="Arial" w:eastAsia="Arial" w:hAnsi="Arial" w:cs="Arial"/>
                            <w:color w:val="333333"/>
                            <w:sz w:val="14"/>
                          </w:rPr>
                          <w:t>/komtekinfo.v</w:t>
                        </w:r>
                      </w:p>
                    </w:txbxContent>
                  </v:textbox>
                </v:rect>
                <v:rect id="Rectangle 4732" o:spid="_x0000_s1111" style="position:absolute;left:20497;top:25452;width:4159;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" filled="f" stroked="f">
                  <v:textbox inset="0,0,0,0">
                    <w:txbxContent>
                      <w:p w14:paraId="10B8A427" w14:textId="77777777" w:rsidR="001D0906" w:rsidRDefault="001D0906" w:rsidP="001D0906">
                        <w:r>
                          <w:rPr>
                            <w:rFonts w:ascii="Arial" w:eastAsia="Arial" w:hAnsi="Arial" w:cs="Arial"/>
                            <w:color w:val="333333"/>
                            <w:sz w:val="14"/>
                          </w:rPr>
                          <w:t>9i4.318.</w:t>
                        </w:r>
                      </w:p>
                    </w:txbxContent>
                  </v:textbox>
                </v:rect>
                <v:rect id="Rectangle 4735" o:spid="_x0000_s1112" style="position:absolute;left:12878;top:26770;width:49814;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" filled="f" stroked="f">
                  <v:textbox inset="0,0,0,0">
                    <w:txbxContent>
                      <w:p w14:paraId="01DB343C" w14:textId="77777777" w:rsidR="001D0906" w:rsidRDefault="001D0906" w:rsidP="001D0906">
                        <w:r>
                          <w:rPr>
                            <w:rFonts w:ascii="Arial" w:eastAsia="Arial" w:hAnsi="Arial" w:cs="Arial"/>
                            <w:color w:val="333333"/>
                            <w:sz w:val="14"/>
                          </w:rPr>
                          <w:t>F. Rahutomo, D. A. Irawati, and M. A. E. Pramudita, “Pengembangan Sistem Ekstraksi Metadata</w:t>
                        </w:r>
                      </w:p>
                    </w:txbxContent>
                  </v:textbox>
                </v:rect>
                <v:rect id="Rectangle 4734" o:spid="_x0000_s1113" style="position:absolute;left:11657;top:26770;width:1299;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" filled="f" stroked="f">
                  <v:textbox inset="0,0,0,0">
                    <w:txbxContent>
                      <w:p w14:paraId="412BAB31" w14:textId="77777777" w:rsidR="001D0906" w:rsidRDefault="001D0906" w:rsidP="001D0906">
                        <w:r>
                          <w:rPr>
                            <w:rFonts w:ascii="Arial" w:eastAsia="Arial" w:hAnsi="Arial" w:cs="Arial"/>
                            <w:color w:val="333333"/>
                            <w:sz w:val="14"/>
                          </w:rPr>
                          <w:t>[2]</w:t>
                        </w:r>
                      </w:p>
                    </w:txbxContent>
                  </v:textbox>
                </v:rect>
                <v:rect id="Rectangle 332" o:spid="_x0000_s1114" style="position:absolute;left:11657;top:28087;width:41503;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" filled="f" stroked="f">
                  <v:textbox inset="0,0,0,0">
                    <w:txbxContent>
                      <w:p w14:paraId="6B7235F8" w14:textId="77777777" w:rsidR="001D0906" w:rsidRDefault="001D0906" w:rsidP="001D0906">
                        <w:r>
                          <w:rPr>
                            <w:rFonts w:ascii="Arial" w:eastAsia="Arial" w:hAnsi="Arial" w:cs="Arial"/>
                            <w:color w:val="333333"/>
                            <w:sz w:val="14"/>
                          </w:rPr>
                          <w:t>Artikel ilmiah secara Otomatis,” JTIIK, vol. 6, no. 2, pp. 123–128, Feb. 2019, doi:</w:t>
                        </w:r>
                      </w:p>
                    </w:txbxContent>
                  </v:textbox>
                </v:rect>
                <v:rect id="Rectangle 4736" o:spid="_x0000_s1115" style="position:absolute;left:11657;top:29405;width:4874;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" filled="f" stroked="f">
                  <v:textbox inset="0,0,0,0">
                    <w:txbxContent>
                      <w:p w14:paraId="228EAB81" w14:textId="77777777" w:rsidR="001D0906" w:rsidRDefault="001D0906" w:rsidP="001D0906">
                        <w:r>
                          <w:rPr>
                            <w:rFonts w:ascii="Arial" w:eastAsia="Arial" w:hAnsi="Arial" w:cs="Arial"/>
                            <w:color w:val="333333"/>
                            <w:sz w:val="14"/>
                          </w:rPr>
                          <w:t>10.25126</w:t>
                        </w:r>
                      </w:p>
                    </w:txbxContent>
                  </v:textbox>
                </v:rect>
                <v:rect id="Rectangle 4737" o:spid="_x0000_s1116" style="position:absolute;left:17079;top:29405;width:6824;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" filled="f" stroked="f">
                  <v:textbox inset="0,0,0,0">
                    <w:txbxContent>
                      <w:p w14:paraId="471DED81" w14:textId="77777777" w:rsidR="001D0906" w:rsidRDefault="001D0906" w:rsidP="001D0906">
                        <w:r>
                          <w:rPr>
                            <w:rFonts w:ascii="Arial" w:eastAsia="Arial" w:hAnsi="Arial" w:cs="Arial"/>
                            <w:color w:val="333333"/>
                            <w:sz w:val="14"/>
                          </w:rPr>
                          <w:t>2019621227.</w:t>
                        </w:r>
                      </w:p>
                    </w:txbxContent>
                  </v:textbox>
                </v:rect>
                <v:rect id="Rectangle 4738" o:spid="_x0000_s1117" style="position:absolute;left:15321;top:29405;width:2338;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" filled="f" stroked="f">
                  <v:textbox inset="0,0,0,0">
                    <w:txbxContent>
                      <w:p w14:paraId="7D2A814F" w14:textId="77777777" w:rsidR="001D0906" w:rsidRDefault="001D0906" w:rsidP="001D0906">
                        <w:r>
                          <w:rPr>
                            <w:rFonts w:ascii="Arial" w:eastAsia="Arial" w:hAnsi="Arial" w:cs="Arial"/>
                            <w:color w:val="333333"/>
                            <w:sz w:val="14"/>
                          </w:rPr>
                          <w:t>/jtiik.</w:t>
                        </w:r>
                      </w:p>
                    </w:txbxContent>
                  </v:textbox>
                </v:rect>
                <v:rect id="Rectangle 4740" o:spid="_x0000_s1118" style="position:absolute;left:12878;top:30723;width:50814;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" filled="f" stroked="f">
                  <v:textbox inset="0,0,0,0">
                    <w:txbxContent>
                      <w:p w14:paraId="0B8100A1" w14:textId="77777777" w:rsidR="001D0906" w:rsidRDefault="001D0906" w:rsidP="001D0906">
                        <w:r>
                          <w:rPr>
                            <w:rFonts w:ascii="Arial" w:eastAsia="Arial" w:hAnsi="Arial" w:cs="Arial"/>
                            <w:color w:val="333333"/>
                            <w:sz w:val="14"/>
                          </w:rPr>
                          <w:t>Y. Puspitarani, Y. Syukriyah, and U. Widyatama, “Pemanfaatan Optical Character Recognition Dan</w:t>
                        </w:r>
                      </w:p>
                    </w:txbxContent>
                  </v:textbox>
                </v:rect>
                <v:rect id="Rectangle 4739" o:spid="_x0000_s1119" style="position:absolute;left:11657;top:30723;width:1299;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" filled="f" stroked="f">
                  <v:textbox inset="0,0,0,0">
                    <w:txbxContent>
                      <w:p w14:paraId="34139D91" w14:textId="77777777" w:rsidR="001D0906" w:rsidRDefault="001D0906" w:rsidP="001D0906">
                        <w:r>
                          <w:rPr>
                            <w:rFonts w:ascii="Arial" w:eastAsia="Arial" w:hAnsi="Arial" w:cs="Arial"/>
                            <w:color w:val="333333"/>
                            <w:sz w:val="14"/>
                          </w:rPr>
                          <w:t>[3]</w:t>
                        </w:r>
                      </w:p>
                    </w:txbxContent>
                  </v:textbox>
                </v:rect>
                <v:rect id="Rectangle 335" o:spid="_x0000_s1120" style="position:absolute;left:11657;top:32041;width:51837;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" filled="f" stroked="f">
                  <v:textbox inset="0,0,0,0">
                    <w:txbxContent>
                      <w:p w14:paraId="19B86579" w14:textId="77777777" w:rsidR="001D0906" w:rsidRDefault="001D0906" w:rsidP="001D0906">
                        <w:r>
                          <w:rPr>
                            <w:rFonts w:ascii="Arial" w:eastAsia="Arial" w:hAnsi="Arial" w:cs="Arial"/>
                            <w:color w:val="333333"/>
                            <w:sz w:val="14"/>
                          </w:rPr>
                          <w:t>Text Feature Extraction Untuk Membangun Basisdata Pengaduan Tenaga Kerja,” vol. 4, no. 4, 2020.</w:t>
                        </w:r>
                      </w:p>
                    </w:txbxContent>
                  </v:textbox>
                </v:rect>
                <v:rect id="Rectangle 4742" o:spid="_x0000_s1121" style="position:absolute;left:12878;top:33359;width:48247;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" filled="f" stroked="f">
                  <v:textbox inset="0,0,0,0">
                    <w:txbxContent>
                      <w:p w14:paraId="3A4C8AB8" w14:textId="77777777" w:rsidR="001D0906" w:rsidRDefault="001D0906" w:rsidP="001D0906">
                        <w:r>
                          <w:rPr>
                            <w:rFonts w:ascii="Arial" w:eastAsia="Arial" w:hAnsi="Arial" w:cs="Arial"/>
                            <w:color w:val="333333"/>
                            <w:sz w:val="14"/>
                          </w:rPr>
                          <w:t>D. N. Fadhillah and A. Rachman, “IMPLEMENTASI REGEX PADA PEMBERIAN KOMENTAR</w:t>
                        </w:r>
                      </w:p>
                    </w:txbxContent>
                  </v:textbox>
                </v:rect>
                <v:rect id="Rectangle 4741" o:spid="_x0000_s1122" style="position:absolute;left:11657;top:33359;width:1299;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" filled="f" stroked="f">
                  <v:textbox inset="0,0,0,0">
                    <w:txbxContent>
                      <w:p w14:paraId="34D8F844" w14:textId="77777777" w:rsidR="001D0906" w:rsidRDefault="001D0906" w:rsidP="001D0906">
                        <w:r>
                          <w:rPr>
                            <w:rFonts w:ascii="Arial" w:eastAsia="Arial" w:hAnsi="Arial" w:cs="Arial"/>
                            <w:color w:val="333333"/>
                            <w:sz w:val="14"/>
                          </w:rPr>
                          <w:t>[4]</w:t>
                        </w:r>
                      </w:p>
                    </w:txbxContent>
                  </v:textbox>
                </v:rect>
                <v:rect id="Rectangle 337" o:spid="_x0000_s1123" style="position:absolute;left:11657;top:34677;width:50076;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" filled="f" stroked="f">
                  <v:textbox inset="0,0,0,0">
                    <w:txbxContent>
                      <w:p w14:paraId="140FF8EE" w14:textId="77777777" w:rsidR="001D0906" w:rsidRDefault="001D0906" w:rsidP="001D0906">
                        <w:r>
                          <w:rPr>
                            <w:rFonts w:ascii="Arial" w:eastAsia="Arial" w:hAnsi="Arial" w:cs="Arial"/>
                            <w:color w:val="333333"/>
                            <w:sz w:val="14"/>
                          </w:rPr>
                          <w:t>KODE PROGRAM HTML,” JARS, vol. 2, no. 1, pp. 1–5, Dec. 2023, doi: 10.24929/jars.v2i1.3078.</w:t>
                        </w:r>
                      </w:p>
                    </w:txbxContent>
                  </v:textbox>
                </v:rect>
                <v:rect id="Rectangle 4743" o:spid="_x0000_s1124" style="position:absolute;left:11657;top:35995;width:1299;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" filled="f" stroked="f">
                  <v:textbox inset="0,0,0,0">
                    <w:txbxContent>
                      <w:p w14:paraId="3C0A22AC" w14:textId="77777777" w:rsidR="001D0906" w:rsidRDefault="001D0906" w:rsidP="001D0906">
                        <w:r>
                          <w:rPr>
                            <w:rFonts w:ascii="Arial" w:eastAsia="Arial" w:hAnsi="Arial" w:cs="Arial"/>
                            <w:color w:val="333333"/>
                            <w:sz w:val="14"/>
                          </w:rPr>
                          <w:t>[5]</w:t>
                        </w:r>
                      </w:p>
                    </w:txbxContent>
                  </v:textbox>
                </v:rect>
                <v:rect id="Rectangle 4744" o:spid="_x0000_s1125" style="position:absolute;left:12878;top:35995;width:48582;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" filled="f" stroked="f">
                  <v:textbox inset="0,0,0,0">
                    <w:txbxContent>
                      <w:p w14:paraId="3268A2E2" w14:textId="77777777" w:rsidR="001D0906" w:rsidRDefault="001D0906" w:rsidP="001D0906">
                        <w:r>
                          <w:rPr>
                            <w:rFonts w:ascii="Arial" w:eastAsia="Arial" w:hAnsi="Arial" w:cs="Arial"/>
                            <w:color w:val="333333"/>
                            <w:sz w:val="14"/>
                          </w:rPr>
                          <w:t>J. M. Bintang, M. F. Ashshidiq, and H. F. Dzakwan, “Penerapan Algoritma String Matching dan</w:t>
                        </w:r>
                      </w:p>
                    </w:txbxContent>
                  </v:textbox>
                </v:rect>
                <v:rect id="Rectangle 339" o:spid="_x0000_s1126" style="position:absolute;left:11657;top:37312;width:50404;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" filled="f" stroked="f">
                  <v:textbox inset="0,0,0,0">
                    <w:txbxContent>
                      <w:p w14:paraId="1B9BE1A8" w14:textId="77777777" w:rsidR="001D0906" w:rsidRDefault="001D0906" w:rsidP="001D0906">
                        <w:r>
                          <w:rPr>
                            <w:rFonts w:ascii="Arial" w:eastAsia="Arial" w:hAnsi="Arial" w:cs="Arial"/>
                            <w:color w:val="333333"/>
                            <w:sz w:val="14"/>
                          </w:rPr>
                          <w:t>Regular Expression pada Aplikasi Kamus Besar Bahasa Indonesia (KBBI),” bios, vol. 4, no. 1, pp.</w:t>
                        </w:r>
                      </w:p>
                    </w:txbxContent>
                  </v:textbox>
                </v:rect>
                <v:rect id="Rectangle 4745" o:spid="_x0000_s1127" style="position:absolute;left:11657;top:38630;width:1299;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" filled="f" stroked="f">
                  <v:textbox inset="0,0,0,0">
                    <w:txbxContent>
                      <w:p w14:paraId="3B8334CB" w14:textId="77777777" w:rsidR="001D0906" w:rsidRDefault="001D0906" w:rsidP="001D0906">
                        <w:r>
                          <w:rPr>
                            <w:rFonts w:ascii="Arial" w:eastAsia="Arial" w:hAnsi="Arial" w:cs="Arial"/>
                            <w:color w:val="333333"/>
                            <w:sz w:val="14"/>
                          </w:rPr>
                          <w:t>34</w:t>
                        </w:r>
                      </w:p>
                    </w:txbxContent>
                  </v:textbox>
                </v:rect>
                <v:rect id="Rectangle 4746" o:spid="_x0000_s1128" style="position:absolute;left:26848;top:38630;width:3509;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" filled="f" stroked="f">
                  <v:textbox inset="0,0,0,0">
                    <w:txbxContent>
                      <w:p w14:paraId="4690130C" w14:textId="77777777" w:rsidR="001D0906" w:rsidRDefault="001D0906" w:rsidP="001D0906">
                        <w:r>
                          <w:rPr>
                            <w:rFonts w:ascii="Arial" w:eastAsia="Arial" w:hAnsi="Arial" w:cs="Arial"/>
                            <w:color w:val="333333"/>
                            <w:sz w:val="14"/>
                          </w:rPr>
                          <w:t>4i1.57.</w:t>
                        </w:r>
                      </w:p>
                    </w:txbxContent>
                  </v:textbox>
                </v:rect>
                <v:rect id="Rectangle 4747" o:spid="_x0000_s1129" style="position:absolute;left:12634;top:38630;width:18905;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" filled="f" stroked="f">
                  <v:textbox inset="0,0,0,0">
                    <w:txbxContent>
                      <w:p w14:paraId="0EF42669" w14:textId="77777777" w:rsidR="001D0906" w:rsidRDefault="001D0906" w:rsidP="001D0906">
                        <w:r>
                          <w:rPr>
                            <w:rFonts w:ascii="Arial" w:eastAsia="Arial" w:hAnsi="Arial" w:cs="Arial"/>
                            <w:color w:val="333333"/>
                            <w:sz w:val="14"/>
                          </w:rPr>
                          <w:t>–41, Mar. 2023, doi: 10.37148/bios.v</w:t>
                        </w:r>
                      </w:p>
                    </w:txbxContent>
                  </v:textbox>
                </v:rect>
                <v:rect id="Rectangle 4748" o:spid="_x0000_s1130" style="position:absolute;left:11657;top:39948;width:1299;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" filled="f" stroked="f">
                  <v:textbox inset="0,0,0,0">
                    <w:txbxContent>
                      <w:p w14:paraId="02E12363" w14:textId="77777777" w:rsidR="001D0906" w:rsidRDefault="001D0906" w:rsidP="001D0906">
                        <w:r>
                          <w:rPr>
                            <w:rFonts w:ascii="Arial" w:eastAsia="Arial" w:hAnsi="Arial" w:cs="Arial"/>
                            <w:color w:val="333333"/>
                            <w:sz w:val="14"/>
                          </w:rPr>
                          <w:t>[6]</w:t>
                        </w:r>
                      </w:p>
                    </w:txbxContent>
                  </v:textbox>
                </v:rect>
                <v:rect id="Rectangle 4749" o:spid="_x0000_s1131" style="position:absolute;left:12878;top:39948;width:49439;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" filled="f" stroked="f">
                  <v:textbox inset="0,0,0,0">
                    <w:txbxContent>
                      <w:p w14:paraId="234EE6DD" w14:textId="77777777" w:rsidR="001D0906" w:rsidRDefault="001D0906" w:rsidP="001D0906">
                        <w:r>
                          <w:rPr>
                            <w:rFonts w:ascii="Arial" w:eastAsia="Arial" w:hAnsi="Arial" w:cs="Arial"/>
                            <w:color w:val="333333"/>
                            <w:sz w:val="14"/>
                          </w:rPr>
                          <w:t>N. A. Septiani and L. D. Yanti, “SISTEM INFORMASI PEMASANGAN IKLAN KORAN PADA PT.</w:t>
                        </w:r>
                      </w:p>
                    </w:txbxContent>
                  </v:textbox>
                </v:rect>
                <v:rect id="Rectangle 342" o:spid="_x0000_s1132" style="position:absolute;left:11657;top:41266;width:49888;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" filled="f" stroked="f">
                  <v:textbox inset="0,0,0,0">
                    <w:txbxContent>
                      <w:p w14:paraId="5B2DE6A8" w14:textId="77777777" w:rsidR="001D0906" w:rsidRDefault="001D0906" w:rsidP="001D0906">
                        <w:r>
                          <w:rPr>
                            <w:rFonts w:ascii="Arial" w:eastAsia="Arial" w:hAnsi="Arial" w:cs="Arial"/>
                            <w:color w:val="333333"/>
                            <w:sz w:val="14"/>
                          </w:rPr>
                          <w:t>HARIAN TOPSKOR DENGAN METODE EXTREME PROGRAMMING (XP),” vol. 06, Dec. 2021.</w:t>
                        </w:r>
                      </w:p>
                    </w:txbxContent>
                  </v:textbox>
                </v:rect>
                <v:rect id="Rectangle 4751" o:spid="_x0000_s1133" style="position:absolute;left:12878;top:42584;width:47255;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" filled="f" stroked="f">
                  <v:textbox inset="0,0,0,0">
                    <w:txbxContent>
                      <w:p w14:paraId="326C0D28" w14:textId="77777777" w:rsidR="001D0906" w:rsidRDefault="001D0906" w:rsidP="001D0906">
                        <w:r>
                          <w:rPr>
                            <w:rFonts w:ascii="Arial" w:eastAsia="Arial" w:hAnsi="Arial" w:cs="Arial"/>
                            <w:color w:val="333333"/>
                            <w:sz w:val="14"/>
                          </w:rPr>
                          <w:t>F. A. T. Tobing and R. Nainggolan, “ANALISIS PERBANDINGAN PENGGUNAAN METODE</w:t>
                        </w:r>
                      </w:p>
                    </w:txbxContent>
                  </v:textbox>
                </v:rect>
                <v:rect id="Rectangle 4750" o:spid="_x0000_s1134" style="position:absolute;left:11657;top:42584;width:1299;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" filled="f" stroked="f">
                  <v:textbox inset="0,0,0,0">
                    <w:txbxContent>
                      <w:p w14:paraId="4B1CAA93" w14:textId="77777777" w:rsidR="001D0906" w:rsidRDefault="001D0906" w:rsidP="001D0906">
                        <w:r>
                          <w:rPr>
                            <w:rFonts w:ascii="Arial" w:eastAsia="Arial" w:hAnsi="Arial" w:cs="Arial"/>
                            <w:color w:val="333333"/>
                            <w:sz w:val="14"/>
                          </w:rPr>
                          <w:t>[7]</w:t>
                        </w:r>
                      </w:p>
                    </w:txbxContent>
                  </v:textbox>
                </v:rect>
                <v:rect id="Rectangle 344" o:spid="_x0000_s1135" style="position:absolute;left:11657;top:43902;width:51845;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" filled="f" stroked="f">
                  <v:textbox inset="0,0,0,0">
                    <w:txbxContent>
                      <w:p w14:paraId="1BDDE233" w14:textId="77777777" w:rsidR="001D0906" w:rsidRDefault="001D0906" w:rsidP="001D0906">
                        <w:r>
                          <w:rPr>
                            <w:rFonts w:ascii="Arial" w:eastAsia="Arial" w:hAnsi="Arial" w:cs="Arial"/>
                            <w:color w:val="333333"/>
                            <w:sz w:val="14"/>
                          </w:rPr>
                          <w:t>BINARY SEARCH DENGAN REGULAR SEARCH EXPRESSION,” jmika, vol. 4, no. 2, pp. 168–172,</w:t>
                        </w:r>
                      </w:p>
                    </w:txbxContent>
                  </v:textbox>
                </v:rect>
                <v:rect id="Rectangle 345" o:spid="_x0000_s1136" style="position:absolute;left:11657;top:45220;width:26831;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" filled="f" stroked="f">
                  <v:textbox inset="0,0,0,0">
                    <w:txbxContent>
                      <w:p w14:paraId="4826844A" w14:textId="77777777" w:rsidR="001D0906" w:rsidRDefault="001D0906" w:rsidP="001D0906">
                        <w:r>
                          <w:rPr>
                            <w:rFonts w:ascii="Arial" w:eastAsia="Arial" w:hAnsi="Arial" w:cs="Arial"/>
                            <w:color w:val="333333"/>
                            <w:sz w:val="14"/>
                          </w:rPr>
                          <w:t>Oct. 2021, doi: 10.46880/jmika.Vol4No2.pp168-172.</w:t>
                        </w:r>
                      </w:p>
                    </w:txbxContent>
                  </v:textbox>
                </v:rect>
                <v:rect id="Rectangle 4752" o:spid="_x0000_s1137" style="position:absolute;left:11657;top:46538;width:1299;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" filled="f" stroked="f">
                  <v:textbox inset="0,0,0,0">
                    <w:txbxContent>
                      <w:p w14:paraId="13CA4C42" w14:textId="77777777" w:rsidR="001D0906" w:rsidRDefault="001D0906" w:rsidP="001D0906">
                        <w:r>
                          <w:rPr>
                            <w:rFonts w:ascii="Arial" w:eastAsia="Arial" w:hAnsi="Arial" w:cs="Arial"/>
                            <w:color w:val="333333"/>
                            <w:sz w:val="14"/>
                          </w:rPr>
                          <w:t>[8]</w:t>
                        </w:r>
                      </w:p>
                    </w:txbxContent>
                  </v:textbox>
                </v:rect>
                <v:rect id="Rectangle 4753" o:spid="_x0000_s1138" style="position:absolute;left:12878;top:46538;width:47216;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" filled="f" stroked="f">
                  <v:textbox inset="0,0,0,0">
                    <w:txbxContent>
                      <w:p w14:paraId="67AB5869" w14:textId="77777777" w:rsidR="001D0906" w:rsidRDefault="001D0906" w:rsidP="001D0906">
                        <w:r>
                          <w:rPr>
                            <w:rFonts w:ascii="Arial" w:eastAsia="Arial" w:hAnsi="Arial" w:cs="Arial"/>
                            <w:color w:val="333333"/>
                            <w:sz w:val="14"/>
                          </w:rPr>
                          <w:t>I. Ahmad, R. I. Borman, J. Fakhrurozi, and G. G. Caksana, “Software Development Dengan</w:t>
                        </w:r>
                      </w:p>
                    </w:txbxContent>
                  </v:textbox>
                </v:rect>
                <v:rect id="Rectangle 347" o:spid="_x0000_s1139" style="position:absolute;left:11657;top:47855;width:51891;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" filled="f" stroked="f">
                  <v:textbox inset="0,0,0,0">
                    <w:txbxContent>
                      <w:p w14:paraId="429432CD" w14:textId="77777777" w:rsidR="001D0906" w:rsidRDefault="001D0906" w:rsidP="001D0906">
                        <w:r>
                          <w:rPr>
                            <w:rFonts w:ascii="Arial" w:eastAsia="Arial" w:hAnsi="Arial" w:cs="Arial"/>
                            <w:color w:val="333333"/>
                            <w:sz w:val="14"/>
                          </w:rPr>
                          <w:t>Extreme Programming (XP) Pada Aplikasi Deteksi Kemiripan Judul Skripsi Berbasis Android,” vol. 5,</w:t>
                        </w:r>
                      </w:p>
                    </w:txbxContent>
                  </v:textbox>
                </v:rect>
                <v:rect id="Rectangle 348" o:spid="_x0000_s1140" style="position:absolute;left:11657;top:49173;width:6174;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" filled="f" stroked="f">
                  <v:textbox inset="0,0,0,0">
                    <w:txbxContent>
                      <w:p w14:paraId="701A4C82" w14:textId="77777777" w:rsidR="001D0906" w:rsidRDefault="001D0906" w:rsidP="001D0906">
                        <w:r>
                          <w:rPr>
                            <w:rFonts w:ascii="Arial" w:eastAsia="Arial" w:hAnsi="Arial" w:cs="Arial"/>
                            <w:color w:val="333333"/>
                            <w:sz w:val="14"/>
                          </w:rPr>
                          <w:t>no. 2, 2020.</w:t>
                        </w:r>
                      </w:p>
                    </w:txbxContent>
                  </v:textbox>
                </v:rect>
                <v:rect id="Rectangle 4755" o:spid="_x0000_s1141" style="position:absolute;left:12878;top:50491;width:46892;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" filled="f" stroked="f">
                  <v:textbox inset="0,0,0,0">
                    <w:txbxContent>
                      <w:p w14:paraId="662ADF8A" w14:textId="77777777" w:rsidR="001D0906" w:rsidRDefault="001D0906" w:rsidP="001D0906">
                        <w:r>
                          <w:rPr>
                            <w:rFonts w:ascii="Arial" w:eastAsia="Arial" w:hAnsi="Arial" w:cs="Arial"/>
                            <w:color w:val="333333"/>
                            <w:sz w:val="14"/>
                          </w:rPr>
                          <w:t>Q. E. Fazrin, T. Lisnawati, S. Nurhayati, J. B. Satya, and D. Alamsyah, “Penerapan Metode</w:t>
                        </w:r>
                      </w:p>
                    </w:txbxContent>
                  </v:textbox>
                </v:rect>
                <v:rect id="Rectangle 4754" o:spid="_x0000_s1142" style="position:absolute;left:11657;top:50491;width:1299;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" filled="f" stroked="f">
                  <v:textbox inset="0,0,0,0">
                    <w:txbxContent>
                      <w:p w14:paraId="33D534AB" w14:textId="77777777" w:rsidR="001D0906" w:rsidRDefault="001D0906" w:rsidP="001D0906">
                        <w:r>
                          <w:rPr>
                            <w:rFonts w:ascii="Arial" w:eastAsia="Arial" w:hAnsi="Arial" w:cs="Arial"/>
                            <w:color w:val="333333"/>
                            <w:sz w:val="14"/>
                          </w:rPr>
                          <w:t>[9]</w:t>
                        </w:r>
                      </w:p>
                    </w:txbxContent>
                  </v:textbox>
                </v:rect>
                <v:rect id="Rectangle 350" o:spid="_x0000_s1143" style="position:absolute;left:11657;top:51809;width:49948;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" filled="f" stroked="f">
                  <v:textbox inset="0,0,0,0">
                    <w:txbxContent>
                      <w:p w14:paraId="116A74E2" w14:textId="77777777" w:rsidR="001D0906" w:rsidRDefault="001D0906" w:rsidP="001D0906">
                        <w:r>
                          <w:rPr>
                            <w:rFonts w:ascii="Arial" w:eastAsia="Arial" w:hAnsi="Arial" w:cs="Arial"/>
                            <w:color w:val="333333"/>
                            <w:sz w:val="14"/>
                          </w:rPr>
                          <w:t>Pengembangan Sistem Extreme Programing (XP) Pada Aplikasi Presensi Karyawan dengan QR</w:t>
                        </w:r>
                      </w:p>
                    </w:txbxContent>
                  </v:textbox>
                </v:rect>
                <v:rect id="Rectangle 351" o:spid="_x0000_s1144" style="position:absolute;left:11657;top:53127;width:41057;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" filled="f" stroked="f">
                  <v:textbox inset="0,0,0,0">
                    <w:txbxContent>
                      <w:p w14:paraId="34796430" w14:textId="77777777" w:rsidR="001D0906" w:rsidRDefault="001D0906" w:rsidP="001D0906">
                        <w:r>
                          <w:rPr>
                            <w:rFonts w:ascii="Arial" w:eastAsia="Arial" w:hAnsi="Arial" w:cs="Arial"/>
                            <w:color w:val="333333"/>
                            <w:sz w:val="14"/>
                          </w:rPr>
                          <w:t>Code,” bits, vol. 3, no. 3, pp. 164–170, Dec. 2021, doi: 10.47065/bits.v3i3.1018.</w:t>
                        </w:r>
                      </w:p>
                    </w:txbxContent>
                  </v:textbox>
                </v:rect>
                <v:rect id="Rectangle 4757" o:spid="_x0000_s1145" style="position:absolute;left:13366;top:54445;width:48843;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" filled="f" stroked="f">
                  <v:textbox inset="0,0,0,0">
                    <w:txbxContent>
                      <w:p w14:paraId="59BD519C" w14:textId="77777777" w:rsidR="001D0906" w:rsidRDefault="001D0906" w:rsidP="001D0906">
                        <w:r>
                          <w:rPr>
                            <w:rFonts w:ascii="Arial" w:eastAsia="Arial" w:hAnsi="Arial" w:cs="Arial"/>
                            <w:color w:val="333333"/>
                            <w:sz w:val="14"/>
                          </w:rPr>
                          <w:t>R. I. Borman, A. T. Priandika, and A. R. Edison, “Implementasi Metode Pengembangan Sistem</w:t>
                        </w:r>
                      </w:p>
                    </w:txbxContent>
                  </v:textbox>
                </v:rect>
                <v:rect id="Rectangle 4756" o:spid="_x0000_s1146" style="position:absolute;left:11657;top:54445;width:1949;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" filled="f" stroked="f">
                  <v:textbox inset="0,0,0,0">
                    <w:txbxContent>
                      <w:p w14:paraId="03092ABD" w14:textId="77777777" w:rsidR="001D0906" w:rsidRDefault="001D0906" w:rsidP="001D0906">
                        <w:r>
                          <w:rPr>
                            <w:rFonts w:ascii="Arial" w:eastAsia="Arial" w:hAnsi="Arial" w:cs="Arial"/>
                            <w:color w:val="333333"/>
                            <w:sz w:val="14"/>
                          </w:rPr>
                          <w:t>[10]</w:t>
                        </w:r>
                      </w:p>
                    </w:txbxContent>
                  </v:textbox>
                </v:rect>
                <v:rect id="Rectangle 353" o:spid="_x0000_s1147" style="position:absolute;left:11657;top:55763;width:43517;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" filled="f" stroked="f">
                  <v:textbox inset="0,0,0,0">
                    <w:txbxContent>
                      <w:p w14:paraId="0ABB27C8" w14:textId="77777777" w:rsidR="001D0906" w:rsidRDefault="001D0906" w:rsidP="001D0906">
                        <w:r>
                          <w:rPr>
                            <w:rFonts w:ascii="Arial" w:eastAsia="Arial" w:hAnsi="Arial" w:cs="Arial"/>
                            <w:color w:val="333333"/>
                            <w:sz w:val="14"/>
                          </w:rPr>
                          <w:t>Extreme Programming (XP) pada Aplikasi Investasi Peternakan,” vol. 8, no. 3, 2020.</w:t>
                        </w:r>
                      </w:p>
                    </w:txbxContent>
                  </v:textbox>
                </v:rect>
                <v:rect id="Rectangle 4759" o:spid="_x0000_s1148" style="position:absolute;left:13301;top:57080;width:41234;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" filled="f" stroked="f">
                  <v:textbox inset="0,0,0,0">
                    <w:txbxContent>
                      <w:p w14:paraId="02F92C75" w14:textId="77777777" w:rsidR="001D0906" w:rsidRDefault="001D0906" w:rsidP="001D0906">
                        <w:r>
                          <w:rPr>
                            <w:rFonts w:ascii="Arial" w:eastAsia="Arial" w:hAnsi="Arial" w:cs="Arial"/>
                            <w:color w:val="333333"/>
                            <w:sz w:val="14"/>
                          </w:rPr>
                          <w:t>K. Nistrina and L. Sahidah, “UNIFIED MODELLING LANGUAGE (UML) UNTUK</w:t>
                        </w:r>
                      </w:p>
                    </w:txbxContent>
                  </v:textbox>
                </v:rect>
                <v:rect id="Rectangle 4758" o:spid="_x0000_s1149" style="position:absolute;left:11657;top:57080;width:1862;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" filled="f" stroked="f">
                  <v:textbox inset="0,0,0,0">
                    <w:txbxContent>
                      <w:p w14:paraId="0EA285CC" w14:textId="77777777" w:rsidR="001D0906" w:rsidRDefault="001D0906" w:rsidP="001D0906">
                        <w:r>
                          <w:rPr>
                            <w:rFonts w:ascii="Arial" w:eastAsia="Arial" w:hAnsi="Arial" w:cs="Arial"/>
                            <w:color w:val="333333"/>
                            <w:sz w:val="14"/>
                          </w:rPr>
                          <w:t>[11]</w:t>
                        </w:r>
                      </w:p>
                    </w:txbxContent>
                  </v:textbox>
                </v:rect>
                <v:rect id="Rectangle 355" o:spid="_x0000_s1150" style="position:absolute;left:11657;top:58398;width:48911;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" filled="f" stroked="f">
                  <v:textbox inset="0,0,0,0">
                    <w:txbxContent>
                      <w:p w14:paraId="19B13801" w14:textId="77777777" w:rsidR="001D0906" w:rsidRDefault="001D0906" w:rsidP="001D0906">
                        <w:r>
                          <w:rPr>
                            <w:rFonts w:ascii="Arial" w:eastAsia="Arial" w:hAnsi="Arial" w:cs="Arial"/>
                            <w:color w:val="333333"/>
                            <w:sz w:val="14"/>
                          </w:rPr>
                          <w:t>PERANCANGAN SISTEM INFORMASI PENERIMAAN SISWA BARU DI SMK MARGA INSAN</w:t>
                        </w:r>
                      </w:p>
                    </w:txbxContent>
                  </v:textbox>
                </v:rect>
                <v:rect id="Rectangle 356" o:spid="_x0000_s1151" style="position:absolute;left:11657;top:59716;width:24419;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" filled="f" stroked="f">
                  <v:textbox inset="0,0,0,0">
                    <w:txbxContent>
                      <w:p w14:paraId="2450D6D6" w14:textId="77777777" w:rsidR="001D0906" w:rsidRDefault="001D0906" w:rsidP="001D0906">
                        <w:r>
                          <w:rPr>
                            <w:rFonts w:ascii="Arial" w:eastAsia="Arial" w:hAnsi="Arial" w:cs="Arial"/>
                            <w:color w:val="333333"/>
                            <w:sz w:val="14"/>
                          </w:rPr>
                          <w:t>KAMIL,” Jurnal Sistem Informasi, vol. 04, 2022.</w:t>
                        </w:r>
                      </w:p>
                    </w:txbxContent>
                  </v:textbox>
                </v:rect>
                <v:rect id="Rectangle 4761" o:spid="_x0000_s1152" style="position:absolute;left:13366;top:61034;width:45788;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" filled="f" stroked="f">
                  <v:textbox inset="0,0,0,0">
                    <w:txbxContent>
                      <w:p w14:paraId="7DAA8EE1" w14:textId="77777777" w:rsidR="001D0906" w:rsidRDefault="001D0906" w:rsidP="001D0906">
                        <w:r>
                          <w:rPr>
                            <w:rFonts w:ascii="Arial" w:eastAsia="Arial" w:hAnsi="Arial" w:cs="Arial"/>
                            <w:color w:val="333333"/>
                            <w:sz w:val="14"/>
                          </w:rPr>
                          <w:t>B. J. M. Putra, A. Fu’adi, and D. A. F. Yuniarti, “Analisa dan Rancangan Sistem Informasi</w:t>
                        </w:r>
                      </w:p>
                    </w:txbxContent>
                  </v:textbox>
                </v:rect>
                <v:rect id="Rectangle 4760" o:spid="_x0000_s1153" style="position:absolute;left:11657;top:61034;width:1949;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" filled="f" stroked="f">
                  <v:textbox inset="0,0,0,0">
                    <w:txbxContent>
                      <w:p w14:paraId="71D68B16" w14:textId="77777777" w:rsidR="001D0906" w:rsidRDefault="001D0906" w:rsidP="001D0906">
                        <w:r>
                          <w:rPr>
                            <w:rFonts w:ascii="Arial" w:eastAsia="Arial" w:hAnsi="Arial" w:cs="Arial"/>
                            <w:color w:val="333333"/>
                            <w:sz w:val="14"/>
                          </w:rPr>
                          <w:t>[12]</w:t>
                        </w:r>
                      </w:p>
                    </w:txbxContent>
                  </v:textbox>
                </v:rect>
                <v:rect id="Rectangle 358" o:spid="_x0000_s1154" style="position:absolute;left:11657;top:62352;width:32304;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" filled="f" stroked="f">
                  <v:textbox inset="0,0,0,0">
                    <w:txbxContent>
                      <w:p w14:paraId="541848FB" w14:textId="77777777" w:rsidR="001D0906" w:rsidRDefault="001D0906" w:rsidP="001D0906">
                        <w:r>
                          <w:rPr>
                            <w:rFonts w:ascii="Arial" w:eastAsia="Arial" w:hAnsi="Arial" w:cs="Arial"/>
                            <w:color w:val="333333"/>
                            <w:sz w:val="14"/>
                          </w:rPr>
                          <w:t>Pariwisata Pacitan dengan UML dan ERD,” vol. 7, no. 1, 2022.</w:t>
                        </w:r>
                      </w:p>
                    </w:txbxContent>
                  </v:textbox>
                </v:rect>
                <v:rect id="Rectangle 4762" o:spid="_x0000_s1155" style="position:absolute;left:11657;top:63670;width:1949;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" filled="f" stroked="f">
                  <v:textbox inset="0,0,0,0">
                    <w:txbxContent>
                      <w:p w14:paraId="25F21E9B" w14:textId="77777777" w:rsidR="001D0906" w:rsidRDefault="001D0906" w:rsidP="001D0906">
                        <w:r>
                          <w:rPr>
                            <w:rFonts w:ascii="Arial" w:eastAsia="Arial" w:hAnsi="Arial" w:cs="Arial"/>
                            <w:color w:val="333333"/>
                            <w:sz w:val="14"/>
                          </w:rPr>
                          <w:t>[13]</w:t>
                        </w:r>
                      </w:p>
                    </w:txbxContent>
                  </v:textbox>
                </v:rect>
                <v:rect id="Rectangle 4763" o:spid="_x0000_s1156" style="position:absolute;left:13366;top:63670;width:47865;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" filled="f" stroked="f">
                  <v:textbox inset="0,0,0,0">
                    <w:txbxContent>
                      <w:p w14:paraId="3A3DF0D6" w14:textId="77777777" w:rsidR="001D0906" w:rsidRDefault="001D0906" w:rsidP="001D0906">
                        <w:r>
                          <w:rPr>
                            <w:rFonts w:ascii="Arial" w:eastAsia="Arial" w:hAnsi="Arial" w:cs="Arial"/>
                            <w:color w:val="333333"/>
                            <w:sz w:val="14"/>
                          </w:rPr>
                          <w:t>K. Afiifah, Z. Fira Azzahra, and A. Dwi Anggoro, “Analisis Teknik Entity-Relationship Diagram</w:t>
                        </w:r>
                      </w:p>
                    </w:txbxContent>
                  </v:textbox>
                </v:rect>
                <v:rect id="Rectangle 360" o:spid="_x0000_s1157" style="position:absolute;left:11657;top:64988;width:51768;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" filled="f" stroked="f">
                  <v:textbox inset="0,0,0,0">
                    <w:txbxContent>
                      <w:p w14:paraId="2BDA0146" w14:textId="77777777" w:rsidR="001D0906" w:rsidRDefault="001D0906" w:rsidP="001D0906">
                        <w:r>
                          <w:rPr>
                            <w:rFonts w:ascii="Arial" w:eastAsia="Arial" w:hAnsi="Arial" w:cs="Arial"/>
                            <w:color w:val="333333"/>
                            <w:sz w:val="14"/>
                          </w:rPr>
                          <w:t>dalam Perancangan Database Sebuah Literature Review,” INTECH (Informatika dan Teknologi), vol.</w:t>
                        </w:r>
                      </w:p>
                    </w:txbxContent>
                  </v:textbox>
                </v:rect>
                <v:rect id="Rectangle 4766" o:spid="_x0000_s1158" style="position:absolute;left:12145;top:66306;width:26096;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" filled="f" stroked="f">
                  <v:textbox inset="0,0,0,0">
                    <w:txbxContent>
                      <w:p w14:paraId="08105C01" w14:textId="77777777" w:rsidR="001D0906" w:rsidRDefault="001D0906" w:rsidP="001D0906">
                        <w:r>
                          <w:rPr>
                            <w:rFonts w:ascii="Arial" w:eastAsia="Arial" w:hAnsi="Arial" w:cs="Arial"/>
                            <w:color w:val="333333"/>
                            <w:sz w:val="14"/>
                          </w:rPr>
                          <w:t>, no. 1, pp. 8–11, Apr. 2022, doi: 10.54895/intech.v</w:t>
                        </w:r>
                      </w:p>
                    </w:txbxContent>
                  </v:textbox>
                </v:rect>
                <v:rect id="Rectangle 4765" o:spid="_x0000_s1159" style="position:absolute;left:31766;top:66306;width:4808;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" filled="f" stroked="f">
                  <v:textbox inset="0,0,0,0">
                    <w:txbxContent>
                      <w:p w14:paraId="61E3B105" w14:textId="77777777" w:rsidR="001D0906" w:rsidRDefault="001D0906" w:rsidP="001D0906">
                        <w:r>
                          <w:rPr>
                            <w:rFonts w:ascii="Arial" w:eastAsia="Arial" w:hAnsi="Arial" w:cs="Arial"/>
                            <w:color w:val="333333"/>
                            <w:sz w:val="14"/>
                          </w:rPr>
                          <w:t>3i1.1261.</w:t>
                        </w:r>
                      </w:p>
                    </w:txbxContent>
                  </v:textbox>
                </v:rect>
                <v:rect id="Rectangle 4764" o:spid="_x0000_s1160" style="position:absolute;left:11657;top:66306;width:649;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" filled="f" stroked="f">
                  <v:textbox inset="0,0,0,0">
                    <w:txbxContent>
                      <w:p w14:paraId="7AF16DA9" w14:textId="77777777" w:rsidR="001D0906" w:rsidRDefault="001D0906" w:rsidP="001D0906">
                        <w:r>
                          <w:rPr>
                            <w:rFonts w:ascii="Arial" w:eastAsia="Arial" w:hAnsi="Arial" w:cs="Arial"/>
                            <w:color w:val="333333"/>
                            <w:sz w:val="14"/>
                          </w:rPr>
                          <w:t>3</w:t>
                        </w:r>
                      </w:p>
                    </w:txbxContent>
                  </v:textbox>
                </v:rect>
                <v:rect id="Rectangle 4767" o:spid="_x0000_s1161" style="position:absolute;left:11657;top:67623;width:1949;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" filled="f" stroked="f">
                  <v:textbox inset="0,0,0,0">
                    <w:txbxContent>
                      <w:p w14:paraId="419FED5D" w14:textId="77777777" w:rsidR="001D0906" w:rsidRDefault="001D0906" w:rsidP="001D0906">
                        <w:r>
                          <w:rPr>
                            <w:rFonts w:ascii="Arial" w:eastAsia="Arial" w:hAnsi="Arial" w:cs="Arial"/>
                            <w:color w:val="333333"/>
                            <w:sz w:val="14"/>
                          </w:rPr>
                          <w:t>[14]</w:t>
                        </w:r>
                      </w:p>
                    </w:txbxContent>
                  </v:textbox>
                </v:rect>
                <v:rect id="Rectangle 4768" o:spid="_x0000_s1162" style="position:absolute;left:13366;top:67623;width:46487;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" filled="f" stroked="f">
                  <v:textbox inset="0,0,0,0">
                    <w:txbxContent>
                      <w:p w14:paraId="56C4A260" w14:textId="77777777" w:rsidR="001D0906" w:rsidRDefault="001D0906" w:rsidP="001D0906">
                        <w:r>
                          <w:rPr>
                            <w:rFonts w:ascii="Arial" w:eastAsia="Arial" w:hAnsi="Arial" w:cs="Arial"/>
                            <w:color w:val="333333"/>
                            <w:sz w:val="14"/>
                          </w:rPr>
                          <w:t>F. Azmi, “SISTEM PARKIR DENGAN RADIO FREQUENCY IDENTIFICATION BERBASIS</w:t>
                        </w:r>
                      </w:p>
                    </w:txbxContent>
                  </v:textbox>
                </v:rect>
                <v:rect id="Rectangle 363" o:spid="_x0000_s1163" style="position:absolute;left:11657;top:68941;width:18962;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" filled="f" stroked="f">
                  <v:textbox inset="0,0,0,0">
                    <w:txbxContent>
                      <w:p w14:paraId="2D226BEA" w14:textId="77777777" w:rsidR="001D0906" w:rsidRDefault="001D0906" w:rsidP="001D0906">
                        <w:r>
                          <w:rPr>
                            <w:rFonts w:ascii="Arial" w:eastAsia="Arial" w:hAnsi="Arial" w:cs="Arial"/>
                            <w:color w:val="333333"/>
                            <w:sz w:val="14"/>
                          </w:rPr>
                          <w:t>GELOMBANG RADIO,” vol. 3, 2023.</w:t>
                        </w:r>
                      </w:p>
                    </w:txbxContent>
                  </v:textbox>
                </v:rect>
                <v:rect id="Rectangle 4770" o:spid="_x0000_s1164" style="position:absolute;left:13366;top:70259;width:48063;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" filled="f" stroked="f">
                  <v:textbox inset="0,0,0,0">
                    <w:txbxContent>
                      <w:p w14:paraId="45E080CE" w14:textId="77777777" w:rsidR="001D0906" w:rsidRDefault="001D0906" w:rsidP="001D0906">
                        <w:r>
                          <w:rPr>
                            <w:rFonts w:ascii="Arial" w:eastAsia="Arial" w:hAnsi="Arial" w:cs="Arial"/>
                            <w:color w:val="333333"/>
                            <w:sz w:val="14"/>
                          </w:rPr>
                          <w:t>Ni Nyoman Emang Smrti, A. I Putu Gd Sukenada, D. T. R. Ni Kadek, A. Adnan, and J. Pande</w:t>
                        </w:r>
                      </w:p>
                    </w:txbxContent>
                  </v:textbox>
                </v:rect>
                <v:rect id="Rectangle 4769" o:spid="_x0000_s1165" style="position:absolute;left:11657;top:70259;width:1949;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" filled="f" stroked="f">
                  <v:textbox inset="0,0,0,0">
                    <w:txbxContent>
                      <w:p w14:paraId="155EDC87" w14:textId="77777777" w:rsidR="001D0906" w:rsidRDefault="001D0906" w:rsidP="001D0906">
                        <w:r>
                          <w:rPr>
                            <w:rFonts w:ascii="Arial" w:eastAsia="Arial" w:hAnsi="Arial" w:cs="Arial"/>
                            <w:color w:val="333333"/>
                            <w:sz w:val="14"/>
                          </w:rPr>
                          <w:t>[15]</w:t>
                        </w:r>
                      </w:p>
                    </w:txbxContent>
                  </v:textbox>
                </v:rect>
                <v:rect id="Rectangle 365" o:spid="_x0000_s1166" style="position:absolute;left:11657;top:71577;width:46377;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" filled="f" stroked="f">
                  <v:textbox inset="0,0,0,0">
                    <w:txbxContent>
                      <w:p w14:paraId="4F9977BC" w14:textId="77777777" w:rsidR="001D0906" w:rsidRDefault="001D0906" w:rsidP="001D0906">
                        <w:r>
                          <w:rPr>
                            <w:rFonts w:ascii="Arial" w:eastAsia="Arial" w:hAnsi="Arial" w:cs="Arial"/>
                            <w:color w:val="333333"/>
                            <w:sz w:val="14"/>
                          </w:rPr>
                          <w:t>Putu Ode, “Flowgorithm Sebagai Penunjang Pembelajaran Algoritma dan Pemrograman,”</w:t>
                        </w:r>
                      </w:p>
                    </w:txbxContent>
                  </v:textbox>
                </v:rect>
                <v:rect id="Rectangle 366" o:spid="_x0000_s1167" style="position:absolute;left:11657;top:72895;width:50351;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" filled="f" stroked="f">
                  <v:textbox inset="0,0,0,0">
                    <w:txbxContent>
                      <w:p w14:paraId="2644E13B" w14:textId="77777777" w:rsidR="001D0906" w:rsidRDefault="001D0906" w:rsidP="001D0906">
                        <w:r>
                          <w:rPr>
                            <w:rFonts w:ascii="Arial" w:eastAsia="Arial" w:hAnsi="Arial" w:cs="Arial"/>
                            <w:color w:val="333333"/>
                            <w:sz w:val="14"/>
                          </w:rPr>
                          <w:t>bangkitindonesia, vol. 12, no. 1, pp. 56–64, Mar. 2023, doi: 10.52771/bangkitindonesia.v12i1.218.</w:t>
                        </w:r>
                      </w:p>
                    </w:txbxContent>
                  </v:textbox>
                </v:rect>
                <v:rect id="Rectangle 4772" o:spid="_x0000_s1168" style="position:absolute;left:13366;top:74213;width:49123;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" filled="f" stroked="f">
                  <v:textbox inset="0,0,0,0">
                    <w:txbxContent>
                      <w:p w14:paraId="6ECF4C57" w14:textId="77777777" w:rsidR="001D0906" w:rsidRDefault="001D0906" w:rsidP="001D0906">
                        <w:r>
                          <w:rPr>
                            <w:rFonts w:ascii="Arial" w:eastAsia="Arial" w:hAnsi="Arial" w:cs="Arial"/>
                            <w:color w:val="333333"/>
                            <w:sz w:val="14"/>
                          </w:rPr>
                          <w:t>Z. Tuasamu et al., “Analisis Sistem Informasi Akuntansi Siklus Pendapatan Menggunakan DFD</w:t>
                        </w:r>
                      </w:p>
                    </w:txbxContent>
                  </v:textbox>
                </v:rect>
                <v:rect id="Rectangle 4771" o:spid="_x0000_s1169" style="position:absolute;left:11657;top:74213;width:1949;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" filled="f" stroked="f">
                  <v:textbox inset="0,0,0,0">
                    <w:txbxContent>
                      <w:p w14:paraId="10DB87B1" w14:textId="77777777" w:rsidR="001D0906" w:rsidRDefault="001D0906" w:rsidP="001D0906">
                        <w:r>
                          <w:rPr>
                            <w:rFonts w:ascii="Arial" w:eastAsia="Arial" w:hAnsi="Arial" w:cs="Arial"/>
                            <w:color w:val="333333"/>
                            <w:sz w:val="14"/>
                          </w:rPr>
                          <w:t>[16]</w:t>
                        </w:r>
                      </w:p>
                    </w:txbxContent>
                  </v:textbox>
                </v:rect>
                <v:rect id="Rectangle 368" o:spid="_x0000_s1170" style="position:absolute;left:11657;top:75531;width:52152;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" filled="f" stroked="f">
                  <v:textbox inset="0,0,0,0">
                    <w:txbxContent>
                      <w:p w14:paraId="52A63AF0" w14:textId="77777777" w:rsidR="001D0906" w:rsidRDefault="001D0906" w:rsidP="001D0906">
                        <w:r>
                          <w:rPr>
                            <w:rFonts w:ascii="Arial" w:eastAsia="Arial" w:hAnsi="Arial" w:cs="Arial"/>
                            <w:color w:val="333333"/>
                            <w:sz w:val="14"/>
                          </w:rPr>
                          <w:t>dan Flowchart Pada Bisnis Porobico,” Jurnal Bisnis dan Manajemen (JURBISMAN), vol. 1, no. 2, Art.</w:t>
                        </w:r>
                      </w:p>
                    </w:txbxContent>
                  </v:textbox>
                </v:rect>
                <v:rect id="Rectangle 369" o:spid="_x0000_s1171" style="position:absolute;left:11657;top:76848;width:26570;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" filled="f" stroked="f">
                  <v:textbox inset="0,0,0,0">
                    <w:txbxContent>
                      <w:p w14:paraId="20C8D6D3" w14:textId="77777777" w:rsidR="001D0906" w:rsidRDefault="001D0906" w:rsidP="001D0906">
                        <w:r>
                          <w:rPr>
                            <w:rFonts w:ascii="Arial" w:eastAsia="Arial" w:hAnsi="Arial" w:cs="Arial"/>
                            <w:color w:val="333333"/>
                            <w:sz w:val="14"/>
                          </w:rPr>
                          <w:t>no. 2, May 2023, doi: 10.61930/jurbisman.v1i2.181.</w:t>
                        </w:r>
                      </w:p>
                    </w:txbxContent>
                  </v:textbox>
                </v:rect>
                <v:rect id="Rectangle 370" o:spid="_x0000_s1172" style="position:absolute;left:2388;top:82632;width:19149;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" filled="f" stroked="f">
                  <v:textbox inset="0,0,0,0">
                    <w:txbxContent>
                      <w:p w14:paraId="404CC263" w14:textId="77777777" w:rsidR="001D0906" w:rsidRDefault="001D0906" w:rsidP="001D0906">
                        <w:r>
                          <w:rPr>
                            <w:rFonts w:ascii="Arial" w:eastAsia="Arial" w:hAnsi="Arial" w:cs="Arial"/>
                            <w:b/>
                            <w:color w:val="333333"/>
                            <w:sz w:val="14"/>
                          </w:rPr>
                          <w:t>The Journal has been Indexed by :</w:t>
                        </w:r>
                      </w:p>
                    </w:txbxContent>
                  </v:textbox>
                </v:rect>
                <v:shape id="Picture 372" o:spid="_x0000_s1173" type="#_x0000_t75" style="position:absolute;left:2379;top:84819;width:4686;height:25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">
                  <v:imagedata r:id="rId38" o:title=""/>
                </v:shape>
                <v:rect id="Rectangle 373" o:spid="_x0000_s1174" style="position:absolute;left:7074;top:86586;width:649;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" filled="f" stroked="f">
                  <v:textbox inset="0,0,0,0">
                    <w:txbxContent>
                      <w:p w14:paraId="760BB17F" w14:textId="77777777" w:rsidR="001D0906" w:rsidRDefault="001D0906" w:rsidP="001D0906">
                        <w:r>
                          <w:rPr>
                            <w:rFonts w:ascii="Arial" w:eastAsia="Arial" w:hAnsi="Arial" w:cs="Arial"/>
                            <w:b/>
                            <w:color w:val="333333"/>
                            <w:sz w:val="14"/>
                          </w:rPr>
                          <w:t xml:space="preserve">  </w:t>
                        </w:r>
                      </w:p>
                    </w:txbxContent>
                  </v:textbox>
                </v:rect>
                <v:shape id="Picture 375" o:spid="_x0000_s1175" type="#_x0000_t75" style="position:absolute;left:7577;top:84819;width:4686;height:25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">
                  <v:imagedata r:id="rId39" o:title=""/>
                </v:shape>
                <v:rect id="Rectangle 376" o:spid="_x0000_s1176" style="position:absolute;left:12248;top:86586;width:649;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" filled="f" stroked="f">
                  <v:textbox inset="0,0,0,0">
                    <w:txbxContent>
                      <w:p w14:paraId="14D0B2EA" w14:textId="77777777" w:rsidR="001D0906" w:rsidRDefault="001D0906" w:rsidP="001D0906">
                        <w:r>
                          <w:rPr>
                            <w:rFonts w:ascii="Arial" w:eastAsia="Arial" w:hAnsi="Arial" w:cs="Arial"/>
                            <w:b/>
                            <w:color w:val="333333"/>
                            <w:sz w:val="14"/>
                          </w:rPr>
                          <w:t xml:space="preserve">  </w:t>
                        </w:r>
                      </w:p>
                    </w:txbxContent>
                  </v:textbox>
                </v:rect>
                <v:shape id="Picture 378" o:spid="_x0000_s1177" type="#_x0000_t75" style="position:absolute;left:12739;top:84819;width:4686;height:25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">
                  <v:imagedata r:id="rId40" o:title=""/>
                </v:shape>
                <v:rect id="Rectangle 379" o:spid="_x0000_s1178" style="position:absolute;left:17422;top:86586;width:325;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" filled="f" stroked="f">
                  <v:textbox inset="0,0,0,0">
                    <w:txbxContent>
                      <w:p w14:paraId="4A9E0AD1" w14:textId="77777777" w:rsidR="001D0906" w:rsidRDefault="001D0906" w:rsidP="001D0906">
                        <w:r>
                          <w:rPr>
                            <w:rFonts w:ascii="Arial" w:eastAsia="Arial" w:hAnsi="Arial" w:cs="Arial"/>
                            <w:b/>
                            <w:color w:val="333333"/>
                            <w:sz w:val="14"/>
                          </w:rPr>
                          <w:t xml:space="preserve"> </w:t>
                        </w:r>
                      </w:p>
                    </w:txbxContent>
                  </v:textbox>
                </v:rect>
                <v:shape id="Picture 381" o:spid="_x0000_s1179" type="#_x0000_t75" style="position:absolute;left:17681;top:84672;width:5345;height:27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">
                  <v:imagedata r:id="rId41" o:title=""/>
                </v:shape>
                <v:rect id="Rectangle 382" o:spid="_x0000_s1180" style="position:absolute;left:23011;top:86586;width:324;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" filled="f" stroked="f">
                  <v:textbox inset="0,0,0,0">
                    <w:txbxContent>
                      <w:p w14:paraId="40521DEC" w14:textId="77777777" w:rsidR="001D0906" w:rsidRDefault="001D0906" w:rsidP="001D0906">
                        <w:r>
                          <w:rPr>
                            <w:rFonts w:ascii="Arial" w:eastAsia="Arial" w:hAnsi="Arial" w:cs="Arial"/>
                            <w:b/>
                            <w:color w:val="333333"/>
                            <w:sz w:val="14"/>
                          </w:rPr>
                          <w:t xml:space="preserve"> </w:t>
                        </w:r>
                      </w:p>
                    </w:txbxContent>
                  </v:textbox>
                </v:rect>
                <v:shape id="Picture 384" o:spid="_x0000_s1181" type="#_x0000_t75" style="position:absolute;left:23245;top:85331;width:6370;height:2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">
                  <v:imagedata r:id="rId42" o:title=""/>
                </v:shape>
                <v:rect id="Rectangle 385" o:spid="_x0000_s1182" style="position:absolute;left:29624;top:86586;width:325;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" filled="f" stroked="f">
                  <v:textbox inset="0,0,0,0">
                    <w:txbxContent>
                      <w:p w14:paraId="649ED0FF" w14:textId="77777777" w:rsidR="001D0906" w:rsidRDefault="001D0906" w:rsidP="001D0906">
                        <w:r>
                          <w:rPr>
                            <w:rFonts w:ascii="Arial" w:eastAsia="Arial" w:hAnsi="Arial" w:cs="Arial"/>
                            <w:b/>
                            <w:color w:val="333333"/>
                            <w:sz w:val="14"/>
                          </w:rPr>
                          <w:t xml:space="preserve"> </w:t>
                        </w:r>
                      </w:p>
                    </w:txbxContent>
                  </v:textbox>
                </v:rect>
                <v:shape id="Picture 387" o:spid="_x0000_s1183" type="#_x0000_t75" style="position:absolute;left:29871;top:85331;width:6370;height:2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">
                  <v:imagedata r:id="rId43" o:title=""/>
                </v:shape>
                <v:rect id="Rectangle 388" o:spid="_x0000_s1184" style="position:absolute;left:36238;top:86586;width:325;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" filled="f" stroked="f">
                  <v:textbox inset="0,0,0,0">
                    <w:txbxContent>
                      <w:p w14:paraId="0640E0F7" w14:textId="77777777" w:rsidR="001D0906" w:rsidRDefault="001D0906" w:rsidP="001D0906">
                        <w:r>
                          <w:rPr>
                            <w:rFonts w:ascii="Arial" w:eastAsia="Arial" w:hAnsi="Arial" w:cs="Arial"/>
                            <w:b/>
                            <w:color w:val="16377C"/>
                            <w:sz w:val="14"/>
                          </w:rPr>
                          <w:t xml:space="preserve"> </w:t>
                        </w:r>
                      </w:p>
                    </w:txbxContent>
                  </v:textbox>
                </v:rect>
                <v:rect id="Rectangle 389" o:spid="_x0000_s1185" style="position:absolute;left:36482;top:86586;width:325;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" filled="f" stroked="f">
                  <v:textbox inset="0,0,0,0">
                    <w:txbxContent>
                      <w:p w14:paraId="4967D767" w14:textId="77777777" w:rsidR="001D0906" w:rsidRDefault="001D0906" w:rsidP="001D0906">
                        <w:r>
                          <w:rPr>
                            <w:rFonts w:ascii="Arial" w:eastAsia="Arial" w:hAnsi="Arial" w:cs="Arial"/>
                            <w:b/>
                            <w:color w:val="333333"/>
                            <w:sz w:val="14"/>
                          </w:rPr>
                          <w:t xml:space="preserve"> </w:t>
                        </w:r>
                      </w:p>
                    </w:txbxContent>
                  </v:textbox>
                </v:rect>
                <v:shape id="Picture 391" o:spid="_x0000_s1186" type="#_x0000_t75" style="position:absolute;left:36717;top:85331;width:6369;height:2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">
                  <v:imagedata r:id="rId44" o:title=""/>
                </v:shape>
                <v:rect id="Rectangle 392" o:spid="_x0000_s1187" style="position:absolute;left:2388;top:88783;width:325;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" filled="f" stroked="f">
                  <v:textbox inset="0,0,0,0">
                    <w:txbxContent>
                      <w:p w14:paraId="5D5376B1" w14:textId="77777777" w:rsidR="001D0906" w:rsidRDefault="001D0906" w:rsidP="001D0906">
                        <w:r>
                          <w:rPr>
                            <w:rFonts w:ascii="Arial" w:eastAsia="Arial" w:hAnsi="Arial" w:cs="Arial"/>
                            <w:b/>
                            <w:color w:val="333333"/>
                            <w:sz w:val="14"/>
                          </w:rPr>
                          <w:t xml:space="preserve"> </w:t>
                        </w:r>
                      </w:p>
                    </w:txbxContent>
                  </v:textbox>
                </v:rect>
                <v:rect id="Rectangle 393" o:spid="_x0000_s1188" style="position:absolute;left:2388;top:90979;width:5908;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" filled="f" stroked="f">
                  <v:textbox inset="0,0,0,0">
                    <w:txbxContent>
                      <w:p w14:paraId="4208DCF0" w14:textId="77777777" w:rsidR="001D0906" w:rsidRDefault="001D0906" w:rsidP="001D0906">
                        <w:r>
                          <w:rPr>
                            <w:rFonts w:ascii="Arial" w:eastAsia="Arial" w:hAnsi="Arial" w:cs="Arial"/>
                            <w:b/>
                            <w:color w:val="333333"/>
                            <w:sz w:val="14"/>
                          </w:rPr>
                          <w:t>BARCODE</w:t>
                        </w:r>
                      </w:p>
                    </w:txbxContent>
                  </v:textbox>
                </v:rect>
                <v:rect id="Rectangle 394" o:spid="_x0000_s1189" style="position:absolute;left:6830;top:90979;width:4545;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" filled="f" stroked="f">
                  <v:textbox inset="0,0,0,0">
                    <w:txbxContent>
                      <w:p w14:paraId="3FACA42F" w14:textId="77777777" w:rsidR="001D0906" w:rsidRDefault="001D0906" w:rsidP="001D0906">
                        <w:r>
                          <w:rPr>
                            <w:rFonts w:ascii="Arial" w:eastAsia="Arial" w:hAnsi="Arial" w:cs="Arial"/>
                            <w:b/>
                            <w:color w:val="333333"/>
                            <w:sz w:val="14"/>
                          </w:rPr>
                          <w:t xml:space="preserve"> P-ISSN </w:t>
                        </w:r>
                      </w:p>
                    </w:txbxContent>
                  </v:textbox>
                </v:rect>
                <v:rect id="Rectangle 395" o:spid="_x0000_s1190" style="position:absolute;left:10247;top:90979;width:6298;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" filled="f" stroked="f">
                  <v:textbox inset="0,0,0,0">
                    <w:txbxContent>
                      <w:p w14:paraId="352D3751" w14:textId="77777777" w:rsidR="001D0906" w:rsidRDefault="001D0906" w:rsidP="001D0906">
                        <w:r>
                          <w:rPr>
                            <w:rFonts w:ascii="Arial" w:eastAsia="Arial" w:hAnsi="Arial" w:cs="Arial"/>
                            <w:b/>
                            <w:color w:val="333333"/>
                            <w:sz w:val="14"/>
                          </w:rPr>
                          <w:t>dan E-ISSN</w:t>
                        </w:r>
                      </w:p>
                    </w:txbxContent>
                  </v:textbox>
                </v:rect>
                <w10:anchorlock/>
              </v:group>
            </w:pict>
          </mc:Fallback>
        </mc:AlternateContent>
      </w:r>
    </w:p>
    <w:p w14:paraId="083CA18A" w14:textId="77777777" w:rsidR="001D0906" w:rsidRDefault="001D0906" w:rsidP="001D0906">
      <w:pPr>
        <w:spacing w:after="0"/>
        <w:ind w:left="-1080" w:right="-1076"/>
      </w:pPr>
      <w:r>
        <w:rPr>
          <w:noProof/>
        </w:rPr>
        <w:lastRenderedPageBreak/>
        <mc:AlternateContent>
          <mc:Choice Requires="wpg">
            <w:drawing>
              <wp:inline distT="0" distB="0" distL="0" distR="0" wp14:anchorId="2019CC3B" wp14:editId="18BCBC91">
                <wp:extent cx="7099300" cy="2544216"/>
                <wp:effectExtent l="0" t="0" r="0" b="0"/>
                <wp:docPr id="4774" name="Group 4774"/>
                <wp:cNvGraphicFramePr/>
                <a:graphic xmlns:a="http://schemas.openxmlformats.org/drawingml/2006/main">
                  <a:graphicData uri="http://schemas.microsoft.com/office/word/2010/wordprocessingGroup">
                    <wpg:wgp>
                      <wpg:cNvGrpSpPr/>
                      <wpg:grpSpPr>
                        <a:xfrm>
                          <a:off x="0" y="0"/>
                          <a:ext cx="7099300" cy="2544216"/>
                          <a:chOff x="0" y="0"/>
                          <a:chExt cx="7099300" cy="2544216"/>
                        </a:xfrm>
                      </wpg:grpSpPr>
                      <wps:wsp>
                        <wps:cNvPr id="7120" name="Shape 7120"/>
                        <wps:cNvSpPr/>
                        <wps:spPr>
                          <a:xfrm>
                            <a:off x="0" y="2536895"/>
                            <a:ext cx="7099300" cy="9144"/>
                          </a:xfrm>
                          <a:custGeom>
                            <a:avLst/>
                            <a:gdLst/>
                            <a:ahLst/>
                            <a:cxnLst/>
                            <a:rect l="0" t="0" r="0" b="0"/>
                            <a:pathLst>
                              <a:path w="7099300" h="9144">
                                <a:moveTo>
                                  <a:pt x="0" y="0"/>
                                </a:moveTo>
                                <a:lnTo>
                                  <a:pt x="7099300" y="0"/>
                                </a:lnTo>
                                <a:lnTo>
                                  <a:pt x="7099300" y="9144"/>
                                </a:lnTo>
                                <a:lnTo>
                                  <a:pt x="0" y="9144"/>
                                </a:lnTo>
                                <a:lnTo>
                                  <a:pt x="0" y="0"/>
                                </a:lnTo>
                              </a:path>
                            </a:pathLst>
                          </a:custGeom>
                          <a:ln w="0" cap="flat">
                            <a:miter lim="127000"/>
                          </a:ln>
                        </wps:spPr>
                        <wps:style>
                          <a:lnRef idx="0">
                            <a:srgbClr val="000000">
                              <a:alpha val="0"/>
                            </a:srgbClr>
                          </a:lnRef>
                          <a:fillRef idx="1">
                            <a:srgbClr val="041D81"/>
                          </a:fillRef>
                          <a:effectRef idx="0">
                            <a:scrgbClr r="0" g="0" b="0"/>
                          </a:effectRef>
                          <a:fontRef idx="none"/>
                        </wps:style>
                        <wps:bodyPr/>
                      </wps:wsp>
                      <wps:wsp>
                        <wps:cNvPr id="7121" name="Shape 7121"/>
                        <wps:cNvSpPr/>
                        <wps:spPr>
                          <a:xfrm>
                            <a:off x="0" y="0"/>
                            <a:ext cx="9144" cy="2544216"/>
                          </a:xfrm>
                          <a:custGeom>
                            <a:avLst/>
                            <a:gdLst/>
                            <a:ahLst/>
                            <a:cxnLst/>
                            <a:rect l="0" t="0" r="0" b="0"/>
                            <a:pathLst>
                              <a:path w="9144" h="2544216">
                                <a:moveTo>
                                  <a:pt x="0" y="0"/>
                                </a:moveTo>
                                <a:lnTo>
                                  <a:pt x="9144" y="0"/>
                                </a:lnTo>
                                <a:lnTo>
                                  <a:pt x="9144" y="2544216"/>
                                </a:lnTo>
                                <a:lnTo>
                                  <a:pt x="0" y="2544216"/>
                                </a:lnTo>
                                <a:lnTo>
                                  <a:pt x="0" y="0"/>
                                </a:lnTo>
                              </a:path>
                            </a:pathLst>
                          </a:custGeom>
                          <a:ln w="0" cap="flat">
                            <a:miter lim="127000"/>
                          </a:ln>
                        </wps:spPr>
                        <wps:style>
                          <a:lnRef idx="0">
                            <a:srgbClr val="000000">
                              <a:alpha val="0"/>
                            </a:srgbClr>
                          </a:lnRef>
                          <a:fillRef idx="1">
                            <a:srgbClr val="041D81"/>
                          </a:fillRef>
                          <a:effectRef idx="0">
                            <a:scrgbClr r="0" g="0" b="0"/>
                          </a:effectRef>
                          <a:fontRef idx="none"/>
                        </wps:style>
                        <wps:bodyPr/>
                      </wps:wsp>
                      <wps:wsp>
                        <wps:cNvPr id="7122" name="Shape 7122"/>
                        <wps:cNvSpPr/>
                        <wps:spPr>
                          <a:xfrm>
                            <a:off x="7094518" y="0"/>
                            <a:ext cx="9144" cy="2544216"/>
                          </a:xfrm>
                          <a:custGeom>
                            <a:avLst/>
                            <a:gdLst/>
                            <a:ahLst/>
                            <a:cxnLst/>
                            <a:rect l="0" t="0" r="0" b="0"/>
                            <a:pathLst>
                              <a:path w="9144" h="2544216">
                                <a:moveTo>
                                  <a:pt x="0" y="0"/>
                                </a:moveTo>
                                <a:lnTo>
                                  <a:pt x="9144" y="0"/>
                                </a:lnTo>
                                <a:lnTo>
                                  <a:pt x="9144" y="2544216"/>
                                </a:lnTo>
                                <a:lnTo>
                                  <a:pt x="0" y="2544216"/>
                                </a:lnTo>
                                <a:lnTo>
                                  <a:pt x="0" y="0"/>
                                </a:lnTo>
                              </a:path>
                            </a:pathLst>
                          </a:custGeom>
                          <a:ln w="0" cap="flat">
                            <a:miter lim="127000"/>
                          </a:ln>
                        </wps:spPr>
                        <wps:style>
                          <a:lnRef idx="0">
                            <a:srgbClr val="000000">
                              <a:alpha val="0"/>
                            </a:srgbClr>
                          </a:lnRef>
                          <a:fillRef idx="1">
                            <a:srgbClr val="041D81"/>
                          </a:fillRef>
                          <a:effectRef idx="0">
                            <a:scrgbClr r="0" g="0" b="0"/>
                          </a:effectRef>
                          <a:fontRef idx="none"/>
                        </wps:style>
                        <wps:bodyPr/>
                      </wps:wsp>
                      <wps:wsp>
                        <wps:cNvPr id="7123" name="Shape 7123"/>
                        <wps:cNvSpPr/>
                        <wps:spPr>
                          <a:xfrm>
                            <a:off x="7321" y="0"/>
                            <a:ext cx="5278791" cy="2163498"/>
                          </a:xfrm>
                          <a:custGeom>
                            <a:avLst/>
                            <a:gdLst/>
                            <a:ahLst/>
                            <a:cxnLst/>
                            <a:rect l="0" t="0" r="0" b="0"/>
                            <a:pathLst>
                              <a:path w="5278791" h="2163498">
                                <a:moveTo>
                                  <a:pt x="0" y="0"/>
                                </a:moveTo>
                                <a:lnTo>
                                  <a:pt x="5278791" y="0"/>
                                </a:lnTo>
                                <a:lnTo>
                                  <a:pt x="5278791" y="2163498"/>
                                </a:lnTo>
                                <a:lnTo>
                                  <a:pt x="0" y="2163498"/>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7124" name="Shape 7124"/>
                        <wps:cNvSpPr/>
                        <wps:spPr>
                          <a:xfrm>
                            <a:off x="5531382" y="0"/>
                            <a:ext cx="9144" cy="2536895"/>
                          </a:xfrm>
                          <a:custGeom>
                            <a:avLst/>
                            <a:gdLst/>
                            <a:ahLst/>
                            <a:cxnLst/>
                            <a:rect l="0" t="0" r="0" b="0"/>
                            <a:pathLst>
                              <a:path w="9144" h="2536895">
                                <a:moveTo>
                                  <a:pt x="0" y="0"/>
                                </a:moveTo>
                                <a:lnTo>
                                  <a:pt x="9144" y="0"/>
                                </a:lnTo>
                                <a:lnTo>
                                  <a:pt x="9144" y="2536895"/>
                                </a:lnTo>
                                <a:lnTo>
                                  <a:pt x="0" y="2536895"/>
                                </a:lnTo>
                                <a:lnTo>
                                  <a:pt x="0" y="0"/>
                                </a:lnTo>
                              </a:path>
                            </a:pathLst>
                          </a:custGeom>
                          <a:ln w="0" cap="flat">
                            <a:miter lim="127000"/>
                          </a:ln>
                        </wps:spPr>
                        <wps:style>
                          <a:lnRef idx="0">
                            <a:srgbClr val="000000">
                              <a:alpha val="0"/>
                            </a:srgbClr>
                          </a:lnRef>
                          <a:fillRef idx="1">
                            <a:srgbClr val="041D81"/>
                          </a:fillRef>
                          <a:effectRef idx="0">
                            <a:scrgbClr r="0" g="0" b="0"/>
                          </a:effectRef>
                          <a:fontRef idx="none"/>
                        </wps:style>
                        <wps:bodyPr/>
                      </wps:wsp>
                      <pic:pic xmlns:pic="http://schemas.openxmlformats.org/drawingml/2006/picture">
                        <pic:nvPicPr>
                          <pic:cNvPr id="6717" name="Picture 6717"/>
                          <pic:cNvPicPr/>
                        </pic:nvPicPr>
                        <pic:blipFill>
                          <a:blip r:embed="rId45"/>
                          <a:stretch>
                            <a:fillRect/>
                          </a:stretch>
                        </pic:blipFill>
                        <pic:spPr>
                          <a:xfrm>
                            <a:off x="5706872" y="1016"/>
                            <a:ext cx="710185" cy="124968"/>
                          </a:xfrm>
                          <a:prstGeom prst="rect">
                            <a:avLst/>
                          </a:prstGeom>
                        </pic:spPr>
                      </pic:pic>
                      <pic:pic xmlns:pic="http://schemas.openxmlformats.org/drawingml/2006/picture">
                        <pic:nvPicPr>
                          <pic:cNvPr id="6718" name="Picture 6718"/>
                          <pic:cNvPicPr/>
                        </pic:nvPicPr>
                        <pic:blipFill>
                          <a:blip r:embed="rId46"/>
                          <a:stretch>
                            <a:fillRect/>
                          </a:stretch>
                        </pic:blipFill>
                        <pic:spPr>
                          <a:xfrm>
                            <a:off x="5706872" y="4064"/>
                            <a:ext cx="710185" cy="64008"/>
                          </a:xfrm>
                          <a:prstGeom prst="rect">
                            <a:avLst/>
                          </a:prstGeom>
                        </pic:spPr>
                      </pic:pic>
                      <pic:pic xmlns:pic="http://schemas.openxmlformats.org/drawingml/2006/picture">
                        <pic:nvPicPr>
                          <pic:cNvPr id="6719" name="Picture 6719"/>
                          <pic:cNvPicPr/>
                        </pic:nvPicPr>
                        <pic:blipFill>
                          <a:blip r:embed="rId47"/>
                          <a:stretch>
                            <a:fillRect/>
                          </a:stretch>
                        </pic:blipFill>
                        <pic:spPr>
                          <a:xfrm>
                            <a:off x="5739384" y="61976"/>
                            <a:ext cx="649224" cy="64008"/>
                          </a:xfrm>
                          <a:prstGeom prst="rect">
                            <a:avLst/>
                          </a:prstGeom>
                        </pic:spPr>
                      </pic:pic>
                      <pic:pic xmlns:pic="http://schemas.openxmlformats.org/drawingml/2006/picture">
                        <pic:nvPicPr>
                          <pic:cNvPr id="6720" name="Picture 6720"/>
                          <pic:cNvPicPr/>
                        </pic:nvPicPr>
                        <pic:blipFill>
                          <a:blip r:embed="rId48"/>
                          <a:stretch>
                            <a:fillRect/>
                          </a:stretch>
                        </pic:blipFill>
                        <pic:spPr>
                          <a:xfrm>
                            <a:off x="5707888" y="1016"/>
                            <a:ext cx="39624" cy="124968"/>
                          </a:xfrm>
                          <a:prstGeom prst="rect">
                            <a:avLst/>
                          </a:prstGeom>
                        </pic:spPr>
                      </pic:pic>
                      <pic:pic xmlns:pic="http://schemas.openxmlformats.org/drawingml/2006/picture">
                        <pic:nvPicPr>
                          <pic:cNvPr id="6721" name="Picture 6721"/>
                          <pic:cNvPicPr/>
                        </pic:nvPicPr>
                        <pic:blipFill>
                          <a:blip r:embed="rId49"/>
                          <a:stretch>
                            <a:fillRect/>
                          </a:stretch>
                        </pic:blipFill>
                        <pic:spPr>
                          <a:xfrm>
                            <a:off x="6383528" y="1016"/>
                            <a:ext cx="33528" cy="124968"/>
                          </a:xfrm>
                          <a:prstGeom prst="rect">
                            <a:avLst/>
                          </a:prstGeom>
                        </pic:spPr>
                      </pic:pic>
                      <wps:wsp>
                        <wps:cNvPr id="484" name="Shape 484"/>
                        <wps:cNvSpPr/>
                        <wps:spPr>
                          <a:xfrm>
                            <a:off x="6337012" y="29549"/>
                            <a:ext cx="36341" cy="29074"/>
                          </a:xfrm>
                          <a:custGeom>
                            <a:avLst/>
                            <a:gdLst/>
                            <a:ahLst/>
                            <a:cxnLst/>
                            <a:rect l="0" t="0" r="0" b="0"/>
                            <a:pathLst>
                              <a:path w="36341" h="29074">
                                <a:moveTo>
                                  <a:pt x="18170" y="0"/>
                                </a:moveTo>
                                <a:lnTo>
                                  <a:pt x="36341" y="29074"/>
                                </a:lnTo>
                                <a:lnTo>
                                  <a:pt x="0" y="29074"/>
                                </a:lnTo>
                                <a:lnTo>
                                  <a:pt x="18170" y="0"/>
                                </a:lnTo>
                                <a:close/>
                              </a:path>
                            </a:pathLst>
                          </a:custGeom>
                          <a:ln w="0" cap="flat">
                            <a:miter lim="127000"/>
                          </a:ln>
                        </wps:spPr>
                        <wps:style>
                          <a:lnRef idx="0">
                            <a:srgbClr val="000000">
                              <a:alpha val="0"/>
                            </a:srgbClr>
                          </a:lnRef>
                          <a:fillRef idx="1">
                            <a:srgbClr val="444444"/>
                          </a:fillRef>
                          <a:effectRef idx="0">
                            <a:scrgbClr r="0" g="0" b="0"/>
                          </a:effectRef>
                          <a:fontRef idx="none"/>
                        </wps:style>
                        <wps:bodyPr/>
                      </wps:wsp>
                      <wps:wsp>
                        <wps:cNvPr id="485" name="Shape 485"/>
                        <wps:cNvSpPr/>
                        <wps:spPr>
                          <a:xfrm>
                            <a:off x="6337012" y="73164"/>
                            <a:ext cx="36341" cy="29073"/>
                          </a:xfrm>
                          <a:custGeom>
                            <a:avLst/>
                            <a:gdLst/>
                            <a:ahLst/>
                            <a:cxnLst/>
                            <a:rect l="0" t="0" r="0" b="0"/>
                            <a:pathLst>
                              <a:path w="36341" h="29073">
                                <a:moveTo>
                                  <a:pt x="0" y="0"/>
                                </a:moveTo>
                                <a:lnTo>
                                  <a:pt x="36341" y="0"/>
                                </a:lnTo>
                                <a:lnTo>
                                  <a:pt x="18170" y="29073"/>
                                </a:lnTo>
                                <a:lnTo>
                                  <a:pt x="0" y="0"/>
                                </a:lnTo>
                                <a:close/>
                              </a:path>
                            </a:pathLst>
                          </a:custGeom>
                          <a:ln w="0" cap="flat">
                            <a:miter lim="127000"/>
                          </a:ln>
                        </wps:spPr>
                        <wps:style>
                          <a:lnRef idx="0">
                            <a:srgbClr val="000000">
                              <a:alpha val="0"/>
                            </a:srgbClr>
                          </a:lnRef>
                          <a:fillRef idx="1">
                            <a:srgbClr val="444444"/>
                          </a:fillRef>
                          <a:effectRef idx="0">
                            <a:scrgbClr r="0" g="0" b="0"/>
                          </a:effectRef>
                          <a:fontRef idx="none"/>
                        </wps:style>
                        <wps:bodyPr/>
                      </wps:wsp>
                      <wps:wsp>
                        <wps:cNvPr id="486" name="Shape 486"/>
                        <wps:cNvSpPr/>
                        <wps:spPr>
                          <a:xfrm>
                            <a:off x="5707098" y="0"/>
                            <a:ext cx="358752" cy="131787"/>
                          </a:xfrm>
                          <a:custGeom>
                            <a:avLst/>
                            <a:gdLst/>
                            <a:ahLst/>
                            <a:cxnLst/>
                            <a:rect l="0" t="0" r="0" b="0"/>
                            <a:pathLst>
                              <a:path w="358752" h="131787">
                                <a:moveTo>
                                  <a:pt x="29285" y="0"/>
                                </a:moveTo>
                                <a:lnTo>
                                  <a:pt x="358752" y="0"/>
                                </a:lnTo>
                                <a:lnTo>
                                  <a:pt x="358752" y="7321"/>
                                </a:lnTo>
                                <a:lnTo>
                                  <a:pt x="29285" y="7321"/>
                                </a:lnTo>
                                <a:cubicBezTo>
                                  <a:pt x="17154" y="7321"/>
                                  <a:pt x="7320" y="17154"/>
                                  <a:pt x="7320" y="29287"/>
                                </a:cubicBezTo>
                                <a:lnTo>
                                  <a:pt x="7320" y="102501"/>
                                </a:lnTo>
                                <a:cubicBezTo>
                                  <a:pt x="7320" y="114633"/>
                                  <a:pt x="17154" y="124465"/>
                                  <a:pt x="29285" y="124465"/>
                                </a:cubicBezTo>
                                <a:lnTo>
                                  <a:pt x="358752" y="124465"/>
                                </a:lnTo>
                                <a:lnTo>
                                  <a:pt x="358752" y="131787"/>
                                </a:lnTo>
                                <a:lnTo>
                                  <a:pt x="29285" y="131787"/>
                                </a:lnTo>
                                <a:cubicBezTo>
                                  <a:pt x="13111" y="131787"/>
                                  <a:pt x="0" y="118674"/>
                                  <a:pt x="0" y="102501"/>
                                </a:cubicBezTo>
                                <a:lnTo>
                                  <a:pt x="0" y="29287"/>
                                </a:lnTo>
                                <a:cubicBezTo>
                                  <a:pt x="0" y="13112"/>
                                  <a:pt x="13111" y="0"/>
                                  <a:pt x="29285" y="0"/>
                                </a:cubicBezTo>
                                <a:close/>
                              </a:path>
                            </a:pathLst>
                          </a:custGeom>
                          <a:ln w="0" cap="flat">
                            <a:miter lim="127000"/>
                          </a:ln>
                        </wps:spPr>
                        <wps:style>
                          <a:lnRef idx="0">
                            <a:srgbClr val="000000">
                              <a:alpha val="0"/>
                            </a:srgbClr>
                          </a:lnRef>
                          <a:fillRef idx="1">
                            <a:srgbClr val="AAAAAA"/>
                          </a:fillRef>
                          <a:effectRef idx="0">
                            <a:scrgbClr r="0" g="0" b="0"/>
                          </a:effectRef>
                          <a:fontRef idx="none"/>
                        </wps:style>
                        <wps:bodyPr/>
                      </wps:wsp>
                      <wps:wsp>
                        <wps:cNvPr id="487" name="Shape 487"/>
                        <wps:cNvSpPr/>
                        <wps:spPr>
                          <a:xfrm>
                            <a:off x="6065850" y="0"/>
                            <a:ext cx="358754" cy="131787"/>
                          </a:xfrm>
                          <a:custGeom>
                            <a:avLst/>
                            <a:gdLst/>
                            <a:ahLst/>
                            <a:cxnLst/>
                            <a:rect l="0" t="0" r="0" b="0"/>
                            <a:pathLst>
                              <a:path w="358754" h="131787">
                                <a:moveTo>
                                  <a:pt x="0" y="0"/>
                                </a:moveTo>
                                <a:lnTo>
                                  <a:pt x="329468" y="0"/>
                                </a:lnTo>
                                <a:cubicBezTo>
                                  <a:pt x="345641" y="0"/>
                                  <a:pt x="358754" y="13112"/>
                                  <a:pt x="358754" y="29287"/>
                                </a:cubicBezTo>
                                <a:lnTo>
                                  <a:pt x="358754" y="102501"/>
                                </a:lnTo>
                                <a:cubicBezTo>
                                  <a:pt x="358754" y="118674"/>
                                  <a:pt x="345641" y="131787"/>
                                  <a:pt x="329468" y="131787"/>
                                </a:cubicBezTo>
                                <a:lnTo>
                                  <a:pt x="0" y="131787"/>
                                </a:lnTo>
                                <a:lnTo>
                                  <a:pt x="0" y="124465"/>
                                </a:lnTo>
                                <a:lnTo>
                                  <a:pt x="329468" y="124465"/>
                                </a:lnTo>
                                <a:cubicBezTo>
                                  <a:pt x="341599" y="124465"/>
                                  <a:pt x="351432" y="114633"/>
                                  <a:pt x="351432" y="102501"/>
                                </a:cubicBezTo>
                                <a:lnTo>
                                  <a:pt x="351432" y="65894"/>
                                </a:lnTo>
                                <a:lnTo>
                                  <a:pt x="351432" y="29287"/>
                                </a:lnTo>
                                <a:cubicBezTo>
                                  <a:pt x="351432" y="17154"/>
                                  <a:pt x="341599" y="7321"/>
                                  <a:pt x="329468" y="7321"/>
                                </a:cubicBezTo>
                                <a:lnTo>
                                  <a:pt x="0" y="7321"/>
                                </a:lnTo>
                                <a:lnTo>
                                  <a:pt x="0" y="0"/>
                                </a:lnTo>
                                <a:close/>
                              </a:path>
                            </a:pathLst>
                          </a:custGeom>
                          <a:ln w="0" cap="flat">
                            <a:miter lim="127000"/>
                          </a:ln>
                        </wps:spPr>
                        <wps:style>
                          <a:lnRef idx="0">
                            <a:srgbClr val="000000">
                              <a:alpha val="0"/>
                            </a:srgbClr>
                          </a:lnRef>
                          <a:fillRef idx="1">
                            <a:srgbClr val="AAAAAA"/>
                          </a:fillRef>
                          <a:effectRef idx="0">
                            <a:scrgbClr r="0" g="0" b="0"/>
                          </a:effectRef>
                          <a:fontRef idx="none"/>
                        </wps:style>
                        <wps:bodyPr/>
                      </wps:wsp>
                      <wps:wsp>
                        <wps:cNvPr id="489" name="Rectangle 489"/>
                        <wps:cNvSpPr/>
                        <wps:spPr>
                          <a:xfrm>
                            <a:off x="5771275" y="14799"/>
                            <a:ext cx="131025" cy="129232"/>
                          </a:xfrm>
                          <a:prstGeom prst="rect">
                            <a:avLst/>
                          </a:prstGeom>
                          <a:ln>
                            <a:noFill/>
                          </a:ln>
                        </wps:spPr>
                        <wps:txbx>
                          <w:txbxContent>
                            <w:p w14:paraId="54F38D71" w14:textId="77777777" w:rsidR="001D0906" w:rsidRDefault="001D0906" w:rsidP="001D0906">
                              <w:r>
                                <w:rPr>
                                  <w:rFonts w:ascii="Verdana" w:eastAsia="Verdana" w:hAnsi="Verdana" w:cs="Verdana"/>
                                  <w:color w:val="444444"/>
                                  <w:sz w:val="13"/>
                                </w:rPr>
                                <w:t>All</w:t>
                              </w:r>
                            </w:p>
                          </w:txbxContent>
                        </wps:txbx>
                        <wps:bodyPr horzOverflow="overflow" vert="horz" lIns="0" tIns="0" rIns="0" bIns="0" rtlCol="0">
                          <a:noAutofit/>
                        </wps:bodyPr>
                      </wps:wsp>
                      <wps:wsp>
                        <wps:cNvPr id="491" name="Shape 491"/>
                        <wps:cNvSpPr/>
                        <wps:spPr>
                          <a:xfrm>
                            <a:off x="5707098" y="146430"/>
                            <a:ext cx="175714" cy="153751"/>
                          </a:xfrm>
                          <a:custGeom>
                            <a:avLst/>
                            <a:gdLst/>
                            <a:ahLst/>
                            <a:cxnLst/>
                            <a:rect l="0" t="0" r="0" b="0"/>
                            <a:pathLst>
                              <a:path w="175714" h="153751">
                                <a:moveTo>
                                  <a:pt x="14600" y="0"/>
                                </a:moveTo>
                                <a:lnTo>
                                  <a:pt x="175714" y="0"/>
                                </a:lnTo>
                                <a:lnTo>
                                  <a:pt x="175714" y="7321"/>
                                </a:lnTo>
                                <a:lnTo>
                                  <a:pt x="14620" y="7321"/>
                                </a:lnTo>
                                <a:cubicBezTo>
                                  <a:pt x="10589" y="7321"/>
                                  <a:pt x="7320" y="10602"/>
                                  <a:pt x="7320" y="14643"/>
                                </a:cubicBezTo>
                                <a:lnTo>
                                  <a:pt x="7320" y="139108"/>
                                </a:lnTo>
                                <a:cubicBezTo>
                                  <a:pt x="7320" y="143149"/>
                                  <a:pt x="10589" y="146430"/>
                                  <a:pt x="14620" y="146430"/>
                                </a:cubicBezTo>
                                <a:lnTo>
                                  <a:pt x="175714" y="146430"/>
                                </a:lnTo>
                                <a:lnTo>
                                  <a:pt x="175714" y="153751"/>
                                </a:lnTo>
                                <a:lnTo>
                                  <a:pt x="14600" y="153751"/>
                                </a:lnTo>
                                <a:cubicBezTo>
                                  <a:pt x="6535" y="153751"/>
                                  <a:pt x="0" y="147198"/>
                                  <a:pt x="0" y="139108"/>
                                </a:cubicBezTo>
                                <a:lnTo>
                                  <a:pt x="0" y="14643"/>
                                </a:lnTo>
                                <a:cubicBezTo>
                                  <a:pt x="0" y="6553"/>
                                  <a:pt x="6535" y="0"/>
                                  <a:pt x="14600" y="0"/>
                                </a:cubicBezTo>
                                <a:close/>
                              </a:path>
                            </a:pathLst>
                          </a:custGeom>
                          <a:ln w="0" cap="flat">
                            <a:miter lim="127000"/>
                          </a:ln>
                        </wps:spPr>
                        <wps:style>
                          <a:lnRef idx="0">
                            <a:srgbClr val="000000">
                              <a:alpha val="0"/>
                            </a:srgbClr>
                          </a:lnRef>
                          <a:fillRef idx="1">
                            <a:srgbClr val="9D9D9D"/>
                          </a:fillRef>
                          <a:effectRef idx="0">
                            <a:scrgbClr r="0" g="0" b="0"/>
                          </a:effectRef>
                          <a:fontRef idx="none"/>
                        </wps:style>
                        <wps:bodyPr/>
                      </wps:wsp>
                      <wps:wsp>
                        <wps:cNvPr id="492" name="Shape 492"/>
                        <wps:cNvSpPr/>
                        <wps:spPr>
                          <a:xfrm>
                            <a:off x="5882813" y="146430"/>
                            <a:ext cx="175716" cy="153751"/>
                          </a:xfrm>
                          <a:custGeom>
                            <a:avLst/>
                            <a:gdLst/>
                            <a:ahLst/>
                            <a:cxnLst/>
                            <a:rect l="0" t="0" r="0" b="0"/>
                            <a:pathLst>
                              <a:path w="175716" h="153751">
                                <a:moveTo>
                                  <a:pt x="0" y="0"/>
                                </a:moveTo>
                                <a:lnTo>
                                  <a:pt x="161116" y="0"/>
                                </a:lnTo>
                                <a:cubicBezTo>
                                  <a:pt x="169179" y="0"/>
                                  <a:pt x="175716" y="6553"/>
                                  <a:pt x="175716" y="14643"/>
                                </a:cubicBezTo>
                                <a:lnTo>
                                  <a:pt x="175716" y="139108"/>
                                </a:lnTo>
                                <a:cubicBezTo>
                                  <a:pt x="175716" y="147198"/>
                                  <a:pt x="169179" y="153751"/>
                                  <a:pt x="161116" y="153751"/>
                                </a:cubicBezTo>
                                <a:lnTo>
                                  <a:pt x="0" y="153751"/>
                                </a:lnTo>
                                <a:lnTo>
                                  <a:pt x="0" y="146430"/>
                                </a:lnTo>
                                <a:lnTo>
                                  <a:pt x="161094" y="146430"/>
                                </a:lnTo>
                                <a:cubicBezTo>
                                  <a:pt x="165127" y="146430"/>
                                  <a:pt x="168394" y="143149"/>
                                  <a:pt x="168394" y="139108"/>
                                </a:cubicBezTo>
                                <a:lnTo>
                                  <a:pt x="168394" y="76876"/>
                                </a:lnTo>
                                <a:lnTo>
                                  <a:pt x="168394" y="14643"/>
                                </a:lnTo>
                                <a:cubicBezTo>
                                  <a:pt x="168394" y="10602"/>
                                  <a:pt x="165127" y="7321"/>
                                  <a:pt x="161094" y="7321"/>
                                </a:cubicBezTo>
                                <a:lnTo>
                                  <a:pt x="0" y="7321"/>
                                </a:lnTo>
                                <a:lnTo>
                                  <a:pt x="0" y="0"/>
                                </a:lnTo>
                                <a:close/>
                              </a:path>
                            </a:pathLst>
                          </a:custGeom>
                          <a:ln w="0" cap="flat">
                            <a:miter lim="127000"/>
                          </a:ln>
                        </wps:spPr>
                        <wps:style>
                          <a:lnRef idx="0">
                            <a:srgbClr val="000000">
                              <a:alpha val="0"/>
                            </a:srgbClr>
                          </a:lnRef>
                          <a:fillRef idx="1">
                            <a:srgbClr val="9D9D9D"/>
                          </a:fillRef>
                          <a:effectRef idx="0">
                            <a:scrgbClr r="0" g="0" b="0"/>
                          </a:effectRef>
                          <a:fontRef idx="none"/>
                        </wps:style>
                        <wps:bodyPr/>
                      </wps:wsp>
                      <wps:wsp>
                        <wps:cNvPr id="494" name="Rectangle 494"/>
                        <wps:cNvSpPr/>
                        <wps:spPr>
                          <a:xfrm>
                            <a:off x="5756632" y="186277"/>
                            <a:ext cx="351169" cy="125233"/>
                          </a:xfrm>
                          <a:prstGeom prst="rect">
                            <a:avLst/>
                          </a:prstGeom>
                          <a:ln>
                            <a:noFill/>
                          </a:ln>
                        </wps:spPr>
                        <wps:txbx>
                          <w:txbxContent>
                            <w:p w14:paraId="176D8935" w14:textId="77777777" w:rsidR="001D0906" w:rsidRDefault="001D0906" w:rsidP="001D0906">
                              <w:r>
                                <w:rPr>
                                  <w:rFonts w:ascii="Calibri" w:eastAsia="Calibri" w:hAnsi="Calibri" w:cs="Calibri"/>
                                  <w:color w:val="F6F6F6"/>
                                  <w:spacing w:val="1"/>
                                  <w:w w:val="121"/>
                                  <w:sz w:val="13"/>
                                </w:rPr>
                                <w:t>Search</w:t>
                              </w:r>
                            </w:p>
                          </w:txbxContent>
                        </wps:txbx>
                        <wps:bodyPr horzOverflow="overflow" vert="horz" lIns="0" tIns="0" rIns="0" bIns="0" rtlCol="0">
                          <a:noAutofit/>
                        </wps:bodyPr>
                      </wps:wsp>
                      <wps:wsp>
                        <wps:cNvPr id="495" name="Rectangle 495"/>
                        <wps:cNvSpPr/>
                        <wps:spPr>
                          <a:xfrm>
                            <a:off x="5749311" y="178955"/>
                            <a:ext cx="351169" cy="125235"/>
                          </a:xfrm>
                          <a:prstGeom prst="rect">
                            <a:avLst/>
                          </a:prstGeom>
                          <a:ln>
                            <a:noFill/>
                          </a:ln>
                        </wps:spPr>
                        <wps:txbx>
                          <w:txbxContent>
                            <w:p w14:paraId="7EC0DE99" w14:textId="77777777" w:rsidR="001D0906" w:rsidRDefault="001D0906" w:rsidP="001D0906">
                              <w:r>
                                <w:rPr>
                                  <w:rFonts w:ascii="Calibri" w:eastAsia="Calibri" w:hAnsi="Calibri" w:cs="Calibri"/>
                                  <w:color w:val="444444"/>
                                  <w:spacing w:val="1"/>
                                  <w:w w:val="121"/>
                                  <w:sz w:val="13"/>
                                </w:rPr>
                                <w:t>Search</w:t>
                              </w:r>
                            </w:p>
                          </w:txbxContent>
                        </wps:txbx>
                        <wps:bodyPr horzOverflow="overflow" vert="horz" lIns="0" tIns="0" rIns="0" bIns="0" rtlCol="0">
                          <a:noAutofit/>
                        </wps:bodyPr>
                      </wps:wsp>
                      <wps:wsp>
                        <wps:cNvPr id="496" name="Rectangle 496"/>
                        <wps:cNvSpPr/>
                        <wps:spPr>
                          <a:xfrm>
                            <a:off x="5698060" y="402839"/>
                            <a:ext cx="388610" cy="129232"/>
                          </a:xfrm>
                          <a:prstGeom prst="rect">
                            <a:avLst/>
                          </a:prstGeom>
                          <a:ln>
                            <a:noFill/>
                          </a:ln>
                        </wps:spPr>
                        <wps:txbx>
                          <w:txbxContent>
                            <w:p w14:paraId="581C135E" w14:textId="77777777" w:rsidR="001D0906" w:rsidRDefault="001D0906" w:rsidP="001D0906">
                              <w:r>
                                <w:rPr>
                                  <w:rFonts w:ascii="Verdana" w:eastAsia="Verdana" w:hAnsi="Verdana" w:cs="Verdana"/>
                                  <w:color w:val="333333"/>
                                  <w:sz w:val="13"/>
                                </w:rPr>
                                <w:t>Browse</w:t>
                              </w:r>
                            </w:p>
                          </w:txbxContent>
                        </wps:txbx>
                        <wps:bodyPr horzOverflow="overflow" vert="horz" lIns="0" tIns="0" rIns="0" bIns="0" rtlCol="0">
                          <a:noAutofit/>
                        </wps:bodyPr>
                      </wps:wsp>
                      <wps:wsp>
                        <wps:cNvPr id="497" name="Shape 497"/>
                        <wps:cNvSpPr/>
                        <wps:spPr>
                          <a:xfrm>
                            <a:off x="5795413" y="569019"/>
                            <a:ext cx="29286" cy="29286"/>
                          </a:xfrm>
                          <a:custGeom>
                            <a:avLst/>
                            <a:gdLst/>
                            <a:ahLst/>
                            <a:cxnLst/>
                            <a:rect l="0" t="0" r="0" b="0"/>
                            <a:pathLst>
                              <a:path w="29286" h="29286">
                                <a:moveTo>
                                  <a:pt x="14643" y="0"/>
                                </a:moveTo>
                                <a:cubicBezTo>
                                  <a:pt x="22730" y="0"/>
                                  <a:pt x="29286" y="6553"/>
                                  <a:pt x="29286" y="14643"/>
                                </a:cubicBezTo>
                                <a:cubicBezTo>
                                  <a:pt x="29286" y="22725"/>
                                  <a:pt x="22730" y="29286"/>
                                  <a:pt x="14643" y="29286"/>
                                </a:cubicBezTo>
                                <a:cubicBezTo>
                                  <a:pt x="6556" y="29286"/>
                                  <a:pt x="0" y="22725"/>
                                  <a:pt x="0" y="14643"/>
                                </a:cubicBezTo>
                                <a:cubicBezTo>
                                  <a:pt x="0" y="6553"/>
                                  <a:pt x="6556" y="0"/>
                                  <a:pt x="14643" y="0"/>
                                </a:cubicBezTo>
                                <a:close/>
                              </a:path>
                            </a:pathLst>
                          </a:custGeom>
                          <a:ln w="0" cap="flat">
                            <a:miter lim="127000"/>
                          </a:ln>
                        </wps:spPr>
                        <wps:style>
                          <a:lnRef idx="0">
                            <a:srgbClr val="000000">
                              <a:alpha val="0"/>
                            </a:srgbClr>
                          </a:lnRef>
                          <a:fillRef idx="1">
                            <a:srgbClr val="16377C"/>
                          </a:fillRef>
                          <a:effectRef idx="0">
                            <a:scrgbClr r="0" g="0" b="0"/>
                          </a:effectRef>
                          <a:fontRef idx="none"/>
                        </wps:style>
                        <wps:bodyPr/>
                      </wps:wsp>
                      <wps:wsp>
                        <wps:cNvPr id="498" name="Rectangle 498"/>
                        <wps:cNvSpPr/>
                        <wps:spPr>
                          <a:xfrm>
                            <a:off x="5897915" y="523054"/>
                            <a:ext cx="520989" cy="130178"/>
                          </a:xfrm>
                          <a:prstGeom prst="rect">
                            <a:avLst/>
                          </a:prstGeom>
                          <a:ln>
                            <a:noFill/>
                          </a:ln>
                        </wps:spPr>
                        <wps:txbx>
                          <w:txbxContent>
                            <w:p w14:paraId="0B813750" w14:textId="77777777" w:rsidR="001D0906" w:rsidRDefault="001D0906" w:rsidP="001D0906">
                              <w:r>
                                <w:rPr>
                                  <w:rFonts w:ascii="Verdana" w:eastAsia="Verdana" w:hAnsi="Verdana" w:cs="Verdana"/>
                                  <w:b/>
                                  <w:color w:val="16377C"/>
                                  <w:sz w:val="13"/>
                                </w:rPr>
                                <w:t>By Issue</w:t>
                              </w:r>
                            </w:p>
                          </w:txbxContent>
                        </wps:txbx>
                        <wps:bodyPr horzOverflow="overflow" vert="horz" lIns="0" tIns="0" rIns="0" bIns="0" rtlCol="0">
                          <a:noAutofit/>
                        </wps:bodyPr>
                      </wps:wsp>
                      <wps:wsp>
                        <wps:cNvPr id="499" name="Shape 499"/>
                        <wps:cNvSpPr/>
                        <wps:spPr>
                          <a:xfrm>
                            <a:off x="5795413" y="688791"/>
                            <a:ext cx="29286" cy="29287"/>
                          </a:xfrm>
                          <a:custGeom>
                            <a:avLst/>
                            <a:gdLst/>
                            <a:ahLst/>
                            <a:cxnLst/>
                            <a:rect l="0" t="0" r="0" b="0"/>
                            <a:pathLst>
                              <a:path w="29286" h="29287">
                                <a:moveTo>
                                  <a:pt x="14643" y="0"/>
                                </a:moveTo>
                                <a:cubicBezTo>
                                  <a:pt x="22730" y="0"/>
                                  <a:pt x="29286" y="6560"/>
                                  <a:pt x="29286" y="14643"/>
                                </a:cubicBezTo>
                                <a:cubicBezTo>
                                  <a:pt x="29286" y="22733"/>
                                  <a:pt x="22730" y="29287"/>
                                  <a:pt x="14643" y="29287"/>
                                </a:cubicBezTo>
                                <a:cubicBezTo>
                                  <a:pt x="6556" y="29287"/>
                                  <a:pt x="0" y="22733"/>
                                  <a:pt x="0" y="14643"/>
                                </a:cubicBezTo>
                                <a:cubicBezTo>
                                  <a:pt x="0" y="6560"/>
                                  <a:pt x="6556" y="0"/>
                                  <a:pt x="14643" y="0"/>
                                </a:cubicBezTo>
                                <a:close/>
                              </a:path>
                            </a:pathLst>
                          </a:custGeom>
                          <a:ln w="0" cap="flat">
                            <a:miter lim="127000"/>
                          </a:ln>
                        </wps:spPr>
                        <wps:style>
                          <a:lnRef idx="0">
                            <a:srgbClr val="000000">
                              <a:alpha val="0"/>
                            </a:srgbClr>
                          </a:lnRef>
                          <a:fillRef idx="1">
                            <a:srgbClr val="16377C"/>
                          </a:fillRef>
                          <a:effectRef idx="0">
                            <a:scrgbClr r="0" g="0" b="0"/>
                          </a:effectRef>
                          <a:fontRef idx="none"/>
                        </wps:style>
                        <wps:bodyPr/>
                      </wps:wsp>
                      <wps:wsp>
                        <wps:cNvPr id="500" name="Rectangle 500"/>
                        <wps:cNvSpPr/>
                        <wps:spPr>
                          <a:xfrm>
                            <a:off x="5897915" y="643858"/>
                            <a:ext cx="599364" cy="130178"/>
                          </a:xfrm>
                          <a:prstGeom prst="rect">
                            <a:avLst/>
                          </a:prstGeom>
                          <a:ln>
                            <a:noFill/>
                          </a:ln>
                        </wps:spPr>
                        <wps:txbx>
                          <w:txbxContent>
                            <w:p w14:paraId="17481C47" w14:textId="77777777" w:rsidR="001D0906" w:rsidRDefault="001D0906" w:rsidP="001D0906">
                              <w:r>
                                <w:rPr>
                                  <w:rFonts w:ascii="Verdana" w:eastAsia="Verdana" w:hAnsi="Verdana" w:cs="Verdana"/>
                                  <w:b/>
                                  <w:color w:val="16377C"/>
                                  <w:sz w:val="13"/>
                                </w:rPr>
                                <w:t>By Author</w:t>
                              </w:r>
                            </w:p>
                          </w:txbxContent>
                        </wps:txbx>
                        <wps:bodyPr horzOverflow="overflow" vert="horz" lIns="0" tIns="0" rIns="0" bIns="0" rtlCol="0">
                          <a:noAutofit/>
                        </wps:bodyPr>
                      </wps:wsp>
                      <wps:wsp>
                        <wps:cNvPr id="501" name="Shape 501"/>
                        <wps:cNvSpPr/>
                        <wps:spPr>
                          <a:xfrm>
                            <a:off x="5795413" y="808569"/>
                            <a:ext cx="29286" cy="29287"/>
                          </a:xfrm>
                          <a:custGeom>
                            <a:avLst/>
                            <a:gdLst/>
                            <a:ahLst/>
                            <a:cxnLst/>
                            <a:rect l="0" t="0" r="0" b="0"/>
                            <a:pathLst>
                              <a:path w="29286" h="29287">
                                <a:moveTo>
                                  <a:pt x="14643" y="0"/>
                                </a:moveTo>
                                <a:cubicBezTo>
                                  <a:pt x="22730" y="0"/>
                                  <a:pt x="29286" y="6554"/>
                                  <a:pt x="29286" y="14643"/>
                                </a:cubicBezTo>
                                <a:cubicBezTo>
                                  <a:pt x="29286" y="22727"/>
                                  <a:pt x="22730" y="29287"/>
                                  <a:pt x="14643" y="29287"/>
                                </a:cubicBezTo>
                                <a:cubicBezTo>
                                  <a:pt x="6556" y="29287"/>
                                  <a:pt x="0" y="22727"/>
                                  <a:pt x="0" y="14643"/>
                                </a:cubicBezTo>
                                <a:cubicBezTo>
                                  <a:pt x="0" y="6554"/>
                                  <a:pt x="6556" y="0"/>
                                  <a:pt x="14643" y="0"/>
                                </a:cubicBezTo>
                                <a:close/>
                              </a:path>
                            </a:pathLst>
                          </a:custGeom>
                          <a:ln w="0" cap="flat">
                            <a:miter lim="127000"/>
                          </a:ln>
                        </wps:spPr>
                        <wps:style>
                          <a:lnRef idx="0">
                            <a:srgbClr val="000000">
                              <a:alpha val="0"/>
                            </a:srgbClr>
                          </a:lnRef>
                          <a:fillRef idx="1">
                            <a:srgbClr val="16377C"/>
                          </a:fillRef>
                          <a:effectRef idx="0">
                            <a:scrgbClr r="0" g="0" b="0"/>
                          </a:effectRef>
                          <a:fontRef idx="none"/>
                        </wps:style>
                        <wps:bodyPr/>
                      </wps:wsp>
                      <wps:wsp>
                        <wps:cNvPr id="502" name="Rectangle 502"/>
                        <wps:cNvSpPr/>
                        <wps:spPr>
                          <a:xfrm>
                            <a:off x="5897915" y="764664"/>
                            <a:ext cx="454043" cy="130178"/>
                          </a:xfrm>
                          <a:prstGeom prst="rect">
                            <a:avLst/>
                          </a:prstGeom>
                          <a:ln>
                            <a:noFill/>
                          </a:ln>
                        </wps:spPr>
                        <wps:txbx>
                          <w:txbxContent>
                            <w:p w14:paraId="538BEB4E" w14:textId="77777777" w:rsidR="001D0906" w:rsidRDefault="001D0906" w:rsidP="001D0906">
                              <w:r>
                                <w:rPr>
                                  <w:rFonts w:ascii="Verdana" w:eastAsia="Verdana" w:hAnsi="Verdana" w:cs="Verdana"/>
                                  <w:b/>
                                  <w:color w:val="16377C"/>
                                  <w:sz w:val="13"/>
                                </w:rPr>
                                <w:t>By Title</w:t>
                              </w:r>
                            </w:p>
                          </w:txbxContent>
                        </wps:txbx>
                        <wps:bodyPr horzOverflow="overflow" vert="horz" lIns="0" tIns="0" rIns="0" bIns="0" rtlCol="0">
                          <a:noAutofit/>
                        </wps:bodyPr>
                      </wps:wsp>
                      <wps:wsp>
                        <wps:cNvPr id="503" name="Shape 503"/>
                        <wps:cNvSpPr/>
                        <wps:spPr>
                          <a:xfrm>
                            <a:off x="5795413" y="928342"/>
                            <a:ext cx="29286" cy="29287"/>
                          </a:xfrm>
                          <a:custGeom>
                            <a:avLst/>
                            <a:gdLst/>
                            <a:ahLst/>
                            <a:cxnLst/>
                            <a:rect l="0" t="0" r="0" b="0"/>
                            <a:pathLst>
                              <a:path w="29286" h="29287">
                                <a:moveTo>
                                  <a:pt x="14643" y="0"/>
                                </a:moveTo>
                                <a:cubicBezTo>
                                  <a:pt x="22730" y="0"/>
                                  <a:pt x="29286" y="6553"/>
                                  <a:pt x="29286" y="14643"/>
                                </a:cubicBezTo>
                                <a:cubicBezTo>
                                  <a:pt x="29286" y="22727"/>
                                  <a:pt x="22730" y="29287"/>
                                  <a:pt x="14643" y="29287"/>
                                </a:cubicBezTo>
                                <a:cubicBezTo>
                                  <a:pt x="6556" y="29287"/>
                                  <a:pt x="0" y="22727"/>
                                  <a:pt x="0" y="14643"/>
                                </a:cubicBezTo>
                                <a:cubicBezTo>
                                  <a:pt x="0" y="6553"/>
                                  <a:pt x="6556" y="0"/>
                                  <a:pt x="14643" y="0"/>
                                </a:cubicBezTo>
                                <a:close/>
                              </a:path>
                            </a:pathLst>
                          </a:custGeom>
                          <a:ln w="0" cap="flat">
                            <a:miter lim="127000"/>
                          </a:ln>
                        </wps:spPr>
                        <wps:style>
                          <a:lnRef idx="0">
                            <a:srgbClr val="000000">
                              <a:alpha val="0"/>
                            </a:srgbClr>
                          </a:lnRef>
                          <a:fillRef idx="1">
                            <a:srgbClr val="16377C"/>
                          </a:fillRef>
                          <a:effectRef idx="0">
                            <a:scrgbClr r="0" g="0" b="0"/>
                          </a:effectRef>
                          <a:fontRef idx="none"/>
                        </wps:style>
                        <wps:bodyPr/>
                      </wps:wsp>
                      <wps:wsp>
                        <wps:cNvPr id="504" name="Rectangle 504"/>
                        <wps:cNvSpPr/>
                        <wps:spPr>
                          <a:xfrm>
                            <a:off x="5897915" y="885468"/>
                            <a:ext cx="696987" cy="130178"/>
                          </a:xfrm>
                          <a:prstGeom prst="rect">
                            <a:avLst/>
                          </a:prstGeom>
                          <a:ln>
                            <a:noFill/>
                          </a:ln>
                        </wps:spPr>
                        <wps:txbx>
                          <w:txbxContent>
                            <w:p w14:paraId="51EB33FC" w14:textId="77777777" w:rsidR="001D0906" w:rsidRDefault="001D0906" w:rsidP="001D0906">
                              <w:r>
                                <w:rPr>
                                  <w:rFonts w:ascii="Verdana" w:eastAsia="Verdana" w:hAnsi="Verdana" w:cs="Verdana"/>
                                  <w:b/>
                                  <w:color w:val="16377C"/>
                                  <w:sz w:val="13"/>
                                </w:rPr>
                                <w:t>By Sections</w:t>
                              </w:r>
                            </w:p>
                          </w:txbxContent>
                        </wps:txbx>
                        <wps:bodyPr horzOverflow="overflow" vert="horz" lIns="0" tIns="0" rIns="0" bIns="0" rtlCol="0">
                          <a:noAutofit/>
                        </wps:bodyPr>
                      </wps:wsp>
                      <wps:wsp>
                        <wps:cNvPr id="505" name="Shape 505"/>
                        <wps:cNvSpPr/>
                        <wps:spPr>
                          <a:xfrm>
                            <a:off x="5795413" y="1048114"/>
                            <a:ext cx="29286" cy="29287"/>
                          </a:xfrm>
                          <a:custGeom>
                            <a:avLst/>
                            <a:gdLst/>
                            <a:ahLst/>
                            <a:cxnLst/>
                            <a:rect l="0" t="0" r="0" b="0"/>
                            <a:pathLst>
                              <a:path w="29286" h="29287">
                                <a:moveTo>
                                  <a:pt x="14643" y="0"/>
                                </a:moveTo>
                                <a:cubicBezTo>
                                  <a:pt x="22730" y="0"/>
                                  <a:pt x="29286" y="6560"/>
                                  <a:pt x="29286" y="14643"/>
                                </a:cubicBezTo>
                                <a:cubicBezTo>
                                  <a:pt x="29286" y="22733"/>
                                  <a:pt x="22730" y="29287"/>
                                  <a:pt x="14643" y="29287"/>
                                </a:cubicBezTo>
                                <a:cubicBezTo>
                                  <a:pt x="6556" y="29287"/>
                                  <a:pt x="0" y="22733"/>
                                  <a:pt x="0" y="14643"/>
                                </a:cubicBezTo>
                                <a:cubicBezTo>
                                  <a:pt x="0" y="6560"/>
                                  <a:pt x="6556" y="0"/>
                                  <a:pt x="14643" y="0"/>
                                </a:cubicBezTo>
                                <a:close/>
                              </a:path>
                            </a:pathLst>
                          </a:custGeom>
                          <a:ln w="0" cap="flat">
                            <a:miter lim="127000"/>
                          </a:ln>
                        </wps:spPr>
                        <wps:style>
                          <a:lnRef idx="0">
                            <a:srgbClr val="000000">
                              <a:alpha val="0"/>
                            </a:srgbClr>
                          </a:lnRef>
                          <a:fillRef idx="1">
                            <a:srgbClr val="16377C"/>
                          </a:fillRef>
                          <a:effectRef idx="0">
                            <a:scrgbClr r="0" g="0" b="0"/>
                          </a:effectRef>
                          <a:fontRef idx="none"/>
                        </wps:style>
                        <wps:bodyPr/>
                      </wps:wsp>
                      <wps:wsp>
                        <wps:cNvPr id="506" name="Rectangle 506"/>
                        <wps:cNvSpPr/>
                        <wps:spPr>
                          <a:xfrm>
                            <a:off x="5897915" y="1002612"/>
                            <a:ext cx="1057979" cy="130178"/>
                          </a:xfrm>
                          <a:prstGeom prst="rect">
                            <a:avLst/>
                          </a:prstGeom>
                          <a:ln>
                            <a:noFill/>
                          </a:ln>
                        </wps:spPr>
                        <wps:txbx>
                          <w:txbxContent>
                            <w:p w14:paraId="03DC731B" w14:textId="77777777" w:rsidR="001D0906" w:rsidRDefault="001D0906" w:rsidP="001D0906">
                              <w:r>
                                <w:rPr>
                                  <w:rFonts w:ascii="Verdana" w:eastAsia="Verdana" w:hAnsi="Verdana" w:cs="Verdana"/>
                                  <w:b/>
                                  <w:color w:val="16377C"/>
                                  <w:sz w:val="13"/>
                                </w:rPr>
                                <w:t>By Identify Types</w:t>
                              </w:r>
                            </w:p>
                          </w:txbxContent>
                        </wps:txbx>
                        <wps:bodyPr horzOverflow="overflow" vert="horz" lIns="0" tIns="0" rIns="0" bIns="0" rtlCol="0">
                          <a:noAutofit/>
                        </wps:bodyPr>
                      </wps:wsp>
                      <wps:wsp>
                        <wps:cNvPr id="507" name="Shape 507"/>
                        <wps:cNvSpPr/>
                        <wps:spPr>
                          <a:xfrm>
                            <a:off x="5795413" y="1167895"/>
                            <a:ext cx="29286" cy="29285"/>
                          </a:xfrm>
                          <a:custGeom>
                            <a:avLst/>
                            <a:gdLst/>
                            <a:ahLst/>
                            <a:cxnLst/>
                            <a:rect l="0" t="0" r="0" b="0"/>
                            <a:pathLst>
                              <a:path w="29286" h="29285">
                                <a:moveTo>
                                  <a:pt x="14643" y="0"/>
                                </a:moveTo>
                                <a:cubicBezTo>
                                  <a:pt x="22730" y="0"/>
                                  <a:pt x="29286" y="6552"/>
                                  <a:pt x="29286" y="14642"/>
                                </a:cubicBezTo>
                                <a:cubicBezTo>
                                  <a:pt x="29286" y="22725"/>
                                  <a:pt x="22730" y="29285"/>
                                  <a:pt x="14643" y="29285"/>
                                </a:cubicBezTo>
                                <a:cubicBezTo>
                                  <a:pt x="6556" y="29285"/>
                                  <a:pt x="0" y="22725"/>
                                  <a:pt x="0" y="14642"/>
                                </a:cubicBezTo>
                                <a:cubicBezTo>
                                  <a:pt x="0" y="6552"/>
                                  <a:pt x="6556" y="0"/>
                                  <a:pt x="14643" y="0"/>
                                </a:cubicBezTo>
                                <a:close/>
                              </a:path>
                            </a:pathLst>
                          </a:custGeom>
                          <a:ln w="0" cap="flat">
                            <a:miter lim="127000"/>
                          </a:ln>
                        </wps:spPr>
                        <wps:style>
                          <a:lnRef idx="0">
                            <a:srgbClr val="000000">
                              <a:alpha val="0"/>
                            </a:srgbClr>
                          </a:lnRef>
                          <a:fillRef idx="1">
                            <a:srgbClr val="16377C"/>
                          </a:fillRef>
                          <a:effectRef idx="0">
                            <a:scrgbClr r="0" g="0" b="0"/>
                          </a:effectRef>
                          <a:fontRef idx="none"/>
                        </wps:style>
                        <wps:bodyPr/>
                      </wps:wsp>
                      <wps:wsp>
                        <wps:cNvPr id="508" name="Rectangle 508"/>
                        <wps:cNvSpPr/>
                        <wps:spPr>
                          <a:xfrm>
                            <a:off x="5897915" y="1123416"/>
                            <a:ext cx="887701" cy="130178"/>
                          </a:xfrm>
                          <a:prstGeom prst="rect">
                            <a:avLst/>
                          </a:prstGeom>
                          <a:ln>
                            <a:noFill/>
                          </a:ln>
                        </wps:spPr>
                        <wps:txbx>
                          <w:txbxContent>
                            <w:p w14:paraId="01EEF6EC" w14:textId="77777777" w:rsidR="001D0906" w:rsidRDefault="001D0906" w:rsidP="001D0906">
                              <w:r>
                                <w:rPr>
                                  <w:rFonts w:ascii="Verdana" w:eastAsia="Verdana" w:hAnsi="Verdana" w:cs="Verdana"/>
                                  <w:b/>
                                  <w:color w:val="16377C"/>
                                  <w:sz w:val="13"/>
                                </w:rPr>
                                <w:t>Other Journals</w:t>
                              </w:r>
                            </w:p>
                          </w:txbxContent>
                        </wps:txbx>
                        <wps:bodyPr horzOverflow="overflow" vert="horz" lIns="0" tIns="0" rIns="0" bIns="0" rtlCol="0">
                          <a:noAutofit/>
                        </wps:bodyPr>
                      </wps:wsp>
                      <wps:wsp>
                        <wps:cNvPr id="509" name="Shape 509"/>
                        <wps:cNvSpPr/>
                        <wps:spPr>
                          <a:xfrm>
                            <a:off x="5795413" y="1287666"/>
                            <a:ext cx="29286" cy="29287"/>
                          </a:xfrm>
                          <a:custGeom>
                            <a:avLst/>
                            <a:gdLst/>
                            <a:ahLst/>
                            <a:cxnLst/>
                            <a:rect l="0" t="0" r="0" b="0"/>
                            <a:pathLst>
                              <a:path w="29286" h="29287">
                                <a:moveTo>
                                  <a:pt x="14643" y="0"/>
                                </a:moveTo>
                                <a:cubicBezTo>
                                  <a:pt x="22730" y="0"/>
                                  <a:pt x="29286" y="6553"/>
                                  <a:pt x="29286" y="14643"/>
                                </a:cubicBezTo>
                                <a:cubicBezTo>
                                  <a:pt x="29286" y="22734"/>
                                  <a:pt x="22730" y="29287"/>
                                  <a:pt x="14643" y="29287"/>
                                </a:cubicBezTo>
                                <a:cubicBezTo>
                                  <a:pt x="6556" y="29287"/>
                                  <a:pt x="0" y="22734"/>
                                  <a:pt x="0" y="14643"/>
                                </a:cubicBezTo>
                                <a:cubicBezTo>
                                  <a:pt x="0" y="6553"/>
                                  <a:pt x="6556" y="0"/>
                                  <a:pt x="14643" y="0"/>
                                </a:cubicBezTo>
                                <a:close/>
                              </a:path>
                            </a:pathLst>
                          </a:custGeom>
                          <a:ln w="0" cap="flat">
                            <a:miter lim="127000"/>
                          </a:ln>
                        </wps:spPr>
                        <wps:style>
                          <a:lnRef idx="0">
                            <a:srgbClr val="000000">
                              <a:alpha val="0"/>
                            </a:srgbClr>
                          </a:lnRef>
                          <a:fillRef idx="1">
                            <a:srgbClr val="16377C"/>
                          </a:fillRef>
                          <a:effectRef idx="0">
                            <a:scrgbClr r="0" g="0" b="0"/>
                          </a:effectRef>
                          <a:fontRef idx="none"/>
                        </wps:style>
                        <wps:bodyPr/>
                      </wps:wsp>
                      <wps:wsp>
                        <wps:cNvPr id="510" name="Rectangle 510"/>
                        <wps:cNvSpPr/>
                        <wps:spPr>
                          <a:xfrm>
                            <a:off x="5897915" y="1244221"/>
                            <a:ext cx="641930" cy="130178"/>
                          </a:xfrm>
                          <a:prstGeom prst="rect">
                            <a:avLst/>
                          </a:prstGeom>
                          <a:ln>
                            <a:noFill/>
                          </a:ln>
                        </wps:spPr>
                        <wps:txbx>
                          <w:txbxContent>
                            <w:p w14:paraId="15DB987D" w14:textId="77777777" w:rsidR="001D0906" w:rsidRDefault="001D0906" w:rsidP="001D0906">
                              <w:r>
                                <w:rPr>
                                  <w:rFonts w:ascii="Verdana" w:eastAsia="Verdana" w:hAnsi="Verdana" w:cs="Verdana"/>
                                  <w:b/>
                                  <w:color w:val="16377C"/>
                                  <w:sz w:val="13"/>
                                </w:rPr>
                                <w:t>Categories</w:t>
                              </w:r>
                            </w:p>
                          </w:txbxContent>
                        </wps:txbx>
                        <wps:bodyPr horzOverflow="overflow" vert="horz" lIns="0" tIns="0" rIns="0" bIns="0" rtlCol="0">
                          <a:noAutofit/>
                        </wps:bodyPr>
                      </wps:wsp>
                      <wps:wsp>
                        <wps:cNvPr id="511" name="Rectangle 511"/>
                        <wps:cNvSpPr/>
                        <wps:spPr>
                          <a:xfrm>
                            <a:off x="5756632" y="1680589"/>
                            <a:ext cx="854657" cy="119665"/>
                          </a:xfrm>
                          <a:prstGeom prst="rect">
                            <a:avLst/>
                          </a:prstGeom>
                          <a:ln>
                            <a:noFill/>
                          </a:ln>
                        </wps:spPr>
                        <wps:txbx>
                          <w:txbxContent>
                            <w:p w14:paraId="5098C3BF" w14:textId="77777777" w:rsidR="001D0906" w:rsidRDefault="001D0906" w:rsidP="001D0906">
                              <w:r>
                                <w:rPr>
                                  <w:rFonts w:ascii="Arial" w:eastAsia="Arial" w:hAnsi="Arial" w:cs="Arial"/>
                                  <w:b/>
                                  <w:color w:val="ABABAB"/>
                                  <w:sz w:val="13"/>
                                </w:rPr>
                                <w:t>INFORMATION</w:t>
                              </w:r>
                            </w:p>
                          </w:txbxContent>
                        </wps:txbx>
                        <wps:bodyPr horzOverflow="overflow" vert="horz" lIns="0" tIns="0" rIns="0" bIns="0" rtlCol="0">
                          <a:noAutofit/>
                        </wps:bodyPr>
                      </wps:wsp>
                      <wps:wsp>
                        <wps:cNvPr id="512" name="Shape 512"/>
                        <wps:cNvSpPr/>
                        <wps:spPr>
                          <a:xfrm>
                            <a:off x="5795413" y="1907363"/>
                            <a:ext cx="29286" cy="29287"/>
                          </a:xfrm>
                          <a:custGeom>
                            <a:avLst/>
                            <a:gdLst/>
                            <a:ahLst/>
                            <a:cxnLst/>
                            <a:rect l="0" t="0" r="0" b="0"/>
                            <a:pathLst>
                              <a:path w="29286" h="29287">
                                <a:moveTo>
                                  <a:pt x="14643" y="0"/>
                                </a:moveTo>
                                <a:cubicBezTo>
                                  <a:pt x="22730" y="0"/>
                                  <a:pt x="29286" y="6553"/>
                                  <a:pt x="29286" y="14643"/>
                                </a:cubicBezTo>
                                <a:cubicBezTo>
                                  <a:pt x="29286" y="22727"/>
                                  <a:pt x="22730" y="29287"/>
                                  <a:pt x="14643" y="29287"/>
                                </a:cubicBezTo>
                                <a:cubicBezTo>
                                  <a:pt x="6556" y="29287"/>
                                  <a:pt x="0" y="22727"/>
                                  <a:pt x="0" y="14643"/>
                                </a:cubicBezTo>
                                <a:cubicBezTo>
                                  <a:pt x="0" y="6553"/>
                                  <a:pt x="6556" y="0"/>
                                  <a:pt x="14643" y="0"/>
                                </a:cubicBezTo>
                                <a:close/>
                              </a:path>
                            </a:pathLst>
                          </a:custGeom>
                          <a:ln w="0" cap="flat">
                            <a:miter lim="127000"/>
                          </a:ln>
                        </wps:spPr>
                        <wps:style>
                          <a:lnRef idx="0">
                            <a:srgbClr val="000000">
                              <a:alpha val="0"/>
                            </a:srgbClr>
                          </a:lnRef>
                          <a:fillRef idx="1">
                            <a:srgbClr val="16377C"/>
                          </a:fillRef>
                          <a:effectRef idx="0">
                            <a:scrgbClr r="0" g="0" b="0"/>
                          </a:effectRef>
                          <a:fontRef idx="none"/>
                        </wps:style>
                        <wps:bodyPr/>
                      </wps:wsp>
                      <wps:wsp>
                        <wps:cNvPr id="513" name="Rectangle 513"/>
                        <wps:cNvSpPr/>
                        <wps:spPr>
                          <a:xfrm>
                            <a:off x="5897915" y="1862885"/>
                            <a:ext cx="722319" cy="130178"/>
                          </a:xfrm>
                          <a:prstGeom prst="rect">
                            <a:avLst/>
                          </a:prstGeom>
                          <a:ln>
                            <a:noFill/>
                          </a:ln>
                        </wps:spPr>
                        <wps:txbx>
                          <w:txbxContent>
                            <w:p w14:paraId="31D8C6A5" w14:textId="77777777" w:rsidR="001D0906" w:rsidRDefault="001D0906" w:rsidP="001D0906">
                              <w:r>
                                <w:rPr>
                                  <w:rFonts w:ascii="Verdana" w:eastAsia="Verdana" w:hAnsi="Verdana" w:cs="Verdana"/>
                                  <w:b/>
                                  <w:color w:val="16377C"/>
                                  <w:sz w:val="13"/>
                                </w:rPr>
                                <w:t>For Readers</w:t>
                              </w:r>
                            </w:p>
                          </w:txbxContent>
                        </wps:txbx>
                        <wps:bodyPr horzOverflow="overflow" vert="horz" lIns="0" tIns="0" rIns="0" bIns="0" rtlCol="0">
                          <a:noAutofit/>
                        </wps:bodyPr>
                      </wps:wsp>
                      <wps:wsp>
                        <wps:cNvPr id="514" name="Shape 514"/>
                        <wps:cNvSpPr/>
                        <wps:spPr>
                          <a:xfrm>
                            <a:off x="5795413" y="2027136"/>
                            <a:ext cx="29286" cy="29286"/>
                          </a:xfrm>
                          <a:custGeom>
                            <a:avLst/>
                            <a:gdLst/>
                            <a:ahLst/>
                            <a:cxnLst/>
                            <a:rect l="0" t="0" r="0" b="0"/>
                            <a:pathLst>
                              <a:path w="29286" h="29286">
                                <a:moveTo>
                                  <a:pt x="14643" y="0"/>
                                </a:moveTo>
                                <a:cubicBezTo>
                                  <a:pt x="22730" y="0"/>
                                  <a:pt x="29286" y="6555"/>
                                  <a:pt x="29286" y="14643"/>
                                </a:cubicBezTo>
                                <a:cubicBezTo>
                                  <a:pt x="29286" y="22730"/>
                                  <a:pt x="22730" y="29286"/>
                                  <a:pt x="14643" y="29286"/>
                                </a:cubicBezTo>
                                <a:cubicBezTo>
                                  <a:pt x="6556" y="29286"/>
                                  <a:pt x="0" y="22730"/>
                                  <a:pt x="0" y="14643"/>
                                </a:cubicBezTo>
                                <a:cubicBezTo>
                                  <a:pt x="0" y="6555"/>
                                  <a:pt x="6556" y="0"/>
                                  <a:pt x="14643" y="0"/>
                                </a:cubicBezTo>
                                <a:close/>
                              </a:path>
                            </a:pathLst>
                          </a:custGeom>
                          <a:ln w="0" cap="flat">
                            <a:miter lim="127000"/>
                          </a:ln>
                        </wps:spPr>
                        <wps:style>
                          <a:lnRef idx="0">
                            <a:srgbClr val="000000">
                              <a:alpha val="0"/>
                            </a:srgbClr>
                          </a:lnRef>
                          <a:fillRef idx="1">
                            <a:srgbClr val="16377C"/>
                          </a:fillRef>
                          <a:effectRef idx="0">
                            <a:scrgbClr r="0" g="0" b="0"/>
                          </a:effectRef>
                          <a:fontRef idx="none"/>
                        </wps:style>
                        <wps:bodyPr/>
                      </wps:wsp>
                      <wps:wsp>
                        <wps:cNvPr id="515" name="Rectangle 515"/>
                        <wps:cNvSpPr/>
                        <wps:spPr>
                          <a:xfrm>
                            <a:off x="5897915" y="1983691"/>
                            <a:ext cx="707912" cy="130178"/>
                          </a:xfrm>
                          <a:prstGeom prst="rect">
                            <a:avLst/>
                          </a:prstGeom>
                          <a:ln>
                            <a:noFill/>
                          </a:ln>
                        </wps:spPr>
                        <wps:txbx>
                          <w:txbxContent>
                            <w:p w14:paraId="6F52F1E0" w14:textId="77777777" w:rsidR="001D0906" w:rsidRDefault="001D0906" w:rsidP="001D0906">
                              <w:r>
                                <w:rPr>
                                  <w:rFonts w:ascii="Verdana" w:eastAsia="Verdana" w:hAnsi="Verdana" w:cs="Verdana"/>
                                  <w:b/>
                                  <w:color w:val="16377C"/>
                                  <w:sz w:val="13"/>
                                </w:rPr>
                                <w:t>For Authors</w:t>
                              </w:r>
                            </w:p>
                          </w:txbxContent>
                        </wps:txbx>
                        <wps:bodyPr horzOverflow="overflow" vert="horz" lIns="0" tIns="0" rIns="0" bIns="0" rtlCol="0">
                          <a:noAutofit/>
                        </wps:bodyPr>
                      </wps:wsp>
                      <wps:wsp>
                        <wps:cNvPr id="516" name="Shape 516"/>
                        <wps:cNvSpPr/>
                        <wps:spPr>
                          <a:xfrm>
                            <a:off x="5795413" y="2146911"/>
                            <a:ext cx="29286" cy="29287"/>
                          </a:xfrm>
                          <a:custGeom>
                            <a:avLst/>
                            <a:gdLst/>
                            <a:ahLst/>
                            <a:cxnLst/>
                            <a:rect l="0" t="0" r="0" b="0"/>
                            <a:pathLst>
                              <a:path w="29286" h="29287">
                                <a:moveTo>
                                  <a:pt x="14643" y="0"/>
                                </a:moveTo>
                                <a:cubicBezTo>
                                  <a:pt x="22730" y="0"/>
                                  <a:pt x="29286" y="6555"/>
                                  <a:pt x="29286" y="14643"/>
                                </a:cubicBezTo>
                                <a:cubicBezTo>
                                  <a:pt x="29286" y="22730"/>
                                  <a:pt x="22730" y="29287"/>
                                  <a:pt x="14643" y="29287"/>
                                </a:cubicBezTo>
                                <a:cubicBezTo>
                                  <a:pt x="6556" y="29287"/>
                                  <a:pt x="0" y="22730"/>
                                  <a:pt x="0" y="14643"/>
                                </a:cubicBezTo>
                                <a:cubicBezTo>
                                  <a:pt x="0" y="6555"/>
                                  <a:pt x="6556" y="0"/>
                                  <a:pt x="14643" y="0"/>
                                </a:cubicBezTo>
                                <a:close/>
                              </a:path>
                            </a:pathLst>
                          </a:custGeom>
                          <a:ln w="0" cap="flat">
                            <a:miter lim="127000"/>
                          </a:ln>
                        </wps:spPr>
                        <wps:style>
                          <a:lnRef idx="0">
                            <a:srgbClr val="000000">
                              <a:alpha val="0"/>
                            </a:srgbClr>
                          </a:lnRef>
                          <a:fillRef idx="1">
                            <a:srgbClr val="16377C"/>
                          </a:fillRef>
                          <a:effectRef idx="0">
                            <a:scrgbClr r="0" g="0" b="0"/>
                          </a:effectRef>
                          <a:fontRef idx="none"/>
                        </wps:style>
                        <wps:bodyPr/>
                      </wps:wsp>
                      <wps:wsp>
                        <wps:cNvPr id="517" name="Rectangle 517"/>
                        <wps:cNvSpPr/>
                        <wps:spPr>
                          <a:xfrm>
                            <a:off x="5897915" y="2100835"/>
                            <a:ext cx="838847" cy="130178"/>
                          </a:xfrm>
                          <a:prstGeom prst="rect">
                            <a:avLst/>
                          </a:prstGeom>
                          <a:ln>
                            <a:noFill/>
                          </a:ln>
                        </wps:spPr>
                        <wps:txbx>
                          <w:txbxContent>
                            <w:p w14:paraId="53C5F1CC" w14:textId="77777777" w:rsidR="001D0906" w:rsidRDefault="001D0906" w:rsidP="001D0906">
                              <w:r>
                                <w:rPr>
                                  <w:rFonts w:ascii="Verdana" w:eastAsia="Verdana" w:hAnsi="Verdana" w:cs="Verdana"/>
                                  <w:b/>
                                  <w:color w:val="16377C"/>
                                  <w:sz w:val="13"/>
                                </w:rPr>
                                <w:t>For Librarians</w:t>
                              </w:r>
                            </w:p>
                          </w:txbxContent>
                        </wps:txbx>
                        <wps:bodyPr horzOverflow="overflow" vert="horz" lIns="0" tIns="0" rIns="0" bIns="0" rtlCol="0">
                          <a:noAutofit/>
                        </wps:bodyPr>
                      </wps:wsp>
                      <pic:pic xmlns:pic="http://schemas.openxmlformats.org/drawingml/2006/picture">
                        <pic:nvPicPr>
                          <pic:cNvPr id="520" name="Picture 520"/>
                          <pic:cNvPicPr/>
                        </pic:nvPicPr>
                        <pic:blipFill>
                          <a:blip r:embed="rId20"/>
                          <a:stretch>
                            <a:fillRect/>
                          </a:stretch>
                        </pic:blipFill>
                        <pic:spPr>
                          <a:xfrm>
                            <a:off x="237948" y="0"/>
                            <a:ext cx="907864" cy="615005"/>
                          </a:xfrm>
                          <a:prstGeom prst="rect">
                            <a:avLst/>
                          </a:prstGeom>
                        </pic:spPr>
                      </pic:pic>
                      <pic:pic xmlns:pic="http://schemas.openxmlformats.org/drawingml/2006/picture">
                        <pic:nvPicPr>
                          <pic:cNvPr id="522" name="Picture 522"/>
                          <pic:cNvPicPr/>
                        </pic:nvPicPr>
                        <pic:blipFill>
                          <a:blip r:embed="rId21"/>
                          <a:stretch>
                            <a:fillRect/>
                          </a:stretch>
                        </pic:blipFill>
                        <pic:spPr>
                          <a:xfrm>
                            <a:off x="1145812" y="0"/>
                            <a:ext cx="907864" cy="615005"/>
                          </a:xfrm>
                          <a:prstGeom prst="rect">
                            <a:avLst/>
                          </a:prstGeom>
                        </pic:spPr>
                      </pic:pic>
                      <pic:pic xmlns:pic="http://schemas.openxmlformats.org/drawingml/2006/picture">
                        <pic:nvPicPr>
                          <pic:cNvPr id="524" name="Picture 524"/>
                          <pic:cNvPicPr/>
                        </pic:nvPicPr>
                        <pic:blipFill>
                          <a:blip r:embed="rId50"/>
                          <a:stretch>
                            <a:fillRect/>
                          </a:stretch>
                        </pic:blipFill>
                        <pic:spPr>
                          <a:xfrm>
                            <a:off x="237948" y="702862"/>
                            <a:ext cx="1208045" cy="395360"/>
                          </a:xfrm>
                          <a:prstGeom prst="rect">
                            <a:avLst/>
                          </a:prstGeom>
                        </pic:spPr>
                      </pic:pic>
                      <wps:wsp>
                        <wps:cNvPr id="525" name="Rectangle 525"/>
                        <wps:cNvSpPr/>
                        <wps:spPr>
                          <a:xfrm>
                            <a:off x="238864" y="1201725"/>
                            <a:ext cx="6364447" cy="130544"/>
                          </a:xfrm>
                          <a:prstGeom prst="rect">
                            <a:avLst/>
                          </a:prstGeom>
                          <a:ln>
                            <a:noFill/>
                          </a:ln>
                        </wps:spPr>
                        <wps:txbx>
                          <w:txbxContent>
                            <w:p w14:paraId="233BFEF2" w14:textId="77777777" w:rsidR="001D0906" w:rsidRDefault="001D0906" w:rsidP="001D0906">
                              <w:r>
                                <w:rPr>
                                  <w:rFonts w:ascii="Arial" w:eastAsia="Arial" w:hAnsi="Arial" w:cs="Arial"/>
                                  <w:b/>
                                  <w:color w:val="333333"/>
                                  <w:sz w:val="14"/>
                                </w:rPr>
                                <w:t>Copyright © Jurnal Nasional Komputasi dan Teknologi Informasi (JNKTI) . Prodi Teknik Komputer, Fakultas Teknik,</w:t>
                              </w:r>
                            </w:p>
                          </w:txbxContent>
                        </wps:txbx>
                        <wps:bodyPr horzOverflow="overflow" vert="horz" lIns="0" tIns="0" rIns="0" bIns="0" rtlCol="0">
                          <a:noAutofit/>
                        </wps:bodyPr>
                      </wps:wsp>
                      <wps:wsp>
                        <wps:cNvPr id="526" name="Rectangle 526"/>
                        <wps:cNvSpPr/>
                        <wps:spPr>
                          <a:xfrm>
                            <a:off x="238864" y="1333511"/>
                            <a:ext cx="1584802" cy="130544"/>
                          </a:xfrm>
                          <a:prstGeom prst="rect">
                            <a:avLst/>
                          </a:prstGeom>
                          <a:ln>
                            <a:noFill/>
                          </a:ln>
                        </wps:spPr>
                        <wps:txbx>
                          <w:txbxContent>
                            <w:p w14:paraId="37E22EFC" w14:textId="77777777" w:rsidR="001D0906" w:rsidRDefault="001D0906" w:rsidP="001D0906">
                              <w:r>
                                <w:rPr>
                                  <w:rFonts w:ascii="Arial" w:eastAsia="Arial" w:hAnsi="Arial" w:cs="Arial"/>
                                  <w:b/>
                                  <w:color w:val="333333"/>
                                  <w:sz w:val="14"/>
                                </w:rPr>
                                <w:t>Universitas Serambi Mekkah</w:t>
                              </w:r>
                            </w:p>
                          </w:txbxContent>
                        </wps:txbx>
                        <wps:bodyPr horzOverflow="overflow" vert="horz" lIns="0" tIns="0" rIns="0" bIns="0" rtlCol="0">
                          <a:noAutofit/>
                        </wps:bodyPr>
                      </wps:wsp>
                      <wps:wsp>
                        <wps:cNvPr id="527" name="Rectangle 527"/>
                        <wps:cNvSpPr/>
                        <wps:spPr>
                          <a:xfrm>
                            <a:off x="238864" y="1684943"/>
                            <a:ext cx="32485" cy="130544"/>
                          </a:xfrm>
                          <a:prstGeom prst="rect">
                            <a:avLst/>
                          </a:prstGeom>
                          <a:ln>
                            <a:noFill/>
                          </a:ln>
                        </wps:spPr>
                        <wps:txbx>
                          <w:txbxContent>
                            <w:p w14:paraId="2A7BFB20" w14:textId="77777777" w:rsidR="001D0906" w:rsidRDefault="001D0906" w:rsidP="001D0906">
                              <w:r>
                                <w:rPr>
                                  <w:rFonts w:ascii="Arial" w:eastAsia="Arial" w:hAnsi="Arial" w:cs="Arial"/>
                                  <w:b/>
                                  <w:color w:val="333333"/>
                                  <w:sz w:val="14"/>
                                </w:rPr>
                                <w:t xml:space="preserve"> </w:t>
                              </w:r>
                            </w:p>
                          </w:txbxContent>
                        </wps:txbx>
                        <wps:bodyPr horzOverflow="overflow" vert="horz" lIns="0" tIns="0" rIns="0" bIns="0" rtlCol="0">
                          <a:noAutofit/>
                        </wps:bodyPr>
                      </wps:wsp>
                      <pic:pic xmlns:pic="http://schemas.openxmlformats.org/drawingml/2006/picture">
                        <pic:nvPicPr>
                          <pic:cNvPr id="529" name="Picture 529"/>
                          <pic:cNvPicPr/>
                        </pic:nvPicPr>
                        <pic:blipFill>
                          <a:blip r:embed="rId51"/>
                          <a:stretch>
                            <a:fillRect/>
                          </a:stretch>
                        </pic:blipFill>
                        <pic:spPr>
                          <a:xfrm>
                            <a:off x="263574" y="1537512"/>
                            <a:ext cx="644291" cy="226966"/>
                          </a:xfrm>
                          <a:prstGeom prst="rect">
                            <a:avLst/>
                          </a:prstGeom>
                        </pic:spPr>
                      </pic:pic>
                      <wps:wsp>
                        <wps:cNvPr id="530" name="Rectangle 530"/>
                        <wps:cNvSpPr/>
                        <wps:spPr>
                          <a:xfrm>
                            <a:off x="238864" y="1904587"/>
                            <a:ext cx="1455261" cy="130545"/>
                          </a:xfrm>
                          <a:prstGeom prst="rect">
                            <a:avLst/>
                          </a:prstGeom>
                          <a:ln>
                            <a:noFill/>
                          </a:ln>
                        </wps:spPr>
                        <wps:txbx>
                          <w:txbxContent>
                            <w:p w14:paraId="375C2E86" w14:textId="77777777" w:rsidR="001D0906" w:rsidRDefault="001D0906" w:rsidP="001D0906">
                              <w:r>
                                <w:rPr>
                                  <w:rFonts w:ascii="Arial" w:eastAsia="Arial" w:hAnsi="Arial" w:cs="Arial"/>
                                  <w:b/>
                                  <w:color w:val="333333"/>
                                  <w:sz w:val="14"/>
                                </w:rPr>
                                <w:t xml:space="preserve">JNKTI is licensed under a </w:t>
                              </w:r>
                            </w:p>
                          </w:txbxContent>
                        </wps:txbx>
                        <wps:bodyPr horzOverflow="overflow" vert="horz" lIns="0" tIns="0" rIns="0" bIns="0" rtlCol="0">
                          <a:noAutofit/>
                        </wps:bodyPr>
                      </wps:wsp>
                      <wps:wsp>
                        <wps:cNvPr id="531" name="Rectangle 531"/>
                        <wps:cNvSpPr/>
                        <wps:spPr>
                          <a:xfrm>
                            <a:off x="1332539" y="1904587"/>
                            <a:ext cx="3733573" cy="130545"/>
                          </a:xfrm>
                          <a:prstGeom prst="rect">
                            <a:avLst/>
                          </a:prstGeom>
                          <a:ln>
                            <a:noFill/>
                          </a:ln>
                        </wps:spPr>
                        <wps:txbx>
                          <w:txbxContent>
                            <w:p w14:paraId="30C153FD" w14:textId="77777777" w:rsidR="001D0906" w:rsidRDefault="001D0906" w:rsidP="001D0906">
                              <w:r>
                                <w:rPr>
                                  <w:rFonts w:ascii="Arial" w:eastAsia="Arial" w:hAnsi="Arial" w:cs="Arial"/>
                                  <w:b/>
                                  <w:color w:val="16377C"/>
                                  <w:sz w:val="14"/>
                                </w:rPr>
                                <w:t>Creative Commons Attribution-ShareAlike 4.0 International License</w:t>
                              </w:r>
                            </w:p>
                          </w:txbxContent>
                        </wps:txbx>
                        <wps:bodyPr horzOverflow="overflow" vert="horz" lIns="0" tIns="0" rIns="0" bIns="0" rtlCol="0">
                          <a:noAutofit/>
                        </wps:bodyPr>
                      </wps:wsp>
                      <wps:wsp>
                        <wps:cNvPr id="532" name="Rectangle 532"/>
                        <wps:cNvSpPr/>
                        <wps:spPr>
                          <a:xfrm>
                            <a:off x="4139742" y="1904587"/>
                            <a:ext cx="32485" cy="130545"/>
                          </a:xfrm>
                          <a:prstGeom prst="rect">
                            <a:avLst/>
                          </a:prstGeom>
                          <a:ln>
                            <a:noFill/>
                          </a:ln>
                        </wps:spPr>
                        <wps:txbx>
                          <w:txbxContent>
                            <w:p w14:paraId="748C5A32" w14:textId="77777777" w:rsidR="001D0906" w:rsidRDefault="001D0906" w:rsidP="001D0906">
                              <w:r>
                                <w:rPr>
                                  <w:rFonts w:ascii="Arial" w:eastAsia="Arial" w:hAnsi="Arial" w:cs="Arial"/>
                                  <w:b/>
                                  <w:color w:val="333333"/>
                                  <w:sz w:val="14"/>
                                </w:rPr>
                                <w:t>.</w:t>
                              </w:r>
                            </w:p>
                          </w:txbxContent>
                        </wps:txbx>
                        <wps:bodyPr horzOverflow="overflow" vert="horz" lIns="0" tIns="0" rIns="0" bIns="0" rtlCol="0">
                          <a:noAutofit/>
                        </wps:bodyPr>
                      </wps:wsp>
                    </wpg:wgp>
                  </a:graphicData>
                </a:graphic>
              </wp:inline>
            </w:drawing>
          </mc:Choice>
          <mc:Fallback>
            <w:pict>
              <v:group w14:anchorId="2019CC3B" id="Group 4774" o:spid="_x0000_s1191" style="width:559pt;height:200.35pt;mso-position-horizontal-relative:char;mso-position-vertical-relative:line" coordsize="70993,25442"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">
                <v:shape id="Shape 7120" o:spid="_x0000_s1192" style="position:absolute;top:25368;width:70993;height:92;visibility:visible;mso-wrap-style:square;v-text-anchor:top" coordsize="709930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" path="m,l7099300,r,9144l,9144,,e" fillcolor="#041d81" stroked="f" strokeweight="0">
                  <v:stroke miterlimit="83231f" joinstyle="miter"/>
                  <v:path arrowok="t" textboxrect="0,0,7099300,9144"/>
                </v:shape>
                <v:shape id="Shape 7121" o:spid="_x0000_s1193" style="position:absolute;width:91;height:25442;visibility:visible;mso-wrap-style:square;v-text-anchor:top" coordsize="9144,254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" path="m,l9144,r,2544216l,2544216,,e" fillcolor="#041d81" stroked="f" strokeweight="0">
                  <v:stroke miterlimit="83231f" joinstyle="miter"/>
                  <v:path arrowok="t" textboxrect="0,0,9144,2544216"/>
                </v:shape>
                <v:shape id="Shape 7122" o:spid="_x0000_s1194" style="position:absolute;left:70945;width:91;height:25442;visibility:visible;mso-wrap-style:square;v-text-anchor:top" coordsize="9144,254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" path="m,l9144,r,2544216l,2544216,,e" fillcolor="#041d81" stroked="f" strokeweight="0">
                  <v:stroke miterlimit="83231f" joinstyle="miter"/>
                  <v:path arrowok="t" textboxrect="0,0,9144,2544216"/>
                </v:shape>
                <v:shape id="Shape 7123" o:spid="_x0000_s1195" style="position:absolute;left:73;width:52788;height:21634;visibility:visible;mso-wrap-style:square;v-text-anchor:top" coordsize="5278791,2163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" path="m,l5278791,r,2163498l,2163498,,e" stroked="f" strokeweight="0">
                  <v:stroke miterlimit="83231f" joinstyle="miter"/>
                  <v:path arrowok="t" textboxrect="0,0,5278791,2163498"/>
                </v:shape>
                <v:shape id="Shape 7124" o:spid="_x0000_s1196" style="position:absolute;left:55313;width:92;height:25368;visibility:visible;mso-wrap-style:square;v-text-anchor:top" coordsize="9144,2536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" path="m,l9144,r,2536895l,2536895,,e" fillcolor="#041d81" stroked="f" strokeweight="0">
                  <v:stroke miterlimit="83231f" joinstyle="miter"/>
                  <v:path arrowok="t" textboxrect="0,0,9144,2536895"/>
                </v:shape>
                <v:shape id="Picture 6717" o:spid="_x0000_s1197" type="#_x0000_t75" style="position:absolute;left:57068;top:10;width:7102;height:1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">
                  <v:imagedata r:id="rId52" o:title=""/>
                </v:shape>
                <v:shape id="Picture 6718" o:spid="_x0000_s1198" type="#_x0000_t75" style="position:absolute;left:57068;top:40;width:7102;height: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">
                  <v:imagedata r:id="rId53" o:title=""/>
                </v:shape>
                <v:shape id="Picture 6719" o:spid="_x0000_s1199" type="#_x0000_t75" style="position:absolute;left:57393;top:619;width:6493;height: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">
                  <v:imagedata r:id="rId54" o:title=""/>
                </v:shape>
                <v:shape id="Picture 6720" o:spid="_x0000_s1200" type="#_x0000_t75" style="position:absolute;left:57078;top:10;width:397;height:1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">
                  <v:imagedata r:id="rId55" o:title=""/>
                </v:shape>
                <v:shape id="Picture 6721" o:spid="_x0000_s1201" type="#_x0000_t75" style="position:absolute;left:63835;top:10;width:335;height:1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">
                  <v:imagedata r:id="rId56" o:title=""/>
                </v:shape>
                <v:shape id="Shape 484" o:spid="_x0000_s1202" style="position:absolute;left:63370;top:295;width:363;height:291;visibility:visible;mso-wrap-style:square;v-text-anchor:top" coordsize="36341,29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" path="m18170,l36341,29074,,29074,18170,xe" fillcolor="#444" stroked="f" strokeweight="0">
                  <v:stroke miterlimit="83231f" joinstyle="miter"/>
                  <v:path arrowok="t" textboxrect="0,0,36341,29074"/>
                </v:shape>
                <v:shape id="Shape 485" o:spid="_x0000_s1203" style="position:absolute;left:63370;top:731;width:363;height:291;visibility:visible;mso-wrap-style:square;v-text-anchor:top" coordsize="36341,290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" path="m,l36341,,18170,29073,,xe" fillcolor="#444" stroked="f" strokeweight="0">
                  <v:stroke miterlimit="83231f" joinstyle="miter"/>
                  <v:path arrowok="t" textboxrect="0,0,36341,29073"/>
                </v:shape>
                <v:shape id="Shape 486" o:spid="_x0000_s1204" style="position:absolute;left:57070;width:3588;height:1317;visibility:visible;mso-wrap-style:square;v-text-anchor:top" coordsize="358752,1317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" path="m29285,l358752,r,7321l29285,7321c17154,7321,7320,17154,7320,29287r,73214c7320,114633,17154,124465,29285,124465r329467,l358752,131787r-329467,c13111,131787,,118674,,102501l,29287c,13112,13111,,29285,xe" fillcolor="#aaa" stroked="f" strokeweight="0">
                  <v:stroke miterlimit="83231f" joinstyle="miter"/>
                  <v:path arrowok="t" textboxrect="0,0,358752,131787"/>
                </v:shape>
                <v:shape id="Shape 487" o:spid="_x0000_s1205" style="position:absolute;left:60658;width:3588;height:1317;visibility:visible;mso-wrap-style:square;v-text-anchor:top" coordsize="358754,1317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" path="m,l329468,v16173,,29286,13112,29286,29287l358754,102501v,16173,-13113,29286,-29286,29286l,131787r,-7322l329468,124465v12131,,21964,-9832,21964,-21964l351432,65894r,-36607c351432,17154,341599,7321,329468,7321l,7321,,xe" fillcolor="#aaa" stroked="f" strokeweight="0">
                  <v:stroke miterlimit="83231f" joinstyle="miter"/>
                  <v:path arrowok="t" textboxrect="0,0,358754,131787"/>
                </v:shape>
                <v:rect id="Rectangle 489" o:spid="_x0000_s1206" style="position:absolute;left:57712;top:147;width:1311;height:1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" filled="f" stroked="f">
                  <v:textbox inset="0,0,0,0">
                    <w:txbxContent>
                      <w:p w14:paraId="54F38D71" w14:textId="77777777" w:rsidR="001D0906" w:rsidRDefault="001D0906" w:rsidP="001D0906">
                        <w:r>
                          <w:rPr>
                            <w:rFonts w:ascii="Verdana" w:eastAsia="Verdana" w:hAnsi="Verdana" w:cs="Verdana"/>
                            <w:color w:val="444444"/>
                            <w:sz w:val="13"/>
                          </w:rPr>
                          <w:t>All</w:t>
                        </w:r>
                      </w:p>
                    </w:txbxContent>
                  </v:textbox>
                </v:rect>
                <v:shape id="Shape 491" o:spid="_x0000_s1207" style="position:absolute;left:57070;top:1464;width:1758;height:1537;visibility:visible;mso-wrap-style:square;v-text-anchor:top" coordsize="175714,153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" path="m14600,l175714,r,7321l14620,7321v-4031,,-7300,3281,-7300,7322l7320,139108v,4041,3269,7322,7300,7322l175714,146430r,7321l14600,153751c6535,153751,,147198,,139108l,14643c,6553,6535,,14600,xe" fillcolor="#9d9d9d" stroked="f" strokeweight="0">
                  <v:stroke miterlimit="83231f" joinstyle="miter"/>
                  <v:path arrowok="t" textboxrect="0,0,175714,153751"/>
                </v:shape>
                <v:shape id="Shape 492" o:spid="_x0000_s1208" style="position:absolute;left:58828;top:1464;width:1757;height:1537;visibility:visible;mso-wrap-style:square;v-text-anchor:top" coordsize="175716,153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" path="m,l161116,v8063,,14600,6553,14600,14643l175716,139108v,8090,-6537,14643,-14600,14643l,153751r,-7321l161094,146430v4033,,7300,-3281,7300,-7322l168394,76876r,-62233c168394,10602,165127,7321,161094,7321l,7321,,xe" fillcolor="#9d9d9d" stroked="f" strokeweight="0">
                  <v:stroke miterlimit="83231f" joinstyle="miter"/>
                  <v:path arrowok="t" textboxrect="0,0,175716,153751"/>
                </v:shape>
                <v:rect id="Rectangle 494" o:spid="_x0000_s1209" style="position:absolute;left:57566;top:1862;width:3512;height:12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" filled="f" stroked="f">
                  <v:textbox inset="0,0,0,0">
                    <w:txbxContent>
                      <w:p w14:paraId="176D8935" w14:textId="77777777" w:rsidR="001D0906" w:rsidRDefault="001D0906" w:rsidP="001D0906">
                        <w:r>
                          <w:rPr>
                            <w:rFonts w:ascii="Calibri" w:eastAsia="Calibri" w:hAnsi="Calibri" w:cs="Calibri"/>
                            <w:color w:val="F6F6F6"/>
                            <w:spacing w:val="1"/>
                            <w:w w:val="121"/>
                            <w:sz w:val="13"/>
                          </w:rPr>
                          <w:t>Search</w:t>
                        </w:r>
                      </w:p>
                    </w:txbxContent>
                  </v:textbox>
                </v:rect>
                <v:rect id="Rectangle 495" o:spid="_x0000_s1210" style="position:absolute;left:57493;top:1789;width:3511;height:1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" filled="f" stroked="f">
                  <v:textbox inset="0,0,0,0">
                    <w:txbxContent>
                      <w:p w14:paraId="7EC0DE99" w14:textId="77777777" w:rsidR="001D0906" w:rsidRDefault="001D0906" w:rsidP="001D0906">
                        <w:r>
                          <w:rPr>
                            <w:rFonts w:ascii="Calibri" w:eastAsia="Calibri" w:hAnsi="Calibri" w:cs="Calibri"/>
                            <w:color w:val="444444"/>
                            <w:spacing w:val="1"/>
                            <w:w w:val="121"/>
                            <w:sz w:val="13"/>
                          </w:rPr>
                          <w:t>Search</w:t>
                        </w:r>
                      </w:p>
                    </w:txbxContent>
                  </v:textbox>
                </v:rect>
                <v:rect id="Rectangle 496" o:spid="_x0000_s1211" style="position:absolute;left:56980;top:4028;width:3886;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" filled="f" stroked="f">
                  <v:textbox inset="0,0,0,0">
                    <w:txbxContent>
                      <w:p w14:paraId="581C135E" w14:textId="77777777" w:rsidR="001D0906" w:rsidRDefault="001D0906" w:rsidP="001D0906">
                        <w:r>
                          <w:rPr>
                            <w:rFonts w:ascii="Verdana" w:eastAsia="Verdana" w:hAnsi="Verdana" w:cs="Verdana"/>
                            <w:color w:val="333333"/>
                            <w:sz w:val="13"/>
                          </w:rPr>
                          <w:t>Browse</w:t>
                        </w:r>
                      </w:p>
                    </w:txbxContent>
                  </v:textbox>
                </v:rect>
                <v:shape id="Shape 497" o:spid="_x0000_s1212" style="position:absolute;left:57954;top:5690;width:292;height:293;visibility:visible;mso-wrap-style:square;v-text-anchor:top" coordsize="29286,29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" path="m14643,v8087,,14643,6553,14643,14643c29286,22725,22730,29286,14643,29286,6556,29286,,22725,,14643,,6553,6556,,14643,xe" fillcolor="#16377c" stroked="f" strokeweight="0">
                  <v:stroke miterlimit="83231f" joinstyle="miter"/>
                  <v:path arrowok="t" textboxrect="0,0,29286,29286"/>
                </v:shape>
                <v:rect id="Rectangle 498" o:spid="_x0000_s1213" style="position:absolute;left:58979;top:5230;width:5210;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" filled="f" stroked="f">
                  <v:textbox inset="0,0,0,0">
                    <w:txbxContent>
                      <w:p w14:paraId="0B813750" w14:textId="77777777" w:rsidR="001D0906" w:rsidRDefault="001D0906" w:rsidP="001D0906">
                        <w:r>
                          <w:rPr>
                            <w:rFonts w:ascii="Verdana" w:eastAsia="Verdana" w:hAnsi="Verdana" w:cs="Verdana"/>
                            <w:b/>
                            <w:color w:val="16377C"/>
                            <w:sz w:val="13"/>
                          </w:rPr>
                          <w:t>By Issue</w:t>
                        </w:r>
                      </w:p>
                    </w:txbxContent>
                  </v:textbox>
                </v:rect>
                <v:shape id="Shape 499" o:spid="_x0000_s1214" style="position:absolute;left:57954;top:6887;width:292;height:293;visibility:visible;mso-wrap-style:square;v-text-anchor:top" coordsize="29286,29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" path="m14643,v8087,,14643,6560,14643,14643c29286,22733,22730,29287,14643,29287,6556,29287,,22733,,14643,,6560,6556,,14643,xe" fillcolor="#16377c" stroked="f" strokeweight="0">
                  <v:stroke miterlimit="83231f" joinstyle="miter"/>
                  <v:path arrowok="t" textboxrect="0,0,29286,29287"/>
                </v:shape>
                <v:rect id="Rectangle 500" o:spid="_x0000_s1215" style="position:absolute;left:58979;top:6438;width:5993;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" filled="f" stroked="f">
                  <v:textbox inset="0,0,0,0">
                    <w:txbxContent>
                      <w:p w14:paraId="17481C47" w14:textId="77777777" w:rsidR="001D0906" w:rsidRDefault="001D0906" w:rsidP="001D0906">
                        <w:r>
                          <w:rPr>
                            <w:rFonts w:ascii="Verdana" w:eastAsia="Verdana" w:hAnsi="Verdana" w:cs="Verdana"/>
                            <w:b/>
                            <w:color w:val="16377C"/>
                            <w:sz w:val="13"/>
                          </w:rPr>
                          <w:t>By Author</w:t>
                        </w:r>
                      </w:p>
                    </w:txbxContent>
                  </v:textbox>
                </v:rect>
                <v:shape id="Shape 501" o:spid="_x0000_s1216" style="position:absolute;left:57954;top:8085;width:292;height:293;visibility:visible;mso-wrap-style:square;v-text-anchor:top" coordsize="29286,29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" path="m14643,v8087,,14643,6554,14643,14643c29286,22727,22730,29287,14643,29287,6556,29287,,22727,,14643,,6554,6556,,14643,xe" fillcolor="#16377c" stroked="f" strokeweight="0">
                  <v:stroke miterlimit="83231f" joinstyle="miter"/>
                  <v:path arrowok="t" textboxrect="0,0,29286,29287"/>
                </v:shape>
                <v:rect id="Rectangle 502" o:spid="_x0000_s1217" style="position:absolute;left:58979;top:7646;width:4540;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" filled="f" stroked="f">
                  <v:textbox inset="0,0,0,0">
                    <w:txbxContent>
                      <w:p w14:paraId="538BEB4E" w14:textId="77777777" w:rsidR="001D0906" w:rsidRDefault="001D0906" w:rsidP="001D0906">
                        <w:r>
                          <w:rPr>
                            <w:rFonts w:ascii="Verdana" w:eastAsia="Verdana" w:hAnsi="Verdana" w:cs="Verdana"/>
                            <w:b/>
                            <w:color w:val="16377C"/>
                            <w:sz w:val="13"/>
                          </w:rPr>
                          <w:t>By Title</w:t>
                        </w:r>
                      </w:p>
                    </w:txbxContent>
                  </v:textbox>
                </v:rect>
                <v:shape id="Shape 503" o:spid="_x0000_s1218" style="position:absolute;left:57954;top:9283;width:292;height:293;visibility:visible;mso-wrap-style:square;v-text-anchor:top" coordsize="29286,29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" path="m14643,v8087,,14643,6553,14643,14643c29286,22727,22730,29287,14643,29287,6556,29287,,22727,,14643,,6553,6556,,14643,xe" fillcolor="#16377c" stroked="f" strokeweight="0">
                  <v:stroke miterlimit="83231f" joinstyle="miter"/>
                  <v:path arrowok="t" textboxrect="0,0,29286,29287"/>
                </v:shape>
                <v:rect id="Rectangle 504" o:spid="_x0000_s1219" style="position:absolute;left:58979;top:8854;width:6970;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" filled="f" stroked="f">
                  <v:textbox inset="0,0,0,0">
                    <w:txbxContent>
                      <w:p w14:paraId="51EB33FC" w14:textId="77777777" w:rsidR="001D0906" w:rsidRDefault="001D0906" w:rsidP="001D0906">
                        <w:r>
                          <w:rPr>
                            <w:rFonts w:ascii="Verdana" w:eastAsia="Verdana" w:hAnsi="Verdana" w:cs="Verdana"/>
                            <w:b/>
                            <w:color w:val="16377C"/>
                            <w:sz w:val="13"/>
                          </w:rPr>
                          <w:t>By Sections</w:t>
                        </w:r>
                      </w:p>
                    </w:txbxContent>
                  </v:textbox>
                </v:rect>
                <v:shape id="Shape 505" o:spid="_x0000_s1220" style="position:absolute;left:57954;top:10481;width:292;height:293;visibility:visible;mso-wrap-style:square;v-text-anchor:top" coordsize="29286,29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" path="m14643,v8087,,14643,6560,14643,14643c29286,22733,22730,29287,14643,29287,6556,29287,,22733,,14643,,6560,6556,,14643,xe" fillcolor="#16377c" stroked="f" strokeweight="0">
                  <v:stroke miterlimit="83231f" joinstyle="miter"/>
                  <v:path arrowok="t" textboxrect="0,0,29286,29287"/>
                </v:shape>
                <v:rect id="Rectangle 506" o:spid="_x0000_s1221" style="position:absolute;left:58979;top:10026;width:10579;height:1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" filled="f" stroked="f">
                  <v:textbox inset="0,0,0,0">
                    <w:txbxContent>
                      <w:p w14:paraId="03DC731B" w14:textId="77777777" w:rsidR="001D0906" w:rsidRDefault="001D0906" w:rsidP="001D0906">
                        <w:r>
                          <w:rPr>
                            <w:rFonts w:ascii="Verdana" w:eastAsia="Verdana" w:hAnsi="Verdana" w:cs="Verdana"/>
                            <w:b/>
                            <w:color w:val="16377C"/>
                            <w:sz w:val="13"/>
                          </w:rPr>
                          <w:t>By Identify Types</w:t>
                        </w:r>
                      </w:p>
                    </w:txbxContent>
                  </v:textbox>
                </v:rect>
                <v:shape id="Shape 507" o:spid="_x0000_s1222" style="position:absolute;left:57954;top:11678;width:292;height:293;visibility:visible;mso-wrap-style:square;v-text-anchor:top" coordsize="29286,29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" path="m14643,v8087,,14643,6552,14643,14642c29286,22725,22730,29285,14643,29285,6556,29285,,22725,,14642,,6552,6556,,14643,xe" fillcolor="#16377c" stroked="f" strokeweight="0">
                  <v:stroke miterlimit="83231f" joinstyle="miter"/>
                  <v:path arrowok="t" textboxrect="0,0,29286,29285"/>
                </v:shape>
                <v:rect id="Rectangle 508" o:spid="_x0000_s1223" style="position:absolute;left:58979;top:11234;width:8877;height:1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" filled="f" stroked="f">
                  <v:textbox inset="0,0,0,0">
                    <w:txbxContent>
                      <w:p w14:paraId="01EEF6EC" w14:textId="77777777" w:rsidR="001D0906" w:rsidRDefault="001D0906" w:rsidP="001D0906">
                        <w:r>
                          <w:rPr>
                            <w:rFonts w:ascii="Verdana" w:eastAsia="Verdana" w:hAnsi="Verdana" w:cs="Verdana"/>
                            <w:b/>
                            <w:color w:val="16377C"/>
                            <w:sz w:val="13"/>
                          </w:rPr>
                          <w:t>Other Journals</w:t>
                        </w:r>
                      </w:p>
                    </w:txbxContent>
                  </v:textbox>
                </v:rect>
                <v:shape id="Shape 509" o:spid="_x0000_s1224" style="position:absolute;left:57954;top:12876;width:292;height:293;visibility:visible;mso-wrap-style:square;v-text-anchor:top" coordsize="29286,29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" path="m14643,v8087,,14643,6553,14643,14643c29286,22734,22730,29287,14643,29287,6556,29287,,22734,,14643,,6553,6556,,14643,xe" fillcolor="#16377c" stroked="f" strokeweight="0">
                  <v:stroke miterlimit="83231f" joinstyle="miter"/>
                  <v:path arrowok="t" textboxrect="0,0,29286,29287"/>
                </v:shape>
                <v:rect id="Rectangle 510" o:spid="_x0000_s1225" style="position:absolute;left:58979;top:12442;width:6419;height:1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" filled="f" stroked="f">
                  <v:textbox inset="0,0,0,0">
                    <w:txbxContent>
                      <w:p w14:paraId="15DB987D" w14:textId="77777777" w:rsidR="001D0906" w:rsidRDefault="001D0906" w:rsidP="001D0906">
                        <w:r>
                          <w:rPr>
                            <w:rFonts w:ascii="Verdana" w:eastAsia="Verdana" w:hAnsi="Verdana" w:cs="Verdana"/>
                            <w:b/>
                            <w:color w:val="16377C"/>
                            <w:sz w:val="13"/>
                          </w:rPr>
                          <w:t>Categories</w:t>
                        </w:r>
                      </w:p>
                    </w:txbxContent>
                  </v:textbox>
                </v:rect>
                <v:rect id="Rectangle 511" o:spid="_x0000_s1226" style="position:absolute;left:57566;top:16805;width:8546;height:1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" filled="f" stroked="f">
                  <v:textbox inset="0,0,0,0">
                    <w:txbxContent>
                      <w:p w14:paraId="5098C3BF" w14:textId="77777777" w:rsidR="001D0906" w:rsidRDefault="001D0906" w:rsidP="001D0906">
                        <w:r>
                          <w:rPr>
                            <w:rFonts w:ascii="Arial" w:eastAsia="Arial" w:hAnsi="Arial" w:cs="Arial"/>
                            <w:b/>
                            <w:color w:val="ABABAB"/>
                            <w:sz w:val="13"/>
                          </w:rPr>
                          <w:t>INFORMATION</w:t>
                        </w:r>
                      </w:p>
                    </w:txbxContent>
                  </v:textbox>
                </v:rect>
                <v:shape id="Shape 512" o:spid="_x0000_s1227" style="position:absolute;left:57954;top:19073;width:292;height:293;visibility:visible;mso-wrap-style:square;v-text-anchor:top" coordsize="29286,29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" path="m14643,v8087,,14643,6553,14643,14643c29286,22727,22730,29287,14643,29287,6556,29287,,22727,,14643,,6553,6556,,14643,xe" fillcolor="#16377c" stroked="f" strokeweight="0">
                  <v:stroke miterlimit="83231f" joinstyle="miter"/>
                  <v:path arrowok="t" textboxrect="0,0,29286,29287"/>
                </v:shape>
                <v:rect id="Rectangle 513" o:spid="_x0000_s1228" style="position:absolute;left:58979;top:18628;width:7223;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" filled="f" stroked="f">
                  <v:textbox inset="0,0,0,0">
                    <w:txbxContent>
                      <w:p w14:paraId="31D8C6A5" w14:textId="77777777" w:rsidR="001D0906" w:rsidRDefault="001D0906" w:rsidP="001D0906">
                        <w:r>
                          <w:rPr>
                            <w:rFonts w:ascii="Verdana" w:eastAsia="Verdana" w:hAnsi="Verdana" w:cs="Verdana"/>
                            <w:b/>
                            <w:color w:val="16377C"/>
                            <w:sz w:val="13"/>
                          </w:rPr>
                          <w:t>For Readers</w:t>
                        </w:r>
                      </w:p>
                    </w:txbxContent>
                  </v:textbox>
                </v:rect>
                <v:shape id="Shape 514" o:spid="_x0000_s1229" style="position:absolute;left:57954;top:20271;width:292;height:293;visibility:visible;mso-wrap-style:square;v-text-anchor:top" coordsize="29286,29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" path="m14643,v8087,,14643,6555,14643,14643c29286,22730,22730,29286,14643,29286,6556,29286,,22730,,14643,,6555,6556,,14643,xe" fillcolor="#16377c" stroked="f" strokeweight="0">
                  <v:stroke miterlimit="83231f" joinstyle="miter"/>
                  <v:path arrowok="t" textboxrect="0,0,29286,29286"/>
                </v:shape>
                <v:rect id="Rectangle 515" o:spid="_x0000_s1230" style="position:absolute;left:58979;top:19836;width:7079;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" filled="f" stroked="f">
                  <v:textbox inset="0,0,0,0">
                    <w:txbxContent>
                      <w:p w14:paraId="6F52F1E0" w14:textId="77777777" w:rsidR="001D0906" w:rsidRDefault="001D0906" w:rsidP="001D0906">
                        <w:r>
                          <w:rPr>
                            <w:rFonts w:ascii="Verdana" w:eastAsia="Verdana" w:hAnsi="Verdana" w:cs="Verdana"/>
                            <w:b/>
                            <w:color w:val="16377C"/>
                            <w:sz w:val="13"/>
                          </w:rPr>
                          <w:t>For Authors</w:t>
                        </w:r>
                      </w:p>
                    </w:txbxContent>
                  </v:textbox>
                </v:rect>
                <v:shape id="Shape 516" o:spid="_x0000_s1231" style="position:absolute;left:57954;top:21469;width:292;height:292;visibility:visible;mso-wrap-style:square;v-text-anchor:top" coordsize="29286,29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" path="m14643,v8087,,14643,6555,14643,14643c29286,22730,22730,29287,14643,29287,6556,29287,,22730,,14643,,6555,6556,,14643,xe" fillcolor="#16377c" stroked="f" strokeweight="0">
                  <v:stroke miterlimit="83231f" joinstyle="miter"/>
                  <v:path arrowok="t" textboxrect="0,0,29286,29287"/>
                </v:shape>
                <v:rect id="Rectangle 517" o:spid="_x0000_s1232" style="position:absolute;left:58979;top:21008;width:8388;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" filled="f" stroked="f">
                  <v:textbox inset="0,0,0,0">
                    <w:txbxContent>
                      <w:p w14:paraId="53C5F1CC" w14:textId="77777777" w:rsidR="001D0906" w:rsidRDefault="001D0906" w:rsidP="001D0906">
                        <w:r>
                          <w:rPr>
                            <w:rFonts w:ascii="Verdana" w:eastAsia="Verdana" w:hAnsi="Verdana" w:cs="Verdana"/>
                            <w:b/>
                            <w:color w:val="16377C"/>
                            <w:sz w:val="13"/>
                          </w:rPr>
                          <w:t>For Librarians</w:t>
                        </w:r>
                      </w:p>
                    </w:txbxContent>
                  </v:textbox>
                </v:rect>
                <v:shape id="Picture 520" o:spid="_x0000_s1233" type="#_x0000_t75" style="position:absolute;left:2379;width:9079;height:6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">
                  <v:imagedata r:id="rId33" o:title=""/>
                </v:shape>
                <v:shape id="Picture 522" o:spid="_x0000_s1234" type="#_x0000_t75" style="position:absolute;left:11458;width:9078;height:6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">
                  <v:imagedata r:id="rId34" o:title=""/>
                </v:shape>
                <v:shape id="Picture 524" o:spid="_x0000_s1235" type="#_x0000_t75" style="position:absolute;left:2379;top:7028;width:12080;height:3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">
                  <v:imagedata r:id="rId57" o:title=""/>
                </v:shape>
                <v:rect id="Rectangle 525" o:spid="_x0000_s1236" style="position:absolute;left:2388;top:12017;width:63645;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" filled="f" stroked="f">
                  <v:textbox inset="0,0,0,0">
                    <w:txbxContent>
                      <w:p w14:paraId="233BFEF2" w14:textId="77777777" w:rsidR="001D0906" w:rsidRDefault="001D0906" w:rsidP="001D0906">
                        <w:r>
                          <w:rPr>
                            <w:rFonts w:ascii="Arial" w:eastAsia="Arial" w:hAnsi="Arial" w:cs="Arial"/>
                            <w:b/>
                            <w:color w:val="333333"/>
                            <w:sz w:val="14"/>
                          </w:rPr>
                          <w:t>Copyright © Jurnal Nasional Komputasi dan Teknologi Informasi (JNKTI) . Prodi Teknik Komputer, Fakultas Teknik,</w:t>
                        </w:r>
                      </w:p>
                    </w:txbxContent>
                  </v:textbox>
                </v:rect>
                <v:rect id="Rectangle 526" o:spid="_x0000_s1237" style="position:absolute;left:2388;top:13335;width:15848;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" filled="f" stroked="f">
                  <v:textbox inset="0,0,0,0">
                    <w:txbxContent>
                      <w:p w14:paraId="37E22EFC" w14:textId="77777777" w:rsidR="001D0906" w:rsidRDefault="001D0906" w:rsidP="001D0906">
                        <w:r>
                          <w:rPr>
                            <w:rFonts w:ascii="Arial" w:eastAsia="Arial" w:hAnsi="Arial" w:cs="Arial"/>
                            <w:b/>
                            <w:color w:val="333333"/>
                            <w:sz w:val="14"/>
                          </w:rPr>
                          <w:t>Universitas Serambi Mekkah</w:t>
                        </w:r>
                      </w:p>
                    </w:txbxContent>
                  </v:textbox>
                </v:rect>
                <v:rect id="Rectangle 527" o:spid="_x0000_s1238" style="position:absolute;left:2388;top:16849;width:325;height: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" filled="f" stroked="f">
                  <v:textbox inset="0,0,0,0">
                    <w:txbxContent>
                      <w:p w14:paraId="2A7BFB20" w14:textId="77777777" w:rsidR="001D0906" w:rsidRDefault="001D0906" w:rsidP="001D0906">
                        <w:r>
                          <w:rPr>
                            <w:rFonts w:ascii="Arial" w:eastAsia="Arial" w:hAnsi="Arial" w:cs="Arial"/>
                            <w:b/>
                            <w:color w:val="333333"/>
                            <w:sz w:val="14"/>
                          </w:rPr>
                          <w:t xml:space="preserve"> </w:t>
                        </w:r>
                      </w:p>
                    </w:txbxContent>
                  </v:textbox>
                </v:rect>
                <v:shape id="Picture 529" o:spid="_x0000_s1239" type="#_x0000_t75" style="position:absolute;left:2635;top:15375;width:6443;height:2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">
                  <v:imagedata r:id="rId58" o:title=""/>
                </v:shape>
                <v:rect id="Rectangle 530" o:spid="_x0000_s1240" style="position:absolute;left:2388;top:19045;width:14553;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" filled="f" stroked="f">
                  <v:textbox inset="0,0,0,0">
                    <w:txbxContent>
                      <w:p w14:paraId="375C2E86" w14:textId="77777777" w:rsidR="001D0906" w:rsidRDefault="001D0906" w:rsidP="001D0906">
                        <w:r>
                          <w:rPr>
                            <w:rFonts w:ascii="Arial" w:eastAsia="Arial" w:hAnsi="Arial" w:cs="Arial"/>
                            <w:b/>
                            <w:color w:val="333333"/>
                            <w:sz w:val="14"/>
                          </w:rPr>
                          <w:t xml:space="preserve">JNKTI is licensed under a </w:t>
                        </w:r>
                      </w:p>
                    </w:txbxContent>
                  </v:textbox>
                </v:rect>
                <v:rect id="Rectangle 531" o:spid="_x0000_s1241" style="position:absolute;left:13325;top:19045;width:37336;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" filled="f" stroked="f">
                  <v:textbox inset="0,0,0,0">
                    <w:txbxContent>
                      <w:p w14:paraId="30C153FD" w14:textId="77777777" w:rsidR="001D0906" w:rsidRDefault="001D0906" w:rsidP="001D0906">
                        <w:r>
                          <w:rPr>
                            <w:rFonts w:ascii="Arial" w:eastAsia="Arial" w:hAnsi="Arial" w:cs="Arial"/>
                            <w:b/>
                            <w:color w:val="16377C"/>
                            <w:sz w:val="14"/>
                          </w:rPr>
                          <w:t>Creative Commons Attribution-ShareAlike 4.0 International License</w:t>
                        </w:r>
                      </w:p>
                    </w:txbxContent>
                  </v:textbox>
                </v:rect>
                <v:rect id="Rectangle 532" o:spid="_x0000_s1242" style="position:absolute;left:41397;top:19045;width:325;height: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" filled="f" stroked="f">
                  <v:textbox inset="0,0,0,0">
                    <w:txbxContent>
                      <w:p w14:paraId="748C5A32" w14:textId="77777777" w:rsidR="001D0906" w:rsidRDefault="001D0906" w:rsidP="001D0906">
                        <w:r>
                          <w:rPr>
                            <w:rFonts w:ascii="Arial" w:eastAsia="Arial" w:hAnsi="Arial" w:cs="Arial"/>
                            <w:b/>
                            <w:color w:val="333333"/>
                            <w:sz w:val="14"/>
                          </w:rPr>
                          <w:t>.</w:t>
                        </w:r>
                      </w:p>
                    </w:txbxContent>
                  </v:textbox>
                </v:rect>
                <w10:anchorlock/>
              </v:group>
            </w:pict>
          </mc:Fallback>
        </mc:AlternateContent>
      </w:r>
    </w:p>
    <w:p w14:paraId="190DE80D" w14:textId="77777777" w:rsidR="001D0906" w:rsidRPr="00347F28" w:rsidRDefault="001D0906" w:rsidP="001D0906"/>
    <w:p w14:paraId="458C080C" w14:textId="77777777" w:rsidR="001D0906" w:rsidRPr="00347F28" w:rsidRDefault="001D0906" w:rsidP="001D0906"/>
    <w:p w14:paraId="281D9F95" w14:textId="77777777" w:rsidR="001D0906" w:rsidRDefault="001D0906" w:rsidP="001D0906"/>
    <w:p w14:paraId="137FEE33" w14:textId="77777777" w:rsidR="001D0906" w:rsidRPr="00347F28" w:rsidRDefault="001D0906" w:rsidP="001D0906">
      <w:pPr>
        <w:tabs>
          <w:tab w:val="left" w:pos="7230"/>
        </w:tabs>
      </w:pPr>
      <w:r>
        <w:tab/>
      </w:r>
    </w:p>
    <w:p w14:paraId="1093F0F1" w14:textId="08B10980" w:rsidR="00E15974" w:rsidRDefault="00E15974">
      <w:pPr>
        <w:rPr>
          <w:rFonts w:ascii="Times New Roman" w:hAnsi="Times New Roman" w:cs="Times New Roman"/>
          <w:b/>
          <w:bCs/>
          <w:sz w:val="28"/>
          <w:szCs w:val="28"/>
        </w:rPr>
      </w:pPr>
      <w:r>
        <w:rPr>
          <w:rFonts w:ascii="Times New Roman" w:hAnsi="Times New Roman" w:cs="Times New Roman"/>
          <w:b/>
          <w:bCs/>
          <w:sz w:val="28"/>
          <w:szCs w:val="28"/>
        </w:rPr>
        <w:br w:type="page"/>
      </w:r>
    </w:p>
    <w:p w14:paraId="093A49A0" w14:textId="4B803592" w:rsidR="00AB2E98" w:rsidRPr="00FC6BF7" w:rsidRDefault="00FC48E7" w:rsidP="00326098">
      <w:pPr>
        <w:spacing w:after="0" w:line="240" w:lineRule="auto"/>
        <w:jc w:val="center"/>
        <w:rPr>
          <w:rFonts w:ascii="Times New Roman" w:hAnsi="Times New Roman" w:cs="Times New Roman"/>
          <w:b/>
          <w:bCs/>
          <w:sz w:val="28"/>
          <w:szCs w:val="28"/>
        </w:rPr>
      </w:pPr>
      <w:r w:rsidRPr="00FC6BF7">
        <w:rPr>
          <w:rFonts w:ascii="Times New Roman" w:hAnsi="Times New Roman" w:cs="Times New Roman"/>
          <w:b/>
          <w:bCs/>
          <w:sz w:val="28"/>
          <w:szCs w:val="28"/>
        </w:rPr>
        <w:lastRenderedPageBreak/>
        <w:t>EKSTRAKSI TEKS METADATA ARTIKEL DENGAN METODE REGEX</w:t>
      </w:r>
    </w:p>
    <w:p w14:paraId="69B2377D" w14:textId="77777777" w:rsidR="00F90DFE" w:rsidRPr="00FC6BF7" w:rsidRDefault="00F90DFE" w:rsidP="00326098">
      <w:pPr>
        <w:spacing w:after="0" w:line="240" w:lineRule="auto"/>
        <w:jc w:val="center"/>
        <w:rPr>
          <w:rFonts w:ascii="Times New Roman" w:hAnsi="Times New Roman" w:cs="Times New Roman"/>
          <w:b/>
          <w:bCs/>
          <w:sz w:val="28"/>
          <w:szCs w:val="28"/>
        </w:rPr>
      </w:pPr>
    </w:p>
    <w:bookmarkEnd w:id="0"/>
    <w:bookmarkEnd w:id="1"/>
    <w:p w14:paraId="75DBC94E" w14:textId="77777777" w:rsidR="00B462A8" w:rsidRPr="00B462A8" w:rsidRDefault="00B462A8" w:rsidP="000372FD">
      <w:pPr>
        <w:spacing w:after="0" w:line="240" w:lineRule="auto"/>
        <w:jc w:val="center"/>
        <w:rPr>
          <w:rFonts w:ascii="Times New Roman" w:hAnsi="Times New Roman" w:cs="Times New Roman"/>
          <w:i/>
          <w:iCs/>
          <w:color w:val="000000" w:themeColor="text1"/>
          <w:sz w:val="24"/>
          <w:szCs w:val="24"/>
          <w:vertAlign w:val="superscript"/>
        </w:rPr>
      </w:pPr>
    </w:p>
    <w:tbl>
      <w:tblPr>
        <w:tblStyle w:val="KisiTabel"/>
        <w:tblW w:w="0" w:type="auto"/>
        <w:tblBorders>
          <w:top w:val="single" w:sz="18" w:space="0" w:color="auto"/>
          <w:left w:val="single" w:sz="18" w:space="0" w:color="auto"/>
          <w:bottom w:val="single" w:sz="18" w:space="0" w:color="auto"/>
          <w:right w:val="single" w:sz="18" w:space="0" w:color="auto"/>
          <w:insideH w:val="none" w:sz="0" w:space="0" w:color="auto"/>
          <w:insideV w:val="none" w:sz="0" w:space="0" w:color="auto"/>
        </w:tblBorders>
        <w:tblLook w:val="04A0" w:firstRow="1" w:lastRow="0" w:firstColumn="1" w:lastColumn="0" w:noHBand="0" w:noVBand="1"/>
      </w:tblPr>
      <w:tblGrid>
        <w:gridCol w:w="4796"/>
        <w:gridCol w:w="4796"/>
      </w:tblGrid>
      <w:tr w:rsidR="00B462A8" w:rsidRPr="00B462A8" w14:paraId="4CB1884C" w14:textId="77777777" w:rsidTr="00B462A8">
        <w:trPr>
          <w:trHeight w:val="515"/>
        </w:trPr>
        <w:tc>
          <w:tcPr>
            <w:tcW w:w="4814" w:type="dxa"/>
          </w:tcPr>
          <w:p w14:paraId="19DD22F7" w14:textId="605348DB" w:rsidR="00B462A8" w:rsidRPr="00B462A8" w:rsidRDefault="00B462A8" w:rsidP="00B462A8">
            <w:pPr>
              <w:rPr>
                <w:rFonts w:ascii="Times New Roman" w:hAnsi="Times New Roman" w:cs="Times New Roman"/>
                <w:i/>
                <w:iCs/>
                <w:color w:val="000000" w:themeColor="text1"/>
                <w:sz w:val="24"/>
                <w:szCs w:val="24"/>
                <w:vertAlign w:val="superscript"/>
              </w:rPr>
            </w:pPr>
            <w:r w:rsidRPr="00B462A8">
              <w:rPr>
                <w:rFonts w:ascii="Times New Roman" w:hAnsi="Times New Roman" w:cs="Times New Roman"/>
                <w:i/>
                <w:iCs/>
                <w:color w:val="000000" w:themeColor="text1"/>
                <w:sz w:val="24"/>
                <w:szCs w:val="24"/>
                <w:vertAlign w:val="superscript"/>
              </w:rPr>
              <w:t xml:space="preserve">Submitted Date : </w:t>
            </w:r>
          </w:p>
        </w:tc>
        <w:tc>
          <w:tcPr>
            <w:tcW w:w="4814" w:type="dxa"/>
          </w:tcPr>
          <w:p w14:paraId="539315A0" w14:textId="6578F12E" w:rsidR="00B462A8" w:rsidRPr="00B462A8" w:rsidRDefault="00B462A8" w:rsidP="00B462A8">
            <w:pPr>
              <w:jc w:val="right"/>
              <w:rPr>
                <w:rFonts w:ascii="Times New Roman" w:hAnsi="Times New Roman" w:cs="Times New Roman"/>
                <w:i/>
                <w:iCs/>
                <w:color w:val="000000" w:themeColor="text1"/>
                <w:sz w:val="24"/>
                <w:szCs w:val="24"/>
                <w:vertAlign w:val="superscript"/>
              </w:rPr>
            </w:pPr>
            <w:r w:rsidRPr="00B462A8">
              <w:rPr>
                <w:rFonts w:ascii="Times New Roman" w:hAnsi="Times New Roman" w:cs="Times New Roman"/>
                <w:i/>
                <w:iCs/>
                <w:color w:val="000000" w:themeColor="text1"/>
                <w:sz w:val="24"/>
                <w:szCs w:val="24"/>
                <w:vertAlign w:val="superscript"/>
              </w:rPr>
              <w:t>Accepted Date :</w:t>
            </w:r>
          </w:p>
        </w:tc>
      </w:tr>
    </w:tbl>
    <w:p w14:paraId="4D6C2C77" w14:textId="0395CA1C" w:rsidR="000372FD" w:rsidRDefault="000372FD" w:rsidP="000372FD">
      <w:pPr>
        <w:spacing w:after="0" w:line="240" w:lineRule="auto"/>
        <w:jc w:val="center"/>
        <w:rPr>
          <w:rFonts w:ascii="Times New Roman" w:hAnsi="Times New Roman" w:cs="Times New Roman"/>
          <w:color w:val="000000" w:themeColor="text1"/>
          <w:sz w:val="24"/>
          <w:szCs w:val="24"/>
          <w:vertAlign w:val="superscript"/>
        </w:rPr>
      </w:pPr>
    </w:p>
    <w:p w14:paraId="7C6EB0A8" w14:textId="77777777" w:rsidR="000372FD" w:rsidRPr="000372FD" w:rsidRDefault="000372FD" w:rsidP="000372FD">
      <w:pPr>
        <w:spacing w:after="0" w:line="240" w:lineRule="auto"/>
        <w:jc w:val="center"/>
        <w:rPr>
          <w:rFonts w:ascii="Times New Roman" w:hAnsi="Times New Roman" w:cs="Times New Roman"/>
          <w:color w:val="000000" w:themeColor="text1"/>
          <w:sz w:val="24"/>
          <w:szCs w:val="24"/>
        </w:rPr>
      </w:pPr>
    </w:p>
    <w:p w14:paraId="5BDE393F" w14:textId="77777777" w:rsidR="002E7740" w:rsidRPr="002E7740" w:rsidRDefault="002E7740" w:rsidP="002E7740">
      <w:pPr>
        <w:spacing w:after="0" w:line="240" w:lineRule="auto"/>
        <w:jc w:val="center"/>
        <w:rPr>
          <w:rFonts w:ascii="Times New Roman" w:hAnsi="Times New Roman" w:cs="Times New Roman"/>
          <w:sz w:val="24"/>
          <w:szCs w:val="24"/>
        </w:rPr>
      </w:pPr>
    </w:p>
    <w:p w14:paraId="774713CE" w14:textId="77777777" w:rsidR="002E7740" w:rsidRPr="002E7740" w:rsidRDefault="002E7740" w:rsidP="002E7740">
      <w:pPr>
        <w:spacing w:after="0" w:line="240" w:lineRule="auto"/>
        <w:jc w:val="both"/>
        <w:rPr>
          <w:rFonts w:ascii="Times New Roman" w:hAnsi="Times New Roman" w:cs="Times New Roman"/>
          <w:sz w:val="24"/>
          <w:szCs w:val="24"/>
        </w:rPr>
      </w:pPr>
      <w:r w:rsidRPr="002E7740">
        <w:rPr>
          <w:rFonts w:ascii="Times New Roman" w:hAnsi="Times New Roman" w:cs="Times New Roman"/>
          <w:b/>
          <w:bCs/>
          <w:sz w:val="24"/>
          <w:szCs w:val="24"/>
        </w:rPr>
        <w:t>Abstrak</w:t>
      </w:r>
      <w:r w:rsidRPr="002E7740">
        <w:rPr>
          <w:rFonts w:ascii="Times New Roman" w:hAnsi="Times New Roman" w:cs="Times New Roman"/>
          <w:sz w:val="24"/>
          <w:szCs w:val="24"/>
        </w:rPr>
        <w:t xml:space="preserve"> - Proses pencarian informasi dalam suatu kumpulan artikel pada arsip jurnal Teknoif dilakukan secara manual dengan membuka dokumen satu per satu, yang membutuhkan waktu tambahan. Sistem arsip jurnal Teknoif ini dibuat untuk dapat melakukan pengelompokan dan pengelolaan informasi metadata artikel pada arsip jurnal Teknoif. Pembangunan dilakukan dengan menggunakan metode Extreme Programming (XP) dengan 2 kali iterasi yang berfokus pada pengkodean. Dalam pembangunan sistem ekstraksi metadata artikel untuk penemuan dan pengelompokan metadata artikel menggunakan Regular Expression (RegEx) dilakukan dengan tiga tahap, yaitu ekstraksi teks dari file pdf, pembersihan data (cleaning) dengan tiga kriteria, dan ekstraksi metadata mencakup empat kriteria.  Sistem ini berhasil mengekstraksi informasi penting seperti judul, nama penulis, afiliasi, dan abstrak dari dokumen pdf secara otomatis. Seluruh proses berjalan sesuai dengan fungsionalitas yang diharapkan dan telah berhasil diuji menggunakan metode black-box testing tanpa ditemukan bug yang signifikan. Dengan demikian, sistem ini dapat membantu dalam pengelolaan arsip jurnal Teknoif .</w:t>
      </w:r>
    </w:p>
    <w:p w14:paraId="7CCFB194" w14:textId="452288FC" w:rsidR="002E7740" w:rsidRPr="002E7740" w:rsidRDefault="002E7740" w:rsidP="002E7740">
      <w:pPr>
        <w:spacing w:after="0" w:line="240" w:lineRule="auto"/>
        <w:jc w:val="both"/>
        <w:rPr>
          <w:rFonts w:ascii="Times New Roman" w:hAnsi="Times New Roman" w:cs="Times New Roman"/>
          <w:i/>
          <w:iCs/>
          <w:sz w:val="24"/>
          <w:szCs w:val="24"/>
        </w:rPr>
      </w:pPr>
      <w:r w:rsidRPr="002E7740">
        <w:rPr>
          <w:rFonts w:ascii="Times New Roman" w:hAnsi="Times New Roman" w:cs="Times New Roman"/>
          <w:i/>
          <w:iCs/>
          <w:sz w:val="24"/>
          <w:szCs w:val="24"/>
        </w:rPr>
        <w:t>Kata Kunci : Metadata Artikel, Regular Expression (RegEx), Extreme Programming (XP).</w:t>
      </w:r>
    </w:p>
    <w:p w14:paraId="46DC829C" w14:textId="77777777" w:rsidR="002E7740" w:rsidRPr="002E7740" w:rsidRDefault="002E7740" w:rsidP="002E7740">
      <w:pPr>
        <w:spacing w:after="0" w:line="240" w:lineRule="auto"/>
        <w:jc w:val="both"/>
        <w:rPr>
          <w:rFonts w:ascii="Times New Roman" w:hAnsi="Times New Roman" w:cs="Times New Roman"/>
          <w:sz w:val="24"/>
          <w:szCs w:val="24"/>
        </w:rPr>
      </w:pPr>
    </w:p>
    <w:p w14:paraId="31A3C105" w14:textId="38E15D85" w:rsidR="002E7740" w:rsidRPr="002E7740" w:rsidRDefault="002E7740" w:rsidP="002E7740">
      <w:pPr>
        <w:spacing w:after="0" w:line="240" w:lineRule="auto"/>
        <w:jc w:val="both"/>
        <w:rPr>
          <w:rFonts w:ascii="Times New Roman" w:hAnsi="Times New Roman" w:cs="Times New Roman"/>
          <w:i/>
          <w:iCs/>
          <w:sz w:val="24"/>
          <w:szCs w:val="24"/>
        </w:rPr>
      </w:pPr>
      <w:r w:rsidRPr="002E7740">
        <w:rPr>
          <w:rFonts w:ascii="Times New Roman" w:hAnsi="Times New Roman" w:cs="Times New Roman"/>
          <w:i/>
          <w:iCs/>
          <w:sz w:val="24"/>
          <w:szCs w:val="24"/>
        </w:rPr>
        <w:tab/>
      </w:r>
    </w:p>
    <w:p w14:paraId="4DB76C6D" w14:textId="092B47AD" w:rsidR="002E7740" w:rsidRPr="002E7740" w:rsidRDefault="002E7740" w:rsidP="002E7740">
      <w:pPr>
        <w:spacing w:after="0" w:line="240" w:lineRule="auto"/>
        <w:jc w:val="both"/>
        <w:rPr>
          <w:rFonts w:ascii="Times New Roman" w:hAnsi="Times New Roman" w:cs="Times New Roman"/>
          <w:i/>
          <w:iCs/>
          <w:sz w:val="24"/>
          <w:szCs w:val="24"/>
        </w:rPr>
      </w:pPr>
      <w:r w:rsidRPr="002E7740">
        <w:rPr>
          <w:rFonts w:ascii="Times New Roman" w:hAnsi="Times New Roman" w:cs="Times New Roman"/>
          <w:b/>
          <w:bCs/>
          <w:i/>
          <w:iCs/>
          <w:sz w:val="24"/>
          <w:szCs w:val="24"/>
        </w:rPr>
        <w:t>Abstract</w:t>
      </w:r>
      <w:r w:rsidRPr="002E7740">
        <w:rPr>
          <w:rFonts w:ascii="Times New Roman" w:hAnsi="Times New Roman" w:cs="Times New Roman"/>
          <w:i/>
          <w:iCs/>
          <w:sz w:val="24"/>
          <w:szCs w:val="24"/>
        </w:rPr>
        <w:t xml:space="preserve"> - The process of searching for information in a collection of articles in the Teknoif journal archive is done manually by opening documents one by one, which requires additional time. This Teknoif journal archive system was created to be able to group and manage article metadata information in the Teknoif journal archive. Development was carried out using the Extreme Programming (XP) method with 2 iterations that focused on coding. In developing an article metadata extraction system for finding and grouping article metadata using Regular Expression (RegEx), it was carried out in three stages, namely text extraction from PDF files, data cleaning with three criteria, and metadata extraction covering four criteria. This system successfully extracted important information such as title, author name, affiliation, and abstract from PDF documents automatically. The entire process ran according to the expected functionality and was successfully tested using the black-box testing method without any significant bugs found. Thus, this system can assist in the management of the Teknoif journal archive.</w:t>
      </w:r>
    </w:p>
    <w:p w14:paraId="10C75D34" w14:textId="3C27D151" w:rsidR="002E7740" w:rsidRPr="002E7740" w:rsidRDefault="002E7740" w:rsidP="002E7740">
      <w:pPr>
        <w:spacing w:after="0" w:line="240" w:lineRule="auto"/>
        <w:jc w:val="both"/>
        <w:rPr>
          <w:rFonts w:ascii="Times New Roman" w:hAnsi="Times New Roman" w:cs="Times New Roman"/>
          <w:i/>
          <w:iCs/>
          <w:sz w:val="24"/>
          <w:szCs w:val="24"/>
        </w:rPr>
      </w:pPr>
      <w:r w:rsidRPr="002E7740">
        <w:rPr>
          <w:rFonts w:ascii="Times New Roman" w:hAnsi="Times New Roman" w:cs="Times New Roman"/>
          <w:i/>
          <w:iCs/>
          <w:sz w:val="24"/>
          <w:szCs w:val="24"/>
        </w:rPr>
        <w:t>Keywords : Article Metadata, Regular Expression (RegEx), Extreme Programming (XP).</w:t>
      </w:r>
    </w:p>
    <w:p w14:paraId="4EB33103" w14:textId="77777777" w:rsidR="002E7740" w:rsidRPr="00FC6BF7" w:rsidRDefault="002E7740" w:rsidP="00326098">
      <w:pPr>
        <w:spacing w:after="0" w:line="240" w:lineRule="auto"/>
        <w:jc w:val="center"/>
        <w:rPr>
          <w:rFonts w:ascii="Times New Roman" w:hAnsi="Times New Roman" w:cs="Times New Roman"/>
          <w:sz w:val="24"/>
          <w:szCs w:val="24"/>
        </w:rPr>
      </w:pPr>
    </w:p>
    <w:p w14:paraId="1DD9C5D9" w14:textId="60B4D774" w:rsidR="00C95C3E" w:rsidRPr="00FC6BF7" w:rsidRDefault="002E7740" w:rsidP="00326098">
      <w:pPr>
        <w:spacing w:after="0"/>
        <w:rPr>
          <w:rFonts w:ascii="Times New Roman" w:hAnsi="Times New Roman" w:cs="Times New Roman"/>
          <w:b/>
          <w:bCs/>
          <w:sz w:val="28"/>
          <w:szCs w:val="28"/>
        </w:rPr>
      </w:pPr>
      <w:r>
        <w:rPr>
          <w:rFonts w:ascii="Times New Roman" w:hAnsi="Times New Roman" w:cs="Times New Roman"/>
          <w:b/>
          <w:bCs/>
          <w:noProof/>
          <w:sz w:val="28"/>
          <w:szCs w:val="28"/>
        </w:rPr>
        <mc:AlternateContent>
          <mc:Choice Requires="wps">
            <w:drawing>
              <wp:anchor distT="0" distB="0" distL="114300" distR="114300" simplePos="0" relativeHeight="251659264" behindDoc="0" locked="0" layoutInCell="1" allowOverlap="1" wp14:anchorId="14BA6ECF" wp14:editId="29AAE0C4">
                <wp:simplePos x="0" y="0"/>
                <wp:positionH relativeFrom="column">
                  <wp:posOffset>32264</wp:posOffset>
                </wp:positionH>
                <wp:positionV relativeFrom="paragraph">
                  <wp:posOffset>79479</wp:posOffset>
                </wp:positionV>
                <wp:extent cx="6053560" cy="0"/>
                <wp:effectExtent l="0" t="12700" r="17145" b="12700"/>
                <wp:wrapNone/>
                <wp:docPr id="775535531" name="Straight Connector 1"/>
                <wp:cNvGraphicFramePr/>
                <a:graphic xmlns:a="http://schemas.openxmlformats.org/drawingml/2006/main">
                  <a:graphicData uri="http://schemas.microsoft.com/office/word/2010/wordprocessingShape">
                    <wps:wsp>
                      <wps:cNvCnPr/>
                      <wps:spPr>
                        <a:xfrm>
                          <a:off x="0" y="0"/>
                          <a:ext cx="605356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483CFF9"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5pt,6.25pt" to="479.2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" strokecolor="black [3213]" strokeweight="2.25pt">
                <v:stroke joinstyle="miter"/>
              </v:line>
            </w:pict>
          </mc:Fallback>
        </mc:AlternateContent>
      </w:r>
    </w:p>
    <w:p w14:paraId="6B40D728" w14:textId="77777777" w:rsidR="00053CCB" w:rsidRPr="00FC6BF7" w:rsidRDefault="00053CCB" w:rsidP="00326098">
      <w:pPr>
        <w:pStyle w:val="DaftarParagraf"/>
        <w:numPr>
          <w:ilvl w:val="0"/>
          <w:numId w:val="1"/>
        </w:numPr>
        <w:spacing w:after="0" w:line="240" w:lineRule="auto"/>
        <w:rPr>
          <w:rFonts w:ascii="Times New Roman" w:hAnsi="Times New Roman" w:cs="Times New Roman"/>
          <w:b/>
          <w:bCs/>
          <w:sz w:val="24"/>
          <w:szCs w:val="24"/>
        </w:rPr>
        <w:sectPr w:rsidR="00053CCB" w:rsidRPr="00FC6BF7" w:rsidSect="00BA3936">
          <w:footerReference w:type="even" r:id="rId59"/>
          <w:footerReference w:type="default" r:id="rId60"/>
          <w:pgSz w:w="11906" w:h="16838" w:code="9"/>
          <w:pgMar w:top="1985" w:right="1134" w:bottom="1134" w:left="1134" w:header="709" w:footer="454" w:gutter="0"/>
          <w:cols w:space="708"/>
          <w:docGrid w:linePitch="360"/>
        </w:sectPr>
      </w:pPr>
    </w:p>
    <w:p w14:paraId="00811E62" w14:textId="17BC0F6A" w:rsidR="00FC48E7" w:rsidRPr="00FC6BF7" w:rsidRDefault="002E7740" w:rsidP="00326098">
      <w:pPr>
        <w:pStyle w:val="1"/>
        <w:spacing w:after="0"/>
        <w:ind w:left="426" w:hanging="426"/>
      </w:pPr>
      <w:r w:rsidRPr="00FC6BF7">
        <w:t>Pendahuluan</w:t>
      </w:r>
    </w:p>
    <w:p w14:paraId="195E5047" w14:textId="7B69AAA3" w:rsidR="009C39D3" w:rsidRPr="00FC6BF7" w:rsidRDefault="00A73B25" w:rsidP="00326098">
      <w:pPr>
        <w:pStyle w:val="text"/>
      </w:pPr>
      <w:r w:rsidRPr="00FC6BF7">
        <w:t>Proses pendataan</w:t>
      </w:r>
      <w:r w:rsidR="0014613A" w:rsidRPr="00FC6BF7">
        <w:t xml:space="preserve"> </w:t>
      </w:r>
      <w:r w:rsidRPr="00FC6BF7">
        <w:t xml:space="preserve">arsip jurnal </w:t>
      </w:r>
      <w:r w:rsidRPr="00FC6BF7">
        <w:rPr>
          <w:i/>
          <w:iCs/>
        </w:rPr>
        <w:t>teknoif</w:t>
      </w:r>
      <w:r w:rsidRPr="00FC6BF7">
        <w:t xml:space="preserve"> </w:t>
      </w:r>
      <w:r w:rsidR="00EE1280" w:rsidRPr="00FC6BF7">
        <w:t xml:space="preserve">dilakukan secara manual </w:t>
      </w:r>
      <w:r w:rsidR="001F076C" w:rsidRPr="00FC6BF7">
        <w:t xml:space="preserve">dengan </w:t>
      </w:r>
      <w:r w:rsidR="00F17916" w:rsidRPr="00FC6BF7">
        <w:t xml:space="preserve">melakukan proses </w:t>
      </w:r>
      <w:r w:rsidR="00D22B29" w:rsidRPr="00FC6BF7">
        <w:t xml:space="preserve">pencarian </w:t>
      </w:r>
      <w:r w:rsidR="009C39D3" w:rsidRPr="00FC6BF7">
        <w:t>informasi dalam kumpulan artikel dengan membuka dokumen satu per satu, yang membutuhkan waktu tambahan</w:t>
      </w:r>
      <w:r w:rsidR="00044278" w:rsidRPr="00FC6BF7">
        <w:t xml:space="preserve">. </w:t>
      </w:r>
      <w:r w:rsidR="00044278" w:rsidRPr="00FC6BF7">
        <w:rPr>
          <w:i/>
          <w:iCs/>
        </w:rPr>
        <w:t>Metadata</w:t>
      </w:r>
      <w:r w:rsidR="00044278" w:rsidRPr="00FC6BF7">
        <w:t xml:space="preserve"> merupakan elemen untuk menjabarkan suatu data secara detail berupa informasi terstruktur yang dapat mendeskripsikan, menjelaskan dan mempermudah pencarian sehingga lebih mudah untuk pengambilan kembali, penggunaan dan pengelolaan suatu informasi</w:t>
      </w:r>
      <w:r w:rsidR="00044278" w:rsidRPr="00FC6BF7">
        <w:fldChar w:fldCharType="begin"/>
      </w:r>
      <w:r w:rsidR="00F05A45" w:rsidRPr="00FC6BF7">
        <w:instrText xml:space="preserve"> ADDIN ZOTERO_ITEM CSL_CITATION {"citationID":"QcqXNCCp","properties":{"formattedCitation":"[1]","plainCitation":"[1]","noteIndex":0},"citationItems":[{"id":116,"uris":["http://zotero.org/users/14644714/items/E2WGXRLG"],"itemData":{"id":116,"type":"article-journal","abstract":"This study aims to design and implement an institutional repository with Dublin Core metadata at Ibnu Sina University. The repository design uses open-source Dublin Core DSpace metadata. Basically, institutional repositories are currently needed in addition to functioning to manage every collection in an institution such as thesis documents, theses, final assignments, journals, books, and other collections. The system design stage uses the waterfall method with five stages, namely needs analysis, system design, program code writing, program testing, and program implementation. Not only that, the form of modeling uses the Unified Modeling Language (UML) which consists of Use Case Diagrams, Activity Diagrams, and Sequence Diagrams. Storage media in designing this repository uses PostgreSQL as a database. The results of the research provide convenience in managing all archives, be it theses, working papers, final assignments, or archives at Ibnu Sina University. This research also contributes to improving resource capabilities by utilizing information technology to support an activity.","container-title":"Jurnal KomtekInfo","DOI":"10.35134/komtekinfo.v9i4.318","ISSN":"2502-8758, 2356-0010","journalAbbreviation":"komtekinfo","language":"id","license":"https://creativecommons.org/licenses/by/4.0","page":"125-132","source":"DOI.org (Crossref)","title":"Perancangan Dan Implementasi Institutional Repository Dengan Metadata Dublin Core","author":[{"family":"Reza","given":"Fariz"},{"family":"Indah","given":"Indah Kusuma Dewi"},{"family":"Ropianto","given":"Muhammad"}],"issued":{"date-parts":[["2022",12,13]]}}}],"schema":"https://github.com/citation-style-language/schema/raw/master/csl-citation.json"} </w:instrText>
      </w:r>
      <w:r w:rsidR="00044278" w:rsidRPr="00FC6BF7">
        <w:fldChar w:fldCharType="separate"/>
      </w:r>
      <w:r w:rsidR="00AE0197" w:rsidRPr="00FC6BF7">
        <w:t>[1]</w:t>
      </w:r>
      <w:r w:rsidR="00044278" w:rsidRPr="00FC6BF7">
        <w:fldChar w:fldCharType="end"/>
      </w:r>
      <w:r w:rsidR="006C18C0" w:rsidRPr="00FC6BF7">
        <w:t xml:space="preserve">. </w:t>
      </w:r>
      <w:r w:rsidR="006C18C0" w:rsidRPr="00FC6BF7">
        <w:rPr>
          <w:i/>
          <w:iCs/>
        </w:rPr>
        <w:t>Metadata</w:t>
      </w:r>
      <w:r w:rsidR="006C18C0" w:rsidRPr="00FC6BF7">
        <w:t xml:space="preserve"> artikel berupa judul, penulis, instansi, surel penulis, abstrak, kata kunci, dan daftar pustaka</w:t>
      </w:r>
      <w:r w:rsidR="006C18C0" w:rsidRPr="00FC6BF7">
        <w:fldChar w:fldCharType="begin"/>
      </w:r>
      <w:r w:rsidR="006C18C0" w:rsidRPr="00FC6BF7">
        <w:instrText xml:space="preserve"> ADDIN ZOTERO_ITEM CSL_CITATION {"citationID":"pObTeCnv","properties":{"formattedCitation":"[2]","plainCitation":"[2]","noteIndex":0},"citationItems":[{"id":50,"uris":["http://zotero.org/users/14644714/items/A3U8BFWA"],"itemData":{"id":50,"type":"article-journal","abstract":"Department of information technology, State Polytechnic of Malang archives its scientific article with Open Journal Systems (OJS) platform. Archiving in OJS needs to write the scientific article metadata manually through a form. Metadata of this scientific article includes title, author, agency, writer e-mail, abstract, keywords and bibliography. Inserting scientific articles metadata in OJS manually takes quite a long time because of the procedure in OJS itself. Highlighting this problem, this research proposes a text processing addon system for OJS that able to extract the scientific article's metadata automatically. The system is built with rule-based text parsing method. In this method, the authors composed some rules to obtain the metadata of scientific article. Scientific articles were uploaded into the system to capture the metadata of the scientific article automatically. The metadata was then stored in XML. In OJS add-on there is native XML plugin tool that able to export - import the scientific article metadata for OJS. The experimental results show the system able to facilitate the archiving of scientific articles 13 times faster.","container-title":"Jurnal Teknologi Informasi dan Ilmu Komputer","DOI":"10.25126/jtiik.2019621227","ISSN":"2528-6579, 2355-7699","issue":"2","journalAbbreviation":"JTIIK","language":"id","page":"123-128","source":"DOI.org (Crossref)","title":"Pengembangan Sistem Ekstraksi Metadata Artikel ilmiah secara Otomatis","volume":"6","author":[{"family":"Rahutomo","given":"Faisal"},{"family":"Irawati","given":"Dyah Ayu"},{"family":"Pramudita","given":"Muhammad Aisamuddin Eka"}],"issued":{"date-parts":[["2019",2,25]]}}}],"schema":"https://github.com/citation-style-language/schema/raw/master/csl-citation.json"} </w:instrText>
      </w:r>
      <w:r w:rsidR="006C18C0" w:rsidRPr="00FC6BF7">
        <w:fldChar w:fldCharType="separate"/>
      </w:r>
      <w:r w:rsidR="00AE0197" w:rsidRPr="00FC6BF7">
        <w:t>[2]</w:t>
      </w:r>
      <w:r w:rsidR="006C18C0" w:rsidRPr="00FC6BF7">
        <w:fldChar w:fldCharType="end"/>
      </w:r>
      <w:r w:rsidR="002145C4" w:rsidRPr="00FC6BF7">
        <w:t xml:space="preserve">. Saat pengelola </w:t>
      </w:r>
      <w:r w:rsidR="00535DDB" w:rsidRPr="00FC6BF7">
        <w:t xml:space="preserve">arsip </w:t>
      </w:r>
      <w:r w:rsidR="002145C4" w:rsidRPr="00FC6BF7">
        <w:t xml:space="preserve">jurnal </w:t>
      </w:r>
      <w:r w:rsidR="002145C4" w:rsidRPr="00FC6BF7">
        <w:rPr>
          <w:i/>
          <w:iCs/>
        </w:rPr>
        <w:t>teknoif</w:t>
      </w:r>
      <w:r w:rsidR="002145C4" w:rsidRPr="00FC6BF7">
        <w:t xml:space="preserve"> tidak menerapkan sistem </w:t>
      </w:r>
      <w:r w:rsidR="002145C4" w:rsidRPr="00FC6BF7">
        <w:rPr>
          <w:i/>
          <w:iCs/>
        </w:rPr>
        <w:t>metadata</w:t>
      </w:r>
      <w:r w:rsidR="002145C4" w:rsidRPr="00FC6BF7">
        <w:t xml:space="preserve">, maka proses </w:t>
      </w:r>
      <w:r w:rsidR="002145C4" w:rsidRPr="00FC6BF7">
        <w:lastRenderedPageBreak/>
        <w:t xml:space="preserve">pengelompokan informasi dengan standar kebutuhan untuk arsip jurnal </w:t>
      </w:r>
      <w:r w:rsidR="002145C4" w:rsidRPr="00FC6BF7">
        <w:rPr>
          <w:i/>
          <w:iCs/>
        </w:rPr>
        <w:t>teknoif</w:t>
      </w:r>
      <w:r w:rsidR="002145C4" w:rsidRPr="00FC6BF7">
        <w:t xml:space="preserve"> yang berisi judul, penulis, afiliasi dan abstrak kurang optimal</w:t>
      </w:r>
      <w:r w:rsidR="006F5567" w:rsidRPr="00FC6BF7">
        <w:t>.</w:t>
      </w:r>
    </w:p>
    <w:p w14:paraId="20354668" w14:textId="1991F0B0" w:rsidR="006F5567" w:rsidRPr="00FC6BF7" w:rsidRDefault="00497DD2" w:rsidP="00326098">
      <w:pPr>
        <w:pStyle w:val="text"/>
      </w:pPr>
      <w:r w:rsidRPr="00FC6BF7">
        <w:t xml:space="preserve">Ekstraksi teks sendiri memiliki peran dalam proses </w:t>
      </w:r>
      <w:r w:rsidRPr="00FC6BF7">
        <w:rPr>
          <w:i/>
          <w:iCs/>
        </w:rPr>
        <w:t>metadata</w:t>
      </w:r>
      <w:r w:rsidRPr="00FC6BF7">
        <w:t xml:space="preserve">, </w:t>
      </w:r>
      <w:r w:rsidRPr="00FC6BF7">
        <w:rPr>
          <w:i/>
          <w:iCs/>
        </w:rPr>
        <w:t>extraction</w:t>
      </w:r>
      <w:r w:rsidRPr="00FC6BF7">
        <w:t xml:space="preserve"> atau lebih umum dikenal dengan </w:t>
      </w:r>
      <w:r w:rsidRPr="00FC6BF7">
        <w:rPr>
          <w:i/>
          <w:iCs/>
        </w:rPr>
        <w:t>Information Extraction</w:t>
      </w:r>
      <w:r w:rsidRPr="00FC6BF7">
        <w:t xml:space="preserve">, akan menentukan bagian-bagian dari teks berupa informasi yang lebih terstruktur </w:t>
      </w:r>
      <w:r w:rsidRPr="00FC6BF7">
        <w:fldChar w:fldCharType="begin"/>
      </w:r>
      <w:r w:rsidR="005A3938" w:rsidRPr="00FC6BF7">
        <w:instrText xml:space="preserve"> ADDIN ZOTERO_ITEM CSL_CITATION {"citationID":"4XMHiYzA","properties":{"formattedCitation":"[3]","plainCitation":"[3]","noteIndex":0},"citationItems":[{"id":52,"uris":["http://zotero.org/users/14644714/items/P9ZBTHPD"],"itemData":{"id":52,"type":"article-journal","abstract":"The examination of complaints of labor violations is part of the main activity of the labor inspection section within the Department of Manpower. Monitors will examine companies that are considered to have violated labor laws based on a letter of complaint sent by the relevant union organization or legal aid agency. The easy way to communicate at this time, making the submission of complaint letters can be directly sent in the form of images through electronic media such as whatsapp or email. This makes it difficult for administrative staff to recapitulate incoming complaints because they have to read and enter data manually into the system. Therefore, this research was conducted to create a system that utilizes OCR technology and text feature extraction to be able to input complaints data automatically. This research resulted in a prototype of letter input and a database of letter storage that can be further utilized for Data Mining and Business Intelligent. OCR implementation is done by using the Tesseract library while the text feature selection utilizes the Natural Language Toolkit (NLTK) library. The results of testing of the prototype showed an accuracy of 66.7% of the OCR results and 91.67% of the manually typed letters.","issue":"4","language":"id","source":"Zotero","title":"Pemanfaatan Optical Character Recognition Dan Text Feature Extraction Untuk Membangun Basisdata Pengaduan Tenaga Kerja","volume":"4","author":[{"family":"Puspitarani","given":"Yan"},{"family":"Syukriyah","given":"Yenie"},{"family":"Widyatama","given":"Universitas"}],"issued":{"date-parts":[["2020"]]}}}],"schema":"https://github.com/citation-style-language/schema/raw/master/csl-citation.json"} </w:instrText>
      </w:r>
      <w:r w:rsidRPr="00FC6BF7">
        <w:fldChar w:fldCharType="separate"/>
      </w:r>
      <w:r w:rsidR="00AE0197" w:rsidRPr="00FC6BF7">
        <w:t>[3]</w:t>
      </w:r>
      <w:r w:rsidRPr="00FC6BF7">
        <w:fldChar w:fldCharType="end"/>
      </w:r>
      <w:r w:rsidRPr="00FC6BF7">
        <w:t>.</w:t>
      </w:r>
      <w:r w:rsidR="00AE0197" w:rsidRPr="00FC6BF7">
        <w:rPr>
          <w:i/>
          <w:iCs/>
        </w:rPr>
        <w:t xml:space="preserve"> Regular Expression (ReGex)</w:t>
      </w:r>
      <w:r w:rsidR="00AE0197" w:rsidRPr="00FC6BF7">
        <w:t xml:space="preserve"> mengenali pola yang dapat digunakan untuk mendeskripsikan pola dari kata yang ingin dicari</w:t>
      </w:r>
      <w:r w:rsidR="00AE0197" w:rsidRPr="00FC6BF7">
        <w:fldChar w:fldCharType="begin"/>
      </w:r>
      <w:r w:rsidR="00AE0197" w:rsidRPr="00FC6BF7">
        <w:instrText xml:space="preserve"> ADDIN ZOTERO_ITEM CSL_CITATION {"citationID":"8uRLLgTk","properties":{"formattedCitation":"[4]","plainCitation":"[4]","noteIndex":0},"citationItems":[{"id":395,"uris":["http://zotero.org/users/14644714/items/KYNSSBFX"],"itemData":{"id":395,"type":"article-journal","abstract":"Perkembangan teknologi dan dunia digital di masa sekarang menjadi semakin pesat. Salah satu contoh penggunaan teknologi yang sering dijumpai adalah program berbasis website. Website dibagi menjadi beberapa jenis yaitu website statis, dinamis dan interaktif. Pada bahasa pemrograman apapun, struktur program yang teratur atau terstruktur menjadi salah satu hal yang penting dalam pembuatan program. Selain struktur program, pemberian komentar pada program merupakan hal yang wajib bagi programmer untuk memudahkan fungsi-fungsi yang digunakan dalam pembuatan program. Komentar yang diletakan atau disimpan pada program berguna untuk melacak alur pada program jika terdapat kesalahan atau error saat dijalankan. Regular expression (regex) adalah notasi yang digunakan untuk mendeskripsikan pola dari kata yang ingin dicari. Kemampuan regex untuk mengenali pola tersebut akan diaplikasikan untuk mengenali pola bahasa pemrograman dalam tujuan memberi komentar pada kode sumber. Peneliti menerapkan regex kedalam HTML yang digunakan untuk memisahkan antara komentar dengan bukan komentar, serta menambahkan komentar baru. Dari hasil skala likert total skor yaitu 70% termasuk kategori setuju, baik atau suka. Maka dapat disimpulkan bahwa responde setuju menerapkan regex kedalam HTML.","container-title":"Jurnal Advanced Research Informatika","DOI":"10.24929/jars.v2i1.3078","ISSN":"3025-1796, 2985-3079","issue":"1","journalAbbreviation":"JARS","language":"id","page":"1-5","source":"DOI.org (Crossref)","title":"IMPLEMENTASI REGEX PADA PEMBERIAN KOMENTAR KODE PROGRAM HTML","volume":"2","author":[{"family":"Fadhillah","given":"Dini Nur"},{"family":"Rachman","given":"Andy"}],"issued":{"date-parts":[["2023",12,8]]}}}],"schema":"https://github.com/citation-style-language/schema/raw/master/csl-citation.json"} </w:instrText>
      </w:r>
      <w:r w:rsidR="00AE0197" w:rsidRPr="00FC6BF7">
        <w:fldChar w:fldCharType="separate"/>
      </w:r>
      <w:r w:rsidR="00AE0197" w:rsidRPr="00FC6BF7">
        <w:t>[4]</w:t>
      </w:r>
      <w:r w:rsidR="00AE0197" w:rsidRPr="00FC6BF7">
        <w:fldChar w:fldCharType="end"/>
      </w:r>
      <w:r w:rsidR="00AE0197" w:rsidRPr="00FC6BF7">
        <w:t>.</w:t>
      </w:r>
      <w:r w:rsidR="000B4A66" w:rsidRPr="00FC6BF7">
        <w:t xml:space="preserve"> Dengan penggunaan </w:t>
      </w:r>
      <w:r w:rsidR="000B4A66" w:rsidRPr="00FC6BF7">
        <w:rPr>
          <w:i/>
          <w:iCs/>
        </w:rPr>
        <w:t>ReGex</w:t>
      </w:r>
      <w:r w:rsidR="000B4A66" w:rsidRPr="00FC6BF7">
        <w:t xml:space="preserve"> dapat membuat pola yang kompleks untuk mencari kata-kata dengan karakteristik tertentu</w:t>
      </w:r>
      <w:r w:rsidR="000B4A66" w:rsidRPr="00FC6BF7">
        <w:fldChar w:fldCharType="begin"/>
      </w:r>
      <w:r w:rsidR="000B4A66" w:rsidRPr="00FC6BF7">
        <w:instrText xml:space="preserve"> ADDIN ZOTERO_ITEM CSL_CITATION {"citationID":"AGlkAt9c","properties":{"formattedCitation":"[5]","plainCitation":"[5]","noteIndex":0},"citationItems":[{"id":155,"uris":["http://zotero.org/users/14644714/items/X2FHMGBY"],"itemData":{"id":155,"type":"article-journal","abstract":"The Kamus Besar Bahasa Indonesia (KBBI) application is a software or application that allows users to access and search for the meaning of a single word in Indonesian along with its spelling. Indonesian has a complex morphological structure, where words can change form through affixation (addition of prefixes or suffixes), reduplication, or internal changes that create many dialectal variations and spelling variations that can affect word forms and writing patterns. This causes a variety of words that are similar but different in writing. On the other hand, that the Indonesian Dictionary application needs speed and accuracy of word searches then the program makes adjustments to those in the dictionary. Therefore, researchers analyze based on the data that has been obtained by the KBBI application using string matching (brute force) and regular expression algorithms. Researchers hope that the algorithms that have been analyzed can help solve problems in the KBBI application in conducting word searches to find the meaning of spelling funds.","container-title":"BIOS : Jurnal Teknologi Informasi dan Rekayasa Komputer","DOI":"10.37148/bios.v4i1.57","ISSN":"2722-0850","issue":"1","journalAbbreviation":"bios","language":"id","license":"https://creativecommons.org/licenses/by-sa/4.0","page":"34-41","source":"DOI.org (Crossref)","title":"Penerapan Algoritma String Matching dan Regular Expression pada Aplikasi Kamus Besar Bahasa Indonesia (KBBI)","volume":"4","author":[{"family":"Bintang","given":"Jasmine Mutiara"},{"family":"Ashshidiq","given":"Muhammad Faisal"},{"family":"Dzakwan","given":"Hilal Fakhri"}],"issued":{"date-parts":[["2023",3,30]]}}}],"schema":"https://github.com/citation-style-language/schema/raw/master/csl-citation.json"} </w:instrText>
      </w:r>
      <w:r w:rsidR="000B4A66" w:rsidRPr="00FC6BF7">
        <w:fldChar w:fldCharType="separate"/>
      </w:r>
      <w:r w:rsidR="000B4A66" w:rsidRPr="00FC6BF7">
        <w:t>[5]</w:t>
      </w:r>
      <w:r w:rsidR="000B4A66" w:rsidRPr="00FC6BF7">
        <w:fldChar w:fldCharType="end"/>
      </w:r>
      <w:r w:rsidR="000B4A66" w:rsidRPr="00FC6BF7">
        <w:t xml:space="preserve">. </w:t>
      </w:r>
    </w:p>
    <w:p w14:paraId="5896760D" w14:textId="186480A6" w:rsidR="0086306D" w:rsidRPr="00FC6BF7" w:rsidRDefault="0086306D" w:rsidP="00326098">
      <w:pPr>
        <w:pStyle w:val="text"/>
      </w:pPr>
      <w:r w:rsidRPr="00FC6BF7">
        <w:t xml:space="preserve">Penggunaan </w:t>
      </w:r>
      <w:r w:rsidRPr="00FC6BF7">
        <w:rPr>
          <w:i/>
          <w:iCs/>
        </w:rPr>
        <w:t xml:space="preserve">Regular Expression </w:t>
      </w:r>
      <w:r w:rsidRPr="00FC6BF7">
        <w:t>(</w:t>
      </w:r>
      <w:r w:rsidRPr="00FC6BF7">
        <w:rPr>
          <w:i/>
          <w:iCs/>
        </w:rPr>
        <w:t>ReGex</w:t>
      </w:r>
      <w:r w:rsidRPr="00FC6BF7">
        <w:t xml:space="preserve">) untuk ekstraksi </w:t>
      </w:r>
      <w:r w:rsidRPr="00FC6BF7">
        <w:rPr>
          <w:i/>
          <w:iCs/>
        </w:rPr>
        <w:t>Metadata</w:t>
      </w:r>
      <w:r w:rsidRPr="00FC6BF7">
        <w:t xml:space="preserve"> artikel merupakan metode yang dapat digunakan dalam menemukan informasi </w:t>
      </w:r>
      <w:r w:rsidRPr="00FC6BF7">
        <w:rPr>
          <w:i/>
          <w:iCs/>
        </w:rPr>
        <w:t>Metadata</w:t>
      </w:r>
      <w:r w:rsidRPr="00FC6BF7">
        <w:t xml:space="preserve">, terutama dalam mengidentifikasi judul, nama penulis, afiliasi, dan abstrak berdasarkan pola dari </w:t>
      </w:r>
      <w:r w:rsidRPr="00FC6BF7">
        <w:rPr>
          <w:i/>
          <w:iCs/>
        </w:rPr>
        <w:t>metadata</w:t>
      </w:r>
      <w:r w:rsidRPr="00FC6BF7">
        <w:t xml:space="preserve"> artikel.</w:t>
      </w:r>
      <w:r w:rsidR="00D163E9" w:rsidRPr="00FC6BF7">
        <w:t xml:space="preserve"> Dengan menggunakan sistem ekstraksi </w:t>
      </w:r>
      <w:r w:rsidR="00D163E9" w:rsidRPr="00FC6BF7">
        <w:rPr>
          <w:i/>
          <w:iCs/>
        </w:rPr>
        <w:t>metadata</w:t>
      </w:r>
      <w:r w:rsidR="00D163E9" w:rsidRPr="00FC6BF7">
        <w:t xml:space="preserve"> diharapkan dapat menjadi lebih cepat dan efisien dibandingkan dengan proses pengamatan satu persatu dari setiap artikel.</w:t>
      </w:r>
    </w:p>
    <w:p w14:paraId="5A579D68" w14:textId="2F8F1E63" w:rsidR="00F3035D" w:rsidRDefault="00F3035D" w:rsidP="00326098">
      <w:pPr>
        <w:pStyle w:val="text"/>
      </w:pPr>
      <w:r w:rsidRPr="00FC6BF7">
        <w:rPr>
          <w:i/>
          <w:iCs/>
        </w:rPr>
        <w:t>Extreme Programming</w:t>
      </w:r>
      <w:r w:rsidRPr="00FC6BF7">
        <w:t xml:space="preserve"> merupakan sebuah pendekatan atau model pengembangan perangkat lunak yang mencoba menyederhanakan berbagai tahapan dalam proses pengembangan tersebut sehingga menjadi lebih adaptif dan fleksibel</w:t>
      </w:r>
      <w:r w:rsidRPr="00FC6BF7">
        <w:fldChar w:fldCharType="begin"/>
      </w:r>
      <w:r w:rsidR="00E6366E" w:rsidRPr="00FC6BF7">
        <w:instrText xml:space="preserve"> ADDIN ZOTERO_ITEM CSL_CITATION {"citationID":"q2WQPwqo","properties":{"formattedCitation":"[6]","plainCitation":"[6]","noteIndex":0},"citationItems":[{"id":429,"uris":["http://zotero.org/users/14644714/items/AFY8BJUL"],"itemData":{"id":429,"type":"article-journal","abstract":"Advertising Information System is a system that provides information services in the form of advertising data, invoice generation and advertising reports. The existence of this information system is important. In this case, PT. Harian Topskor really needs an information system that supports the data management process related to advertising. Data management related to advertising at PT. Harian Topskor has not been managed properly so errors often occur, for this reason this study aims to create a web-based application using the Extreme Programming (XP) method which is beneficial for PT. Topskor Daily to facilitate the processing of advertising data and database design tools in the form of ERD (Entity Relationship Diagram). In software development there are several approaches or methods used, in this study the method used is Extreme Programming (XP) to build an advertising information system. Extreme Programming (XP) is a software engineering process that tends to use an object-oriented approach and the target of this method is a team formed on a small to medium scale and this method is also suitable if the team is faced with unclear requirements or changes in requirements. which is very fast, while making the software in this research, the author uses the Java NetBeans software and for the database using PhpMyAdmin. The design of this information system is the best solution to solve the problems that exist in this company, and with a computerized system an effective and efficient activity can be achieved in supporting activities at PT. Top scorer daily.","language":"id","source":"Zotero","title":"SISTEM INFORMASI PEMASANGAN IKLAN KORAN PADA PT. HARIAN TOPSKOR DENGAN METODE EXTREME PROGRAMMING (XP)","volume":"06","author":[{"family":"Septiani","given":"Noer Azni"},{"family":"Yanti","given":"Lita Devi"}],"issued":{"date-parts":[["2021",12,2]]}}}],"schema":"https://github.com/citation-style-language/schema/raw/master/csl-citation.json"} </w:instrText>
      </w:r>
      <w:r w:rsidRPr="00FC6BF7">
        <w:fldChar w:fldCharType="separate"/>
      </w:r>
      <w:r w:rsidR="00E6366E" w:rsidRPr="00FC6BF7">
        <w:t>[6]</w:t>
      </w:r>
      <w:r w:rsidRPr="00FC6BF7">
        <w:fldChar w:fldCharType="end"/>
      </w:r>
      <w:r w:rsidR="00E6366E" w:rsidRPr="00FC6BF7">
        <w:t xml:space="preserve">. </w:t>
      </w:r>
      <w:r w:rsidR="00E6366E" w:rsidRPr="00FC6BF7">
        <w:rPr>
          <w:i/>
          <w:iCs/>
        </w:rPr>
        <w:t>Extreme Programming</w:t>
      </w:r>
      <w:r w:rsidR="00E6366E" w:rsidRPr="00FC6BF7">
        <w:t xml:space="preserve"> tepat digunakan dalam perancangan dan pengembangan sistem, yang membutuhkan sifat fleksibel dan interaksi dengan pengguna untuk menyelesaikan masalah yang ada sehingga dapat membantu dalam mengelola arsip jurnal </w:t>
      </w:r>
      <w:r w:rsidR="00E6366E" w:rsidRPr="00FC6BF7">
        <w:rPr>
          <w:i/>
          <w:iCs/>
        </w:rPr>
        <w:t>teknoif</w:t>
      </w:r>
      <w:r w:rsidR="00E6366E" w:rsidRPr="00FC6BF7">
        <w:t>.</w:t>
      </w:r>
    </w:p>
    <w:p w14:paraId="4D61640F" w14:textId="77777777" w:rsidR="003738FC" w:rsidRPr="00FC6BF7" w:rsidRDefault="003738FC" w:rsidP="00326098">
      <w:pPr>
        <w:pStyle w:val="text"/>
      </w:pPr>
    </w:p>
    <w:p w14:paraId="5B45EC63" w14:textId="77777777" w:rsidR="008C297F" w:rsidRPr="00FC6BF7" w:rsidRDefault="008C297F" w:rsidP="00326098">
      <w:pPr>
        <w:pStyle w:val="1"/>
        <w:spacing w:after="0"/>
        <w:ind w:left="426" w:hanging="426"/>
      </w:pPr>
      <w:r w:rsidRPr="00FC6BF7">
        <w:t>METODE</w:t>
      </w:r>
    </w:p>
    <w:p w14:paraId="3E0830D3" w14:textId="13B5CA48" w:rsidR="008C297F" w:rsidRDefault="008C297F" w:rsidP="00326098">
      <w:pPr>
        <w:pStyle w:val="text"/>
        <w:rPr>
          <w:i/>
          <w:iCs/>
        </w:rPr>
      </w:pPr>
      <w:r w:rsidRPr="00FC6BF7">
        <w:t>Penelitian yang bertujuan untuk meneliti proses ekstraksi</w:t>
      </w:r>
      <w:r w:rsidRPr="00FC6BF7">
        <w:rPr>
          <w:i/>
          <w:iCs/>
        </w:rPr>
        <w:t xml:space="preserve"> teks metadata</w:t>
      </w:r>
      <w:r w:rsidRPr="00FC6BF7">
        <w:t xml:space="preserve"> artikel menggunakan metode </w:t>
      </w:r>
      <w:r w:rsidRPr="00FC6BF7">
        <w:rPr>
          <w:i/>
          <w:iCs/>
        </w:rPr>
        <w:t>Regular Expression</w:t>
      </w:r>
      <w:r w:rsidRPr="00FC6BF7">
        <w:t xml:space="preserve"> (</w:t>
      </w:r>
      <w:r w:rsidRPr="00FC6BF7">
        <w:rPr>
          <w:i/>
          <w:iCs/>
        </w:rPr>
        <w:t>RegEx</w:t>
      </w:r>
      <w:r w:rsidRPr="00FC6BF7">
        <w:t xml:space="preserve">) pada sistem pengelompokan dan pengelolaan informasi </w:t>
      </w:r>
      <w:r w:rsidRPr="00FC6BF7">
        <w:rPr>
          <w:i/>
          <w:iCs/>
        </w:rPr>
        <w:t>metadata</w:t>
      </w:r>
      <w:r w:rsidRPr="00FC6BF7">
        <w:t xml:space="preserve"> artikel. Sistem ini dibuat untuk dapat melakukan mengumpulkan informasi </w:t>
      </w:r>
      <w:r w:rsidRPr="00FC6BF7">
        <w:rPr>
          <w:i/>
          <w:iCs/>
        </w:rPr>
        <w:t>metadata</w:t>
      </w:r>
      <w:r w:rsidRPr="00FC6BF7">
        <w:t xml:space="preserve"> artikel</w:t>
      </w:r>
      <w:r w:rsidRPr="00FC6BF7">
        <w:rPr>
          <w:i/>
          <w:iCs/>
        </w:rPr>
        <w:t>.</w:t>
      </w:r>
    </w:p>
    <w:p w14:paraId="62F9060F" w14:textId="77777777" w:rsidR="003738FC" w:rsidRPr="00FC6BF7" w:rsidRDefault="003738FC" w:rsidP="00326098">
      <w:pPr>
        <w:pStyle w:val="text"/>
        <w:rPr>
          <w:i/>
          <w:iCs/>
        </w:rPr>
      </w:pPr>
    </w:p>
    <w:p w14:paraId="0273ADC7" w14:textId="594DB0E9" w:rsidR="00BF3F13" w:rsidRPr="00FC6BF7" w:rsidRDefault="00BF3F13" w:rsidP="00326098">
      <w:pPr>
        <w:pStyle w:val="21"/>
        <w:spacing w:after="0"/>
      </w:pPr>
      <w:bookmarkStart w:id="2" w:name="_Toc181181588"/>
      <w:bookmarkStart w:id="3" w:name="_Toc204329751"/>
      <w:r w:rsidRPr="00FC6BF7">
        <w:t>Metode Pengumpulan Data</w:t>
      </w:r>
      <w:bookmarkEnd w:id="2"/>
      <w:bookmarkEnd w:id="3"/>
    </w:p>
    <w:p w14:paraId="1CABB652" w14:textId="37A2FA93" w:rsidR="00416B19" w:rsidRDefault="00416B19" w:rsidP="00326098">
      <w:pPr>
        <w:pStyle w:val="text"/>
      </w:pPr>
      <w:r w:rsidRPr="00FC6BF7">
        <w:t>Informasi dan data yang dikumpulkan dilakukan dengan metode sebagai berikut:</w:t>
      </w:r>
    </w:p>
    <w:p w14:paraId="441F74DC" w14:textId="77777777" w:rsidR="003738FC" w:rsidRPr="00FC6BF7" w:rsidRDefault="003738FC" w:rsidP="00326098">
      <w:pPr>
        <w:pStyle w:val="text"/>
      </w:pPr>
    </w:p>
    <w:p w14:paraId="2D310108" w14:textId="77777777" w:rsidR="00B07371" w:rsidRPr="00FC6BF7" w:rsidRDefault="00B07371" w:rsidP="003738FC">
      <w:pPr>
        <w:pStyle w:val="DaftarParagraf"/>
        <w:numPr>
          <w:ilvl w:val="1"/>
          <w:numId w:val="1"/>
        </w:numPr>
        <w:spacing w:after="0"/>
        <w:ind w:left="284" w:hanging="284"/>
        <w:rPr>
          <w:rFonts w:ascii="Times New Roman" w:hAnsi="Times New Roman" w:cs="Times New Roman"/>
          <w:sz w:val="24"/>
          <w:szCs w:val="24"/>
        </w:rPr>
      </w:pPr>
      <w:r w:rsidRPr="00FC6BF7">
        <w:rPr>
          <w:rFonts w:ascii="Times New Roman" w:hAnsi="Times New Roman" w:cs="Times New Roman"/>
          <w:sz w:val="24"/>
          <w:szCs w:val="24"/>
        </w:rPr>
        <w:t>Studi Literatur</w:t>
      </w:r>
    </w:p>
    <w:p w14:paraId="34822FDF" w14:textId="4251489B" w:rsidR="00331B64" w:rsidRDefault="00331B64" w:rsidP="00326098">
      <w:pPr>
        <w:pStyle w:val="text"/>
      </w:pPr>
      <w:r w:rsidRPr="00FC6BF7">
        <w:t>Melakukan pengumpulan data dengan membaca beberapa literatur yang mendukung dan berkaitan dengan penelitian, sehingga dapat memberikan informasi yang relevan dan mendalam. Literatur ini membantu dalam memahami teori, metode, dan temuan terdahulu sebagai dasar penyusunan penelitian.</w:t>
      </w:r>
    </w:p>
    <w:p w14:paraId="245B6667" w14:textId="77777777" w:rsidR="003738FC" w:rsidRPr="00FC6BF7" w:rsidRDefault="003738FC" w:rsidP="00326098">
      <w:pPr>
        <w:pStyle w:val="text"/>
      </w:pPr>
    </w:p>
    <w:p w14:paraId="4726A4D0" w14:textId="77777777" w:rsidR="00B07371" w:rsidRPr="00FC6BF7" w:rsidRDefault="00B07371" w:rsidP="003738FC">
      <w:pPr>
        <w:pStyle w:val="DaftarParagraf"/>
        <w:numPr>
          <w:ilvl w:val="1"/>
          <w:numId w:val="1"/>
        </w:numPr>
        <w:spacing w:after="0"/>
        <w:ind w:left="284" w:hanging="284"/>
        <w:rPr>
          <w:rFonts w:ascii="Times New Roman" w:hAnsi="Times New Roman" w:cs="Times New Roman"/>
          <w:sz w:val="24"/>
          <w:szCs w:val="24"/>
        </w:rPr>
      </w:pPr>
      <w:r w:rsidRPr="00FC6BF7">
        <w:rPr>
          <w:rFonts w:ascii="Times New Roman" w:hAnsi="Times New Roman" w:cs="Times New Roman"/>
          <w:sz w:val="24"/>
          <w:szCs w:val="24"/>
        </w:rPr>
        <w:t>Wawancara</w:t>
      </w:r>
    </w:p>
    <w:p w14:paraId="36909DAD" w14:textId="46496205" w:rsidR="00331B64" w:rsidRDefault="00331B64" w:rsidP="00326098">
      <w:pPr>
        <w:pStyle w:val="text"/>
      </w:pPr>
      <w:r w:rsidRPr="00FC6BF7">
        <w:t xml:space="preserve">Wawancara dilakukan untuk mendapatkan informasi maupun data – data yang dibutuhkan </w:t>
      </w:r>
      <w:r w:rsidR="00DE4AF8" w:rsidRPr="00FC6BF7">
        <w:t xml:space="preserve">dengan </w:t>
      </w:r>
      <w:r w:rsidRPr="00FC6BF7">
        <w:t xml:space="preserve">melakukan wawancara dengan pihak yang terkait sebagai pengelola jurnal. Pengelola jurnal mengatakan bahwa permasalahan yang dialaminya sekarang perlu melakukan peninjauan secara satu tersatu untuk menemukan informasi </w:t>
      </w:r>
      <w:r w:rsidRPr="00FC6BF7">
        <w:rPr>
          <w:i/>
          <w:iCs/>
        </w:rPr>
        <w:t>metadata</w:t>
      </w:r>
      <w:r w:rsidRPr="00FC6BF7">
        <w:t xml:space="preserve"> artikel dalam mengelola jurnal. Proses meninjau satu persatu informasi dimulai dari judul, penulis, afiliasi dan abstrak kemudian di cocokkan antara penul</w:t>
      </w:r>
      <w:r w:rsidR="00B25862" w:rsidRPr="00FC6BF7">
        <w:t>i</w:t>
      </w:r>
      <w:r w:rsidRPr="00FC6BF7">
        <w:t>s satu hingga seterusnya jika penulis lebih dari satu kemudian dihubungkan ke judul artikel.</w:t>
      </w:r>
    </w:p>
    <w:p w14:paraId="6728074D" w14:textId="77777777" w:rsidR="003738FC" w:rsidRPr="00FC6BF7" w:rsidRDefault="003738FC" w:rsidP="00326098">
      <w:pPr>
        <w:pStyle w:val="text"/>
      </w:pPr>
    </w:p>
    <w:p w14:paraId="0019398C" w14:textId="5F8BB158" w:rsidR="00B07371" w:rsidRPr="00FC6BF7" w:rsidRDefault="00B07371" w:rsidP="003738FC">
      <w:pPr>
        <w:pStyle w:val="DaftarParagraf"/>
        <w:numPr>
          <w:ilvl w:val="1"/>
          <w:numId w:val="1"/>
        </w:numPr>
        <w:spacing w:after="0"/>
        <w:ind w:left="284" w:hanging="284"/>
        <w:rPr>
          <w:rFonts w:ascii="Times New Roman" w:hAnsi="Times New Roman" w:cs="Times New Roman"/>
          <w:sz w:val="24"/>
          <w:szCs w:val="24"/>
        </w:rPr>
      </w:pPr>
      <w:r w:rsidRPr="00FC6BF7">
        <w:rPr>
          <w:rFonts w:ascii="Times New Roman" w:hAnsi="Times New Roman" w:cs="Times New Roman"/>
          <w:i/>
          <w:iCs/>
          <w:sz w:val="24"/>
          <w:szCs w:val="24"/>
        </w:rPr>
        <w:t>Dataset Metadata</w:t>
      </w:r>
      <w:r w:rsidRPr="00FC6BF7">
        <w:rPr>
          <w:rFonts w:ascii="Times New Roman" w:hAnsi="Times New Roman" w:cs="Times New Roman"/>
          <w:sz w:val="24"/>
          <w:szCs w:val="24"/>
        </w:rPr>
        <w:t xml:space="preserve"> Artikel</w:t>
      </w:r>
    </w:p>
    <w:p w14:paraId="1308047B" w14:textId="39DBCB5E" w:rsidR="00247D71" w:rsidRPr="00FC6BF7" w:rsidRDefault="00247D71" w:rsidP="00326098">
      <w:pPr>
        <w:pStyle w:val="text"/>
      </w:pPr>
      <w:r w:rsidRPr="00FC6BF7">
        <w:rPr>
          <w:rFonts w:eastAsia="Times New Roman"/>
          <w:i/>
          <w:iCs/>
          <w:kern w:val="0"/>
          <w14:ligatures w14:val="none"/>
        </w:rPr>
        <w:t>Dataset metadata</w:t>
      </w:r>
      <w:r w:rsidRPr="00FC6BF7">
        <w:rPr>
          <w:rFonts w:eastAsia="Times New Roman"/>
          <w:kern w:val="0"/>
          <w14:ligatures w14:val="none"/>
        </w:rPr>
        <w:t xml:space="preserve"> artikel meliputi sekumpulan data yang memuat informasi penting mengenai artikel ilmiah, yang berfungsi untuk menjelaskan dan memberikan konteks terhadap isi artikel tersebut. </w:t>
      </w:r>
      <w:r w:rsidRPr="00FC6BF7">
        <w:rPr>
          <w:rFonts w:eastAsia="Times New Roman"/>
          <w:i/>
          <w:iCs/>
          <w:kern w:val="0"/>
          <w14:ligatures w14:val="none"/>
        </w:rPr>
        <w:t>Metadata</w:t>
      </w:r>
      <w:r w:rsidRPr="00FC6BF7">
        <w:rPr>
          <w:rFonts w:eastAsia="Times New Roman"/>
          <w:kern w:val="0"/>
          <w14:ligatures w14:val="none"/>
        </w:rPr>
        <w:t xml:space="preserve"> artikel yang digunakan untuk pengelolaan serta pencarian data.</w:t>
      </w:r>
    </w:p>
    <w:p w14:paraId="6941B4A9" w14:textId="77777777" w:rsidR="00ED4090" w:rsidRPr="00FC6BF7" w:rsidRDefault="00350039" w:rsidP="00326098">
      <w:pPr>
        <w:pStyle w:val="text"/>
        <w:keepNext/>
        <w:ind w:firstLine="0"/>
        <w:jc w:val="center"/>
      </w:pPr>
      <w:r w:rsidRPr="00FC6BF7">
        <w:rPr>
          <w:noProof/>
        </w:rPr>
        <w:lastRenderedPageBreak/>
        <w:drawing>
          <wp:inline distT="0" distB="0" distL="0" distR="0" wp14:anchorId="6829DD41" wp14:editId="507789A7">
            <wp:extent cx="2835275" cy="4593376"/>
            <wp:effectExtent l="19050" t="19050" r="22225" b="17145"/>
            <wp:docPr id="63651590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515903" name=""/>
                    <pic:cNvPicPr/>
                  </pic:nvPicPr>
                  <pic:blipFill rotWithShape="1">
                    <a:blip r:embed="rId61"/>
                    <a:srcRect l="13093" t="5022" r="10585" b="6481"/>
                    <a:stretch>
                      <a:fillRect/>
                    </a:stretch>
                  </pic:blipFill>
                  <pic:spPr bwMode="auto">
                    <a:xfrm>
                      <a:off x="0" y="0"/>
                      <a:ext cx="2835275" cy="459337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B24B51B" w14:textId="3793E426" w:rsidR="00350039" w:rsidRDefault="00ED4090" w:rsidP="00326098">
      <w:pPr>
        <w:pStyle w:val="Keterangan"/>
        <w:spacing w:after="0"/>
        <w:rPr>
          <w:iCs w:val="0"/>
        </w:rPr>
      </w:pPr>
      <w:r w:rsidRPr="00FC6BF7">
        <w:t xml:space="preserve">Gambar </w:t>
      </w:r>
      <w:r w:rsidRPr="00FC6BF7">
        <w:fldChar w:fldCharType="begin"/>
      </w:r>
      <w:r w:rsidRPr="00FC6BF7">
        <w:instrText xml:space="preserve"> SEQ Gambar \* ARABIC </w:instrText>
      </w:r>
      <w:r w:rsidRPr="00FC6BF7">
        <w:fldChar w:fldCharType="separate"/>
      </w:r>
      <w:r w:rsidR="00953FEB">
        <w:rPr>
          <w:noProof/>
        </w:rPr>
        <w:t>1</w:t>
      </w:r>
      <w:r w:rsidRPr="00FC6BF7">
        <w:fldChar w:fldCharType="end"/>
      </w:r>
      <w:r w:rsidR="002E7740">
        <w:t>.</w:t>
      </w:r>
      <w:r w:rsidRPr="00FC6BF7">
        <w:t xml:space="preserve"> </w:t>
      </w:r>
      <w:r w:rsidRPr="002E7740">
        <w:rPr>
          <w:rFonts w:cs="Times New Roman"/>
          <w:b w:val="0"/>
          <w:bCs/>
          <w:i/>
          <w:iCs w:val="0"/>
          <w:szCs w:val="24"/>
        </w:rPr>
        <w:t>Dataset</w:t>
      </w:r>
      <w:r w:rsidRPr="002E7740">
        <w:rPr>
          <w:rFonts w:cs="Times New Roman"/>
          <w:b w:val="0"/>
          <w:bCs/>
          <w:szCs w:val="24"/>
        </w:rPr>
        <w:t xml:space="preserve"> </w:t>
      </w:r>
      <w:r w:rsidRPr="002E7740">
        <w:rPr>
          <w:rFonts w:cs="Times New Roman"/>
          <w:b w:val="0"/>
          <w:bCs/>
          <w:i/>
          <w:iCs w:val="0"/>
          <w:szCs w:val="24"/>
        </w:rPr>
        <w:t>metadata</w:t>
      </w:r>
      <w:r w:rsidRPr="002E7740">
        <w:rPr>
          <w:rFonts w:cs="Times New Roman"/>
          <w:b w:val="0"/>
          <w:bCs/>
          <w:szCs w:val="24"/>
        </w:rPr>
        <w:t xml:space="preserve"> </w:t>
      </w:r>
      <w:r w:rsidRPr="002E7740">
        <w:rPr>
          <w:b w:val="0"/>
          <w:bCs/>
          <w:iCs w:val="0"/>
        </w:rPr>
        <w:t>artikel</w:t>
      </w:r>
    </w:p>
    <w:p w14:paraId="5943915A" w14:textId="77777777" w:rsidR="003738FC" w:rsidRPr="003738FC" w:rsidRDefault="003738FC" w:rsidP="003738FC"/>
    <w:p w14:paraId="667DD0F8" w14:textId="463D268D" w:rsidR="0069609A" w:rsidRPr="00FC6BF7" w:rsidRDefault="0069609A" w:rsidP="00326098">
      <w:pPr>
        <w:pStyle w:val="text"/>
      </w:pPr>
      <w:r w:rsidRPr="00FC6BF7">
        <w:t xml:space="preserve">Pada Gambar 1 merupakan </w:t>
      </w:r>
      <w:r w:rsidRPr="00FC6BF7">
        <w:rPr>
          <w:i/>
          <w:iCs/>
        </w:rPr>
        <w:t xml:space="preserve">dataset metadata </w:t>
      </w:r>
      <w:r w:rsidRPr="00FC6BF7">
        <w:t>artikel meliputi:</w:t>
      </w:r>
    </w:p>
    <w:p w14:paraId="03C697C2" w14:textId="62039E54" w:rsidR="0069609A" w:rsidRPr="00FC6BF7" w:rsidRDefault="0069609A" w:rsidP="00326098">
      <w:pPr>
        <w:pStyle w:val="text"/>
        <w:numPr>
          <w:ilvl w:val="0"/>
          <w:numId w:val="4"/>
        </w:numPr>
        <w:ind w:left="426" w:hanging="426"/>
      </w:pPr>
      <w:r w:rsidRPr="00FC6BF7">
        <w:t>Judul Artikel yang berisikan gambaran singkat isi artikel.</w:t>
      </w:r>
    </w:p>
    <w:p w14:paraId="74B8A2E6" w14:textId="77777777" w:rsidR="0069609A" w:rsidRPr="00FC6BF7" w:rsidRDefault="0069609A" w:rsidP="00326098">
      <w:pPr>
        <w:pStyle w:val="text"/>
        <w:numPr>
          <w:ilvl w:val="0"/>
          <w:numId w:val="4"/>
        </w:numPr>
        <w:ind w:left="426" w:hanging="426"/>
      </w:pPr>
      <w:r w:rsidRPr="00FC6BF7">
        <w:t>Penulis yang berisikan nama orang atau kelompok yang menulis artikel.</w:t>
      </w:r>
    </w:p>
    <w:p w14:paraId="6A4E3EF3" w14:textId="77777777" w:rsidR="0069609A" w:rsidRPr="00FC6BF7" w:rsidRDefault="0069609A" w:rsidP="00326098">
      <w:pPr>
        <w:pStyle w:val="text"/>
        <w:numPr>
          <w:ilvl w:val="0"/>
          <w:numId w:val="4"/>
        </w:numPr>
        <w:ind w:left="426" w:hanging="426"/>
      </w:pPr>
      <w:r w:rsidRPr="00FC6BF7">
        <w:t>Afiliasi yang berisikan institusi atau organisasi asal penulis.</w:t>
      </w:r>
    </w:p>
    <w:p w14:paraId="56D1D19C" w14:textId="77777777" w:rsidR="0069609A" w:rsidRDefault="0069609A" w:rsidP="00326098">
      <w:pPr>
        <w:pStyle w:val="text"/>
        <w:numPr>
          <w:ilvl w:val="0"/>
          <w:numId w:val="4"/>
        </w:numPr>
        <w:ind w:left="426" w:hanging="426"/>
      </w:pPr>
      <w:r w:rsidRPr="00FC6BF7">
        <w:t>Abstrak yang berisikan ringkasan artikel di antaranya tujuan, metode, hasil, dan kesimpulan.</w:t>
      </w:r>
    </w:p>
    <w:p w14:paraId="02AA7ACB" w14:textId="77777777" w:rsidR="003738FC" w:rsidRPr="00FC6BF7" w:rsidRDefault="003738FC" w:rsidP="003738FC">
      <w:pPr>
        <w:pStyle w:val="text"/>
        <w:ind w:left="426" w:firstLine="0"/>
      </w:pPr>
    </w:p>
    <w:p w14:paraId="3DA36E5F" w14:textId="614A2414" w:rsidR="001243E4" w:rsidRPr="00FC6BF7" w:rsidRDefault="00645CCB" w:rsidP="00326098">
      <w:pPr>
        <w:pStyle w:val="21"/>
        <w:spacing w:after="0"/>
      </w:pPr>
      <w:bookmarkStart w:id="4" w:name="_Toc181181589"/>
      <w:bookmarkStart w:id="5" w:name="_Toc204329752"/>
      <w:r w:rsidRPr="00FC6BF7">
        <w:t xml:space="preserve">Metode </w:t>
      </w:r>
      <w:bookmarkEnd w:id="4"/>
      <w:r w:rsidRPr="00FC6BF7">
        <w:t xml:space="preserve">Ekstraksi </w:t>
      </w:r>
      <w:r w:rsidRPr="00FC6BF7">
        <w:rPr>
          <w:i/>
          <w:iCs/>
        </w:rPr>
        <w:t>Metadata</w:t>
      </w:r>
      <w:bookmarkEnd w:id="5"/>
    </w:p>
    <w:p w14:paraId="474AF6B5" w14:textId="62CADEA5" w:rsidR="00030972" w:rsidRPr="00FC6BF7" w:rsidRDefault="00DE79A2" w:rsidP="00326098">
      <w:pPr>
        <w:pStyle w:val="text"/>
      </w:pPr>
      <w:r w:rsidRPr="00FC6BF7">
        <w:t>T</w:t>
      </w:r>
      <w:r w:rsidR="00030972" w:rsidRPr="00FC6BF7">
        <w:t xml:space="preserve">eknik ekstraksi teks dari dokumen yang diunggah untuk mendapatkan </w:t>
      </w:r>
      <w:r w:rsidR="00030972" w:rsidRPr="00FC6BF7">
        <w:rPr>
          <w:i/>
          <w:iCs/>
        </w:rPr>
        <w:t>metadata</w:t>
      </w:r>
      <w:r w:rsidR="00030972" w:rsidRPr="00FC6BF7">
        <w:t xml:space="preserve"> artikel</w:t>
      </w:r>
      <w:r w:rsidR="004E094F" w:rsidRPr="00FC6BF7">
        <w:t>.</w:t>
      </w:r>
      <w:r w:rsidR="001F18B0" w:rsidRPr="00FC6BF7">
        <w:t xml:space="preserve"> </w:t>
      </w:r>
      <w:r w:rsidR="004E094F" w:rsidRPr="00FC6BF7">
        <w:rPr>
          <w:i/>
          <w:iCs/>
        </w:rPr>
        <w:t>Metadata</w:t>
      </w:r>
      <w:r w:rsidR="004E094F" w:rsidRPr="00FC6BF7">
        <w:t xml:space="preserve"> untuk artikel adalah informasi mengenai artikel. Misalnya data pengarang, judul artikel, tahun, tanggal publikasi. Dapat pula merupakan bahan deskriptif seperti kata kunci dan abstrak. Sehingga, untuk memudahkan pengarsipan dan pencarian kembali sebuah artikel ilmiah dibutuhkan sebuah </w:t>
      </w:r>
      <w:r w:rsidR="004E094F" w:rsidRPr="00FC6BF7">
        <w:rPr>
          <w:i/>
          <w:iCs/>
        </w:rPr>
        <w:t>metadata</w:t>
      </w:r>
      <w:r w:rsidR="004E094F" w:rsidRPr="00FC6BF7">
        <w:t xml:space="preserve"> dari artikel ilmiah itu sendiri </w:t>
      </w:r>
      <w:r w:rsidR="004E094F" w:rsidRPr="00FC6BF7">
        <w:fldChar w:fldCharType="begin"/>
      </w:r>
      <w:r w:rsidR="004E094F" w:rsidRPr="00FC6BF7">
        <w:instrText xml:space="preserve"> ADDIN ZOTERO_ITEM CSL_CITATION {"citationID":"mQaSqOKS","properties":{"formattedCitation":"[2]","plainCitation":"[2]","noteIndex":0},"citationItems":[{"id":50,"uris":["http://zotero.org/users/14644714/items/A3U8BFWA"],"itemData":{"id":50,"type":"article-journal","abstract":"Department of information technology, State Polytechnic of Malang archives its scientific article with Open Journal Systems (OJS) platform. Archiving in OJS needs to write the scientific article metadata manually through a form. Metadata of this scientific article includes title, author, agency, writer e-mail, abstract, keywords and bibliography. Inserting scientific articles metadata in OJS manually takes quite a long time because of the procedure in OJS itself. Highlighting this problem, this research proposes a text processing addon system for OJS that able to extract the scientific article's metadata automatically. The system is built with rule-based text parsing method. In this method, the authors composed some rules to obtain the metadata of scientific article. Scientific articles were uploaded into the system to capture the metadata of the scientific article automatically. The metadata was then stored in XML. In OJS add-on there is native XML plugin tool that able to export - import the scientific article metadata for OJS. The experimental results show the system able to facilitate the archiving of scientific articles 13 times faster.","container-title":"Jurnal Teknologi Informasi dan Ilmu Komputer","DOI":"10.25126/jtiik.2019621227","ISSN":"2528-6579, 2355-7699","issue":"2","journalAbbreviation":"JTIIK","language":"id","page":"123-128","source":"DOI.org (Crossref)","title":"Pengembangan Sistem Ekstraksi Metadata Artikel ilmiah secara Otomatis","volume":"6","author":[{"family":"Rahutomo","given":"Faisal"},{"family":"Irawati","given":"Dyah Ayu"},{"family":"Pramudita","given":"Muhammad Aisamuddin Eka"}],"issued":{"date-parts":[["2019",2,25]]}}}],"schema":"https://github.com/citation-style-language/schema/raw/master/csl-citation.json"} </w:instrText>
      </w:r>
      <w:r w:rsidR="004E094F" w:rsidRPr="00FC6BF7">
        <w:fldChar w:fldCharType="separate"/>
      </w:r>
      <w:r w:rsidR="004E094F" w:rsidRPr="00FC6BF7">
        <w:t>[2]</w:t>
      </w:r>
      <w:r w:rsidR="004E094F" w:rsidRPr="00FC6BF7">
        <w:fldChar w:fldCharType="end"/>
      </w:r>
      <w:r w:rsidR="00030972" w:rsidRPr="00FC6BF7">
        <w:t xml:space="preserve">. Tujuan ekstraksi </w:t>
      </w:r>
      <w:r w:rsidR="00030972" w:rsidRPr="00FC6BF7">
        <w:rPr>
          <w:i/>
          <w:iCs/>
        </w:rPr>
        <w:t>metadata</w:t>
      </w:r>
      <w:r w:rsidR="00030972" w:rsidRPr="00FC6BF7">
        <w:t xml:space="preserve"> adalah untuk mengidentifikasi informasi penting dalam artikel tanpa harus membuka dokumen satu per satu. Berikut badan alur dari proses ekstasi </w:t>
      </w:r>
      <w:r w:rsidR="00030972" w:rsidRPr="00FC6BF7">
        <w:rPr>
          <w:i/>
          <w:iCs/>
        </w:rPr>
        <w:t>metadata</w:t>
      </w:r>
      <w:r w:rsidR="00030972" w:rsidRPr="00FC6BF7">
        <w:t>:</w:t>
      </w:r>
    </w:p>
    <w:p w14:paraId="007CE2AE" w14:textId="77777777" w:rsidR="005314E3" w:rsidRPr="00FC6BF7" w:rsidRDefault="005314E3" w:rsidP="00326098">
      <w:pPr>
        <w:pStyle w:val="text"/>
        <w:keepNext/>
        <w:ind w:firstLine="0"/>
        <w:jc w:val="center"/>
      </w:pPr>
      <w:r w:rsidRPr="00FC6BF7">
        <w:rPr>
          <w:noProof/>
        </w:rPr>
        <w:lastRenderedPageBreak/>
        <w:drawing>
          <wp:inline distT="0" distB="0" distL="0" distR="0" wp14:anchorId="0C575430" wp14:editId="13107445">
            <wp:extent cx="2835275" cy="4739065"/>
            <wp:effectExtent l="0" t="0" r="3175" b="4445"/>
            <wp:docPr id="47330850"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835275" cy="4739065"/>
                    </a:xfrm>
                    <a:prstGeom prst="rect">
                      <a:avLst/>
                    </a:prstGeom>
                    <a:noFill/>
                    <a:ln>
                      <a:noFill/>
                    </a:ln>
                  </pic:spPr>
                </pic:pic>
              </a:graphicData>
            </a:graphic>
          </wp:inline>
        </w:drawing>
      </w:r>
    </w:p>
    <w:p w14:paraId="55551B68" w14:textId="1B7D78E7" w:rsidR="00C16293" w:rsidRDefault="005314E3" w:rsidP="00326098">
      <w:pPr>
        <w:pStyle w:val="Keterangan"/>
        <w:spacing w:after="0"/>
        <w:rPr>
          <w:i/>
          <w:iCs w:val="0"/>
        </w:rPr>
      </w:pPr>
      <w:r w:rsidRPr="00FC6BF7">
        <w:t xml:space="preserve">Gambar </w:t>
      </w:r>
      <w:r w:rsidRPr="00FC6BF7">
        <w:fldChar w:fldCharType="begin"/>
      </w:r>
      <w:r w:rsidRPr="00FC6BF7">
        <w:instrText xml:space="preserve"> SEQ Gambar \* ARABIC </w:instrText>
      </w:r>
      <w:r w:rsidRPr="00FC6BF7">
        <w:fldChar w:fldCharType="separate"/>
      </w:r>
      <w:r w:rsidR="00953FEB">
        <w:rPr>
          <w:noProof/>
        </w:rPr>
        <w:t>2</w:t>
      </w:r>
      <w:r w:rsidRPr="00FC6BF7">
        <w:fldChar w:fldCharType="end"/>
      </w:r>
      <w:r w:rsidR="002E7740">
        <w:t>.</w:t>
      </w:r>
      <w:r w:rsidRPr="00FC6BF7">
        <w:t xml:space="preserve"> </w:t>
      </w:r>
      <w:r w:rsidRPr="002E7740">
        <w:rPr>
          <w:b w:val="0"/>
          <w:bCs/>
        </w:rPr>
        <w:t xml:space="preserve">Ekstraksi </w:t>
      </w:r>
      <w:r w:rsidRPr="002E7740">
        <w:rPr>
          <w:b w:val="0"/>
          <w:bCs/>
          <w:i/>
          <w:iCs w:val="0"/>
        </w:rPr>
        <w:t>Metadata</w:t>
      </w:r>
    </w:p>
    <w:p w14:paraId="0D6D0AE6" w14:textId="77777777" w:rsidR="003738FC" w:rsidRPr="003738FC" w:rsidRDefault="003738FC" w:rsidP="003738FC"/>
    <w:p w14:paraId="62EB8228" w14:textId="23435137" w:rsidR="00010747" w:rsidRDefault="00185DF1" w:rsidP="00326098">
      <w:pPr>
        <w:pStyle w:val="text"/>
      </w:pPr>
      <w:r w:rsidRPr="00FC6BF7">
        <w:t xml:space="preserve">Pada Gambar 2 merupakan bagan alur proses untuk mencapai tujuan tersebut, </w:t>
      </w:r>
      <w:r w:rsidR="00F72088" w:rsidRPr="00FC6BF7">
        <w:t xml:space="preserve">penggunaan </w:t>
      </w:r>
      <w:r w:rsidRPr="00FC6BF7">
        <w:rPr>
          <w:i/>
          <w:iCs/>
        </w:rPr>
        <w:t>Regular Expression (RegEx)</w:t>
      </w:r>
      <w:r w:rsidRPr="00FC6BF7">
        <w:t xml:space="preserve"> sebagai teknik utama ekstraksi </w:t>
      </w:r>
      <w:r w:rsidRPr="00FC6BF7">
        <w:rPr>
          <w:i/>
          <w:iCs/>
        </w:rPr>
        <w:t>metadata</w:t>
      </w:r>
      <w:r w:rsidRPr="00FC6BF7">
        <w:t xml:space="preserve">. Berikut tahapan utama yang dilakukan dalam proses ekstraksi teks menggunakan </w:t>
      </w:r>
      <w:r w:rsidRPr="00FC6BF7">
        <w:rPr>
          <w:i/>
          <w:iCs/>
        </w:rPr>
        <w:t>RegEx</w:t>
      </w:r>
      <w:r w:rsidRPr="00FC6BF7">
        <w:t>:</w:t>
      </w:r>
    </w:p>
    <w:p w14:paraId="7B274DDF" w14:textId="77777777" w:rsidR="003738FC" w:rsidRPr="00FC6BF7" w:rsidRDefault="003738FC" w:rsidP="00326098">
      <w:pPr>
        <w:pStyle w:val="text"/>
      </w:pPr>
    </w:p>
    <w:p w14:paraId="1CFFEB6C" w14:textId="54F53F03" w:rsidR="00EE3C52" w:rsidRPr="00FC6BF7" w:rsidRDefault="00EE3C52" w:rsidP="00326098">
      <w:pPr>
        <w:pStyle w:val="text"/>
        <w:numPr>
          <w:ilvl w:val="0"/>
          <w:numId w:val="7"/>
        </w:numPr>
        <w:ind w:left="426" w:hanging="426"/>
      </w:pPr>
      <w:r w:rsidRPr="00FC6BF7">
        <w:t>Pra-Pemrosesan Teks</w:t>
      </w:r>
    </w:p>
    <w:p w14:paraId="20A2ACF0" w14:textId="5151BFCF" w:rsidR="00A71E70" w:rsidRDefault="00A71E70" w:rsidP="00326098">
      <w:pPr>
        <w:pStyle w:val="text"/>
      </w:pPr>
      <w:r w:rsidRPr="00FC6BF7">
        <w:t xml:space="preserve">Pra-pemrosesan bertujuan mempersiapkan teks dari dokumen agar dapat diproses oleh model </w:t>
      </w:r>
      <w:r w:rsidRPr="00FC6BF7">
        <w:rPr>
          <w:i/>
          <w:iCs/>
        </w:rPr>
        <w:t>RegEx</w:t>
      </w:r>
      <w:r w:rsidRPr="00FC6BF7">
        <w:t xml:space="preserve">. Alur </w:t>
      </w:r>
      <w:r w:rsidRPr="00FC6BF7">
        <w:rPr>
          <w:i/>
          <w:iCs/>
        </w:rPr>
        <w:t>pra-pemrosesan</w:t>
      </w:r>
      <w:r w:rsidRPr="00FC6BF7">
        <w:t xml:space="preserve"> teks agar teks dapat di proses oleh sistem yang meliputi di antaranya:</w:t>
      </w:r>
    </w:p>
    <w:p w14:paraId="04CB0349" w14:textId="77777777" w:rsidR="003738FC" w:rsidRPr="00FC6BF7" w:rsidRDefault="003738FC" w:rsidP="00326098">
      <w:pPr>
        <w:pStyle w:val="text"/>
      </w:pPr>
    </w:p>
    <w:p w14:paraId="3457BC89" w14:textId="6F3586E7" w:rsidR="00A71E70" w:rsidRPr="00FC6BF7" w:rsidRDefault="00882F3B" w:rsidP="00326098">
      <w:pPr>
        <w:pStyle w:val="text"/>
        <w:numPr>
          <w:ilvl w:val="0"/>
          <w:numId w:val="8"/>
        </w:numPr>
        <w:ind w:left="426" w:hanging="426"/>
      </w:pPr>
      <w:r w:rsidRPr="00FC6BF7">
        <w:t>Ekstraksi teks dari dokumen PDF</w:t>
      </w:r>
    </w:p>
    <w:p w14:paraId="3F75564B" w14:textId="2A5F2067" w:rsidR="00882F3B" w:rsidRPr="00FC6BF7" w:rsidRDefault="00882F3B" w:rsidP="00326098">
      <w:pPr>
        <w:pStyle w:val="text"/>
      </w:pPr>
      <w:r w:rsidRPr="00FC6BF7">
        <w:t>Agar teks dari sebuah PDF dapat di baca sistem perlu menggunakan ekstraksi teks. Dalam study kasus ini melakukan pembatasan hanya melakukan ekstraksi pada halaman pertama PDF.</w:t>
      </w:r>
    </w:p>
    <w:p w14:paraId="235AB8E6" w14:textId="77777777" w:rsidR="00882F3B" w:rsidRPr="00FC6BF7" w:rsidRDefault="00882F3B" w:rsidP="00326098">
      <w:pPr>
        <w:pStyle w:val="text"/>
        <w:numPr>
          <w:ilvl w:val="0"/>
          <w:numId w:val="8"/>
        </w:numPr>
        <w:ind w:left="426" w:hanging="426"/>
      </w:pPr>
      <w:r w:rsidRPr="00FC6BF7">
        <w:t>Pembersihan teks</w:t>
      </w:r>
    </w:p>
    <w:p w14:paraId="49B0F211" w14:textId="77777777" w:rsidR="00B640B2" w:rsidRPr="00FC6BF7" w:rsidRDefault="00B640B2" w:rsidP="00326098">
      <w:pPr>
        <w:pStyle w:val="text"/>
      </w:pPr>
      <w:r w:rsidRPr="00FC6BF7">
        <w:t xml:space="preserve">Hapus informasi yang tidak digunakan seperti </w:t>
      </w:r>
      <w:r w:rsidRPr="00FC6BF7">
        <w:rPr>
          <w:i/>
          <w:iCs/>
        </w:rPr>
        <w:t>header</w:t>
      </w:r>
      <w:r w:rsidRPr="00FC6BF7">
        <w:t xml:space="preserve"> dan </w:t>
      </w:r>
      <w:r w:rsidRPr="00FC6BF7">
        <w:rPr>
          <w:i/>
          <w:iCs/>
        </w:rPr>
        <w:t>footer</w:t>
      </w:r>
      <w:r w:rsidRPr="00FC6BF7">
        <w:t>.</w:t>
      </w:r>
    </w:p>
    <w:p w14:paraId="2443484D" w14:textId="77777777" w:rsidR="00B640B2" w:rsidRPr="00FC6BF7" w:rsidRDefault="00B640B2" w:rsidP="003738FC">
      <w:pPr>
        <w:pStyle w:val="text"/>
        <w:ind w:firstLine="0"/>
      </w:pPr>
      <w:r w:rsidRPr="00FC6BF7">
        <w:t>Contoh:</w:t>
      </w:r>
    </w:p>
    <w:p w14:paraId="44396872" w14:textId="42931D04" w:rsidR="00B640B2" w:rsidRPr="00FC6BF7" w:rsidRDefault="00B640B2" w:rsidP="00326098">
      <w:pPr>
        <w:pStyle w:val="text"/>
        <w:numPr>
          <w:ilvl w:val="0"/>
          <w:numId w:val="9"/>
        </w:numPr>
        <w:ind w:left="426"/>
      </w:pPr>
      <w:r w:rsidRPr="00FC6BF7">
        <w:rPr>
          <w:i/>
          <w:iCs/>
        </w:rPr>
        <w:t>Header</w:t>
      </w:r>
      <w:r w:rsidRPr="00FC6BF7">
        <w:t xml:space="preserve"> : “Haris Suryamen, et.al /Jurnal Teknoif Teknik Informatika Institut Teknologi Padang - Vol. 12 No. 2 (2024) 70-76”.</w:t>
      </w:r>
    </w:p>
    <w:p w14:paraId="4F7F9379" w14:textId="330FDFE6" w:rsidR="00882F3B" w:rsidRDefault="00B640B2" w:rsidP="00326098">
      <w:pPr>
        <w:pStyle w:val="text"/>
        <w:numPr>
          <w:ilvl w:val="0"/>
          <w:numId w:val="9"/>
        </w:numPr>
        <w:ind w:left="426"/>
      </w:pPr>
      <w:r w:rsidRPr="00FC6BF7">
        <w:rPr>
          <w:i/>
          <w:iCs/>
        </w:rPr>
        <w:t>Footer</w:t>
      </w:r>
      <w:r w:rsidRPr="00FC6BF7">
        <w:t>: “DOI : https://doi.org/10.21063/jtif.2024.V12.12.70-76 Creative Commons Attribution-Share Alike 4.0 International License (CC BY-SA 4.0)”.</w:t>
      </w:r>
    </w:p>
    <w:p w14:paraId="58C82117" w14:textId="77777777" w:rsidR="003738FC" w:rsidRPr="00FC6BF7" w:rsidRDefault="003738FC" w:rsidP="003738FC">
      <w:pPr>
        <w:pStyle w:val="text"/>
        <w:ind w:left="426" w:firstLine="0"/>
      </w:pPr>
    </w:p>
    <w:p w14:paraId="40EC07F4" w14:textId="77777777" w:rsidR="00557F93" w:rsidRPr="00FC6BF7" w:rsidRDefault="00557F93" w:rsidP="00326098">
      <w:pPr>
        <w:pStyle w:val="text"/>
        <w:numPr>
          <w:ilvl w:val="0"/>
          <w:numId w:val="7"/>
        </w:numPr>
        <w:ind w:left="426" w:hanging="426"/>
      </w:pPr>
      <w:r w:rsidRPr="00FC6BF7">
        <w:lastRenderedPageBreak/>
        <w:t xml:space="preserve">Ekstraksi </w:t>
      </w:r>
      <w:r w:rsidRPr="00FC6BF7">
        <w:rPr>
          <w:i/>
          <w:iCs/>
        </w:rPr>
        <w:t>Metadata</w:t>
      </w:r>
      <w:r w:rsidRPr="00FC6BF7">
        <w:t xml:space="preserve"> </w:t>
      </w:r>
    </w:p>
    <w:p w14:paraId="47B69B56" w14:textId="1C1B214A" w:rsidR="00BD62EB" w:rsidRPr="00FC6BF7" w:rsidRDefault="00B40C8C" w:rsidP="00326098">
      <w:pPr>
        <w:pStyle w:val="text"/>
      </w:pPr>
      <w:r w:rsidRPr="00FC6BF7">
        <w:t>Ekst</w:t>
      </w:r>
      <w:r w:rsidR="008E3849" w:rsidRPr="00FC6BF7">
        <w:t>r</w:t>
      </w:r>
      <w:r w:rsidRPr="00FC6BF7">
        <w:t>aksi</w:t>
      </w:r>
      <w:r w:rsidRPr="00FC6BF7">
        <w:rPr>
          <w:i/>
          <w:iCs/>
        </w:rPr>
        <w:t xml:space="preserve"> metadata </w:t>
      </w:r>
      <w:r w:rsidRPr="00FC6BF7">
        <w:t>menggunakan</w:t>
      </w:r>
      <w:r w:rsidR="000E072E" w:rsidRPr="00FC6BF7">
        <w:rPr>
          <w:i/>
          <w:iCs/>
        </w:rPr>
        <w:t xml:space="preserve"> Regular Expression</w:t>
      </w:r>
      <w:r w:rsidRPr="00FC6BF7">
        <w:rPr>
          <w:i/>
          <w:iCs/>
        </w:rPr>
        <w:t xml:space="preserve"> </w:t>
      </w:r>
      <w:r w:rsidR="000E072E" w:rsidRPr="00FC6BF7">
        <w:rPr>
          <w:i/>
          <w:iCs/>
        </w:rPr>
        <w:t>(</w:t>
      </w:r>
      <w:r w:rsidR="00DA290C" w:rsidRPr="00FC6BF7">
        <w:rPr>
          <w:i/>
          <w:iCs/>
        </w:rPr>
        <w:t>Regex</w:t>
      </w:r>
      <w:r w:rsidR="000E072E" w:rsidRPr="00FC6BF7">
        <w:rPr>
          <w:i/>
          <w:iCs/>
        </w:rPr>
        <w:t>)</w:t>
      </w:r>
      <w:r w:rsidR="00E66CB0" w:rsidRPr="00FC6BF7">
        <w:t xml:space="preserve"> yang merupakan </w:t>
      </w:r>
      <w:r w:rsidR="00DA290C" w:rsidRPr="00FC6BF7">
        <w:t>metode atau algoritma pencarian teks yang memiliki konsep dasar pencarian bukan hanya kepada teks secara spesifik, namun melakukan pencarian berdasarkan pola dari teks tersebut. konsep pencarian ini dapat melakukan pencarian tanpa perlu mengetahui secara lengkap dan tepat data yang akan dicari</w:t>
      </w:r>
      <w:r w:rsidR="00DA290C" w:rsidRPr="00FC6BF7">
        <w:fldChar w:fldCharType="begin"/>
      </w:r>
      <w:r w:rsidR="00DA290C" w:rsidRPr="00FC6BF7">
        <w:instrText xml:space="preserve"> ADDIN ZOTERO_ITEM CSL_CITATION {"citationID":"DCTDNWm1","properties":{"formattedCitation":"[7]","plainCitation":"[7]","noteIndex":0},"citationItems":[{"id":397,"uris":["http://zotero.org/users/14644714/items/88IF2DSK"],"itemData":{"id":397,"type":"article-journal","abstract":"The search system is a feature that is indispensable for an application or website. By comparing two algorithms that are often used, namely Binary Search and Regular Search Expression (REGEX) algorithms in a simple search system is a problem that will be discussed in this journal. Analysis of the two algorithms is carried out to solve problems in the search system so that the search algorithm can be applied more precisely and effectively. The results prove that the Binary Search has the advantage of searching large amounts of data in an ordered state and has a more effective iteration. While the Regular Expression Search has the advantage of performing searches that are not completely known about the results and keys, besides that this algorithm also allows you to search based on certain patterns in the data.","container-title":"METHOMIKA Jurnal Manajemen Informatika dan Komputerisasi Akuntansi","DOI":"10.46880/jmika.Vol4No2.pp168-172","ISSN":"25988565, 26204339","issue":"2","journalAbbreviation":"jmika","language":"id","page":"168-172","source":"DOI.org (Crossref)","title":"ANALISIS PERBANDINGAN PENGGUNAAN METODE BINARY SEARCH DENGAN REGULAR SEARCH EXPRESSION","volume":"4","author":[{"family":"Tobing","given":"Fenina Adline Twince"},{"family":"Nainggolan","given":"Rena"}],"issued":{"date-parts":[["2021",10,31]]}}}],"schema":"https://github.com/citation-style-language/schema/raw/master/csl-citation.json"} </w:instrText>
      </w:r>
      <w:r w:rsidR="00DA290C" w:rsidRPr="00FC6BF7">
        <w:fldChar w:fldCharType="separate"/>
      </w:r>
      <w:r w:rsidR="00DA290C" w:rsidRPr="00FC6BF7">
        <w:t>[7]</w:t>
      </w:r>
      <w:r w:rsidR="00DA290C" w:rsidRPr="00FC6BF7">
        <w:fldChar w:fldCharType="end"/>
      </w:r>
      <w:r w:rsidR="00DA290C" w:rsidRPr="00FC6BF7">
        <w:t>.</w:t>
      </w:r>
      <w:r w:rsidR="00F448A9" w:rsidRPr="00FC6BF7">
        <w:t xml:space="preserve"> </w:t>
      </w:r>
      <w:r w:rsidR="000E072E" w:rsidRPr="00FC6BF7">
        <w:rPr>
          <w:i/>
          <w:iCs/>
        </w:rPr>
        <w:t>Regex</w:t>
      </w:r>
      <w:r w:rsidR="00BD62EB" w:rsidRPr="00FC6BF7">
        <w:t xml:space="preserve"> digunakan untuk mengekstrak informasi spesifik berdasarkan ciri-ciri</w:t>
      </w:r>
      <w:r w:rsidR="00D30FF2" w:rsidRPr="00FC6BF7">
        <w:t xml:space="preserve"> atau pola </w:t>
      </w:r>
      <w:r w:rsidR="00BD62EB" w:rsidRPr="00FC6BF7">
        <w:t>seperti:</w:t>
      </w:r>
    </w:p>
    <w:p w14:paraId="437212D3" w14:textId="1E8DB997" w:rsidR="00BD62EB" w:rsidRPr="00FC6BF7" w:rsidRDefault="00BD62EB" w:rsidP="00326098">
      <w:pPr>
        <w:pStyle w:val="text"/>
        <w:numPr>
          <w:ilvl w:val="0"/>
          <w:numId w:val="11"/>
        </w:numPr>
        <w:ind w:left="426" w:hanging="426"/>
      </w:pPr>
      <w:r w:rsidRPr="00FC6BF7">
        <w:t>Judul: Terletak di bagian pertama pada artikel.</w:t>
      </w:r>
    </w:p>
    <w:p w14:paraId="0A4907AA" w14:textId="77777777" w:rsidR="00BD62EB" w:rsidRPr="00FC6BF7" w:rsidRDefault="00BD62EB" w:rsidP="00326098">
      <w:pPr>
        <w:pStyle w:val="text"/>
        <w:numPr>
          <w:ilvl w:val="0"/>
          <w:numId w:val="11"/>
        </w:numPr>
        <w:ind w:left="426" w:hanging="426"/>
      </w:pPr>
      <w:r w:rsidRPr="00FC6BF7">
        <w:t>Penulis: Cari pola yang umum digunakan untuk menyebutkan penulis yang tertulis setelah penulisan judul.</w:t>
      </w:r>
    </w:p>
    <w:p w14:paraId="2EB7C486" w14:textId="77777777" w:rsidR="00BD62EB" w:rsidRPr="00FC6BF7" w:rsidRDefault="00BD62EB" w:rsidP="00326098">
      <w:pPr>
        <w:pStyle w:val="text"/>
        <w:numPr>
          <w:ilvl w:val="0"/>
          <w:numId w:val="11"/>
        </w:numPr>
        <w:ind w:left="426" w:hanging="426"/>
      </w:pPr>
      <w:r w:rsidRPr="00FC6BF7">
        <w:t>Afiliasi: Identifikasi afiliasi penulis yang biasanya berada setelah nama penulis.</w:t>
      </w:r>
    </w:p>
    <w:p w14:paraId="326E2CBA" w14:textId="3B0D881B" w:rsidR="00BD62EB" w:rsidRDefault="00BD62EB" w:rsidP="00326098">
      <w:pPr>
        <w:pStyle w:val="text"/>
        <w:numPr>
          <w:ilvl w:val="0"/>
          <w:numId w:val="11"/>
        </w:numPr>
        <w:ind w:left="426" w:hanging="426"/>
      </w:pPr>
      <w:r w:rsidRPr="00FC6BF7">
        <w:t>Abstrak: Temukan bagian yang biasanya berlabel "Abstrak" dan “</w:t>
      </w:r>
      <w:r w:rsidRPr="00FC6BF7">
        <w:rPr>
          <w:i/>
          <w:iCs/>
        </w:rPr>
        <w:t>Intisari</w:t>
      </w:r>
      <w:r w:rsidRPr="00FC6BF7">
        <w:t xml:space="preserve">” kemudian ambil teks yang mengikuti label tersebut. </w:t>
      </w:r>
    </w:p>
    <w:p w14:paraId="27749E1D" w14:textId="77777777" w:rsidR="003738FC" w:rsidRPr="00FC6BF7" w:rsidRDefault="003738FC" w:rsidP="003738FC">
      <w:pPr>
        <w:pStyle w:val="text"/>
        <w:ind w:left="426" w:firstLine="0"/>
      </w:pPr>
    </w:p>
    <w:p w14:paraId="2471AFC7" w14:textId="56A1857B" w:rsidR="00557F93" w:rsidRPr="00FC6BF7" w:rsidRDefault="00557F93" w:rsidP="00326098">
      <w:pPr>
        <w:pStyle w:val="text"/>
        <w:numPr>
          <w:ilvl w:val="0"/>
          <w:numId w:val="7"/>
        </w:numPr>
        <w:ind w:left="426" w:hanging="426"/>
      </w:pPr>
      <w:r w:rsidRPr="00FC6BF7">
        <w:t xml:space="preserve">Penyimpanan </w:t>
      </w:r>
      <w:r w:rsidRPr="00FC6BF7">
        <w:rPr>
          <w:i/>
          <w:iCs/>
        </w:rPr>
        <w:t>Metadata</w:t>
      </w:r>
    </w:p>
    <w:p w14:paraId="2CF69B7F" w14:textId="1C40347D" w:rsidR="002814B2" w:rsidRDefault="002814B2" w:rsidP="00326098">
      <w:pPr>
        <w:pStyle w:val="text"/>
      </w:pPr>
      <w:r w:rsidRPr="00FC6BF7">
        <w:t>Penyimpanan</w:t>
      </w:r>
      <w:r w:rsidR="001412E7" w:rsidRPr="00FC6BF7">
        <w:t xml:space="preserve"> </w:t>
      </w:r>
      <w:r w:rsidRPr="00FC6BF7">
        <w:t>berhasil diekstraksi</w:t>
      </w:r>
      <w:r w:rsidR="00360971" w:rsidRPr="00FC6BF7">
        <w:t xml:space="preserve"> yang telah</w:t>
      </w:r>
      <w:r w:rsidR="00D864E9" w:rsidRPr="00FC6BF7">
        <w:t xml:space="preserve"> </w:t>
      </w:r>
      <w:r w:rsidRPr="00FC6BF7">
        <w:t xml:space="preserve">dikelompokkan berdasarkan kategori (judul, penulis, afiliasi, abstrak) dan disimpan dalam </w:t>
      </w:r>
      <w:r w:rsidRPr="00FC6BF7">
        <w:rPr>
          <w:i/>
          <w:iCs/>
        </w:rPr>
        <w:t>database</w:t>
      </w:r>
      <w:r w:rsidRPr="00FC6BF7">
        <w:t xml:space="preserve"> seperti </w:t>
      </w:r>
      <w:r w:rsidRPr="00FC6BF7">
        <w:rPr>
          <w:i/>
          <w:iCs/>
        </w:rPr>
        <w:t>MySQL</w:t>
      </w:r>
      <w:r w:rsidRPr="00FC6BF7">
        <w:t xml:space="preserve"> untuk mempermudah pengelolaan.</w:t>
      </w:r>
    </w:p>
    <w:p w14:paraId="700611FD" w14:textId="77777777" w:rsidR="003738FC" w:rsidRPr="00FC6BF7" w:rsidRDefault="003738FC" w:rsidP="00326098">
      <w:pPr>
        <w:pStyle w:val="text"/>
      </w:pPr>
    </w:p>
    <w:p w14:paraId="46685E4D" w14:textId="2824C78B" w:rsidR="002814B2" w:rsidRPr="00FC6BF7" w:rsidRDefault="00FC70E6" w:rsidP="00326098">
      <w:pPr>
        <w:pStyle w:val="21"/>
        <w:spacing w:after="0"/>
      </w:pPr>
      <w:bookmarkStart w:id="6" w:name="_Toc181181590"/>
      <w:bookmarkStart w:id="7" w:name="_Toc204329753"/>
      <w:r w:rsidRPr="00FC6BF7">
        <w:t xml:space="preserve">Metode </w:t>
      </w:r>
      <w:bookmarkEnd w:id="6"/>
      <w:r w:rsidRPr="00FC6BF7">
        <w:rPr>
          <w:i/>
          <w:iCs/>
        </w:rPr>
        <w:t>Extreme</w:t>
      </w:r>
      <w:r w:rsidRPr="00FC6BF7">
        <w:t xml:space="preserve"> </w:t>
      </w:r>
      <w:r w:rsidRPr="00FC6BF7">
        <w:rPr>
          <w:i/>
          <w:iCs/>
        </w:rPr>
        <w:t>Programming</w:t>
      </w:r>
      <w:bookmarkEnd w:id="7"/>
      <w:r w:rsidRPr="00FC6BF7">
        <w:t> </w:t>
      </w:r>
    </w:p>
    <w:p w14:paraId="7956BA46" w14:textId="77777777" w:rsidR="00FF117F" w:rsidRPr="00FC6BF7" w:rsidRDefault="00FF117F" w:rsidP="00326098">
      <w:pPr>
        <w:pStyle w:val="text"/>
        <w:keepNext/>
        <w:ind w:firstLine="0"/>
        <w:jc w:val="center"/>
      </w:pPr>
      <w:r w:rsidRPr="00FC6BF7">
        <w:rPr>
          <w:noProof/>
        </w:rPr>
        <w:drawing>
          <wp:inline distT="0" distB="0" distL="0" distR="0" wp14:anchorId="3E6F8069" wp14:editId="197DCE83">
            <wp:extent cx="2835275" cy="2062253"/>
            <wp:effectExtent l="0" t="0" r="3175" b="0"/>
            <wp:docPr id="127900077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35275" cy="2062253"/>
                    </a:xfrm>
                    <a:prstGeom prst="rect">
                      <a:avLst/>
                    </a:prstGeom>
                    <a:noFill/>
                    <a:ln>
                      <a:noFill/>
                    </a:ln>
                  </pic:spPr>
                </pic:pic>
              </a:graphicData>
            </a:graphic>
          </wp:inline>
        </w:drawing>
      </w:r>
    </w:p>
    <w:p w14:paraId="7625D25C" w14:textId="3FA4626B" w:rsidR="00FF117F" w:rsidRDefault="00FF117F" w:rsidP="00326098">
      <w:pPr>
        <w:pStyle w:val="Keterangan"/>
        <w:spacing w:after="0"/>
        <w:rPr>
          <w:b w:val="0"/>
          <w:bCs/>
          <w:i/>
          <w:iCs w:val="0"/>
        </w:rPr>
      </w:pPr>
      <w:r w:rsidRPr="00FC6BF7">
        <w:t xml:space="preserve">Gambar </w:t>
      </w:r>
      <w:r w:rsidRPr="00FC6BF7">
        <w:fldChar w:fldCharType="begin"/>
      </w:r>
      <w:r w:rsidRPr="00FC6BF7">
        <w:instrText xml:space="preserve"> SEQ Gambar \* ARABIC </w:instrText>
      </w:r>
      <w:r w:rsidRPr="00FC6BF7">
        <w:fldChar w:fldCharType="separate"/>
      </w:r>
      <w:r w:rsidR="00953FEB">
        <w:rPr>
          <w:noProof/>
        </w:rPr>
        <w:t>3</w:t>
      </w:r>
      <w:r w:rsidRPr="00FC6BF7">
        <w:fldChar w:fldCharType="end"/>
      </w:r>
      <w:r w:rsidR="002E7740">
        <w:t>.</w:t>
      </w:r>
      <w:r w:rsidRPr="00FC6BF7">
        <w:rPr>
          <w:b w:val="0"/>
          <w:bCs/>
          <w:iCs w:val="0"/>
        </w:rPr>
        <w:t xml:space="preserve"> </w:t>
      </w:r>
      <w:r w:rsidRPr="002E7740">
        <w:rPr>
          <w:b w:val="0"/>
          <w:bCs/>
          <w:iCs w:val="0"/>
        </w:rPr>
        <w:t xml:space="preserve">Tahapan </w:t>
      </w:r>
      <w:r w:rsidRPr="002E7740">
        <w:rPr>
          <w:b w:val="0"/>
          <w:bCs/>
          <w:i/>
          <w:iCs w:val="0"/>
        </w:rPr>
        <w:t>Extreme Programming</w:t>
      </w:r>
      <w:r w:rsidRPr="002E7740">
        <w:rPr>
          <w:b w:val="0"/>
          <w:bCs/>
        </w:rPr>
        <w:t xml:space="preserve"> (XP)</w:t>
      </w:r>
      <w:r w:rsidRPr="002E7740">
        <w:rPr>
          <w:b w:val="0"/>
          <w:bCs/>
          <w:i/>
          <w:iCs w:val="0"/>
        </w:rPr>
        <w:t xml:space="preserve"> </w:t>
      </w:r>
      <w:r w:rsidRPr="002E7740">
        <w:rPr>
          <w:b w:val="0"/>
          <w:bCs/>
          <w:i/>
          <w:iCs w:val="0"/>
        </w:rPr>
        <w:fldChar w:fldCharType="begin"/>
      </w:r>
      <w:r w:rsidR="00DA290C" w:rsidRPr="002E7740">
        <w:rPr>
          <w:b w:val="0"/>
          <w:bCs/>
          <w:iCs w:val="0"/>
        </w:rPr>
        <w:instrText xml:space="preserve"> ADDIN ZOTERO_ITEM CSL_CITATION {"citationID":"0un2g0PA","properties":{"formattedCitation":"[8]","plainCitation":"[8]","noteIndex":0},"citationItems":[{"id":436,"uris":["http://zotero.org/users/14644714/items/N2T76JHK"],"itemData":{"id":436,"type":"article-journal","issue":"2","language":"id","source":"Zotero","title":"Software Development Dengan Extreme Programming (XP) Pada Aplikasi Deteksi Kemiripan Judul Skripsi Berbasis Android","volume":"5","author":[{"family":"Ahmad","given":"Imam"},{"family":"Borman","given":"Rohmat Indra"},{"family":"Fakhrurozi","given":"Jafar"},{"family":"Caksana","given":"Gavan Gorbi"}],"issued":{"date-parts":[["2020"]]}}}],"schema":"https://github.com/citation-style-language/schema/raw/master/csl-citation.json"} </w:instrText>
      </w:r>
      <w:r w:rsidRPr="002E7740">
        <w:rPr>
          <w:b w:val="0"/>
          <w:bCs/>
          <w:i/>
          <w:iCs w:val="0"/>
        </w:rPr>
        <w:fldChar w:fldCharType="separate"/>
      </w:r>
      <w:r w:rsidR="00DA290C" w:rsidRPr="002E7740">
        <w:rPr>
          <w:rFonts w:cs="Times New Roman"/>
          <w:b w:val="0"/>
          <w:bCs/>
        </w:rPr>
        <w:t>[8]</w:t>
      </w:r>
      <w:r w:rsidRPr="002E7740">
        <w:rPr>
          <w:b w:val="0"/>
          <w:bCs/>
          <w:i/>
          <w:iCs w:val="0"/>
        </w:rPr>
        <w:fldChar w:fldCharType="end"/>
      </w:r>
    </w:p>
    <w:p w14:paraId="77A8FF53" w14:textId="77777777" w:rsidR="003738FC" w:rsidRPr="003738FC" w:rsidRDefault="003738FC" w:rsidP="003738FC"/>
    <w:p w14:paraId="04044339" w14:textId="295814B4" w:rsidR="006A620E" w:rsidRDefault="004D3A0A" w:rsidP="00326098">
      <w:pPr>
        <w:pStyle w:val="text"/>
      </w:pPr>
      <w:r w:rsidRPr="00FC6BF7">
        <w:rPr>
          <w:i/>
          <w:iCs/>
        </w:rPr>
        <w:t xml:space="preserve">Metode </w:t>
      </w:r>
      <w:r w:rsidR="00FC3246" w:rsidRPr="00FC6BF7">
        <w:rPr>
          <w:i/>
          <w:iCs/>
        </w:rPr>
        <w:t>E</w:t>
      </w:r>
      <w:r w:rsidRPr="00FC6BF7">
        <w:rPr>
          <w:i/>
          <w:iCs/>
        </w:rPr>
        <w:t xml:space="preserve">xtreme </w:t>
      </w:r>
      <w:r w:rsidR="00FC3246" w:rsidRPr="00FC6BF7">
        <w:rPr>
          <w:i/>
          <w:iCs/>
        </w:rPr>
        <w:t>P</w:t>
      </w:r>
      <w:r w:rsidRPr="00FC6BF7">
        <w:rPr>
          <w:i/>
          <w:iCs/>
        </w:rPr>
        <w:t>rogramming</w:t>
      </w:r>
      <w:r w:rsidRPr="00FC6BF7">
        <w:t xml:space="preserve"> (XP) merupakan metodologi pengembangan </w:t>
      </w:r>
      <w:r w:rsidRPr="00FC6BF7">
        <w:rPr>
          <w:i/>
          <w:iCs/>
        </w:rPr>
        <w:t>agile software development methodologies</w:t>
      </w:r>
      <w:r w:rsidRPr="00FC6BF7">
        <w:t xml:space="preserve"> yang memiliki fokus pada </w:t>
      </w:r>
      <w:r w:rsidRPr="00FC6BF7">
        <w:rPr>
          <w:i/>
          <w:iCs/>
        </w:rPr>
        <w:t>pengkodean</w:t>
      </w:r>
      <w:r w:rsidRPr="00FC6BF7">
        <w:t xml:space="preserve"> (</w:t>
      </w:r>
      <w:r w:rsidRPr="00FC6BF7">
        <w:rPr>
          <w:i/>
          <w:iCs/>
        </w:rPr>
        <w:t>coding</w:t>
      </w:r>
      <w:r w:rsidRPr="00FC6BF7">
        <w:t>) yang merupakan aktivitas utama dalam semua tahapan pada siklus pengembangan perangkat lunak</w:t>
      </w:r>
      <w:r w:rsidR="007D2A1D" w:rsidRPr="00FC6BF7">
        <w:fldChar w:fldCharType="begin"/>
      </w:r>
      <w:r w:rsidR="00DA290C" w:rsidRPr="00FC6BF7">
        <w:instrText xml:space="preserve"> ADDIN ZOTERO_ITEM CSL_CITATION {"citationID":"X4S0ZNyk","properties":{"formattedCitation":"[9]","plainCitation":"[9]","noteIndex":0},"citationItems":[{"id":431,"uris":["http://zotero.org/users/14644714/items/8KDX3QTB"],"itemData":{"id":431,"type":"article-journal","abstract":"Attendance is the process of recording and managing attendance data that is carried out daily during working hours at each company. Errors in recording employee attendance greatly affect employee earnings. So, the validity of the recording is needed. The attendance recording system manually is error-prone and its recapitulation takes a long time. To overcome this, it is necessary to develop an attendance system that can be done quickly and produce valid reports regarding the time of entry and exit. In this study, a presence application will be developed using QR Code scanning by applying the Extreme Programming (XP) method. The extreme programming (XP) method offers stages in a relatively short time. Based on black box testing, the generated QR Code presence application is in accordance with user needs with a functionality test value of 100%.","container-title":"Building of Informatics, Technology and Science (BITS)","DOI":"10.47065/bits.v3i3.1018","ISSN":"2685-3310, 2684-8910","issue":"3","journalAbbreviation":"bits","language":"id","license":"http://creativecommons.org/licenses/by/4.0","page":"164-170","source":"DOI.org (Crossref)","title":"Penerapan Metode Pengembangan Sistem Extreme Programing (XP) Pada Aplikasi Presensi Karyawan dengan QR Code","volume":"3","author":[{"family":"Fazrin","given":"Qubaila Ega"},{"family":"Lisnawati","given":"Tuti"},{"family":"Nurhayati","given":"Sri"},{"family":"Satya","given":"Juli Budi"},{"family":"Alamsyah","given":"Dedy"}],"issued":{"date-parts":[["2021",12,31]]}}}],"schema":"https://github.com/citation-style-language/schema/raw/master/csl-citation.json"} </w:instrText>
      </w:r>
      <w:r w:rsidR="007D2A1D" w:rsidRPr="00FC6BF7">
        <w:fldChar w:fldCharType="separate"/>
      </w:r>
      <w:r w:rsidR="00DA290C" w:rsidRPr="00FC6BF7">
        <w:t>[9]</w:t>
      </w:r>
      <w:r w:rsidR="007D2A1D" w:rsidRPr="00FC6BF7">
        <w:fldChar w:fldCharType="end"/>
      </w:r>
      <w:r w:rsidR="007D2A1D" w:rsidRPr="00FC6BF7">
        <w:t xml:space="preserve">. </w:t>
      </w:r>
      <w:r w:rsidR="006A620E" w:rsidRPr="00FC6BF7">
        <w:t xml:space="preserve">Metode </w:t>
      </w:r>
      <w:r w:rsidR="006A620E" w:rsidRPr="00FC6BF7">
        <w:rPr>
          <w:i/>
          <w:iCs/>
        </w:rPr>
        <w:t>Extreme Programming (XP)</w:t>
      </w:r>
      <w:r w:rsidR="006A620E" w:rsidRPr="00FC6BF7">
        <w:t xml:space="preserve"> dipilih karena </w:t>
      </w:r>
      <w:r w:rsidR="007D2A1D" w:rsidRPr="00FC6BF7">
        <w:t>memiliki tingkat responsif yang baik terhadap perubahan</w:t>
      </w:r>
      <w:r w:rsidR="006A620E" w:rsidRPr="00FC6BF7">
        <w:t>.</w:t>
      </w:r>
      <w:r w:rsidR="00AD6C0F" w:rsidRPr="00FC6BF7">
        <w:t xml:space="preserve"> </w:t>
      </w:r>
      <w:r w:rsidR="00315D34" w:rsidRPr="00FC6BF7">
        <w:t xml:space="preserve">Tahapan-tahapan dalam metode </w:t>
      </w:r>
      <w:r w:rsidR="00315D34" w:rsidRPr="00FC6BF7">
        <w:rPr>
          <w:i/>
          <w:iCs/>
        </w:rPr>
        <w:t>Extreme Programming</w:t>
      </w:r>
      <w:r w:rsidR="00315D34" w:rsidRPr="00FC6BF7">
        <w:t xml:space="preserve"> (XP) meliputi </w:t>
      </w:r>
      <w:r w:rsidR="00315D34" w:rsidRPr="00FC6BF7">
        <w:rPr>
          <w:i/>
          <w:iCs/>
        </w:rPr>
        <w:t>planning</w:t>
      </w:r>
      <w:r w:rsidR="00315D34" w:rsidRPr="00FC6BF7">
        <w:t xml:space="preserve"> (perencanaan), </w:t>
      </w:r>
      <w:r w:rsidR="00315D34" w:rsidRPr="00FC6BF7">
        <w:rPr>
          <w:i/>
          <w:iCs/>
        </w:rPr>
        <w:t>design</w:t>
      </w:r>
      <w:r w:rsidR="00315D34" w:rsidRPr="00FC6BF7">
        <w:t xml:space="preserve"> (perancangan), </w:t>
      </w:r>
      <w:r w:rsidR="00315D34" w:rsidRPr="00FC6BF7">
        <w:rPr>
          <w:i/>
          <w:iCs/>
        </w:rPr>
        <w:t>coding</w:t>
      </w:r>
      <w:r w:rsidR="00315D34" w:rsidRPr="00FC6BF7">
        <w:t xml:space="preserve"> (pengkodean), dan testing (pengujian) </w:t>
      </w:r>
      <w:r w:rsidR="00315D34" w:rsidRPr="00FC6BF7">
        <w:fldChar w:fldCharType="begin"/>
      </w:r>
      <w:r w:rsidR="00DA290C" w:rsidRPr="00FC6BF7">
        <w:instrText xml:space="preserve"> ADDIN ZOTERO_ITEM CSL_CITATION {"citationID":"DFDLCjZ8","properties":{"formattedCitation":"[10]","plainCitation":"[10]","noteIndex":0},"citationItems":[{"id":433,"uris":["http://zotero.org/users/14644714/items/XV2BN9PA"],"itemData":{"id":433,"type":"article-journal","abstract":"The livestock sector is the driving force of development, especially in rural areas. One of the problems faced by farmers in Indonesia, especially in small-scale farmers, is limited capital. To overcome this, we need a way to get capital. In this research an online livestock investment application will be developed by applying the extreme programming (XP) system development method that makes it easy for farmers to find investors and makes it easier for investors to find investment sites, especially in the livestock sector. The extreme programming (XP) method offers stages in a relatively short time in accordance with the focus that will be achieved by the developer. Based on usability testing, farm investment applications show an average value of 88% in the good category, so the application is feasible to use.","issue":"3","language":"id","source":"Zotero","title":"Implementasi Metode Pengembangan Sistem Extreme Programming (XP) pada Aplikasi Investasi Peternakan","volume":"8","author":[{"family":"Borman","given":"Rohmat Indra"},{"family":"Priandika","given":"Adhie Thyo"},{"family":"Edison","given":"Arif Rahman"}],"issued":{"date-parts":[["2020"]]}}}],"schema":"https://github.com/citation-style-language/schema/raw/master/csl-citation.json"} </w:instrText>
      </w:r>
      <w:r w:rsidR="00315D34" w:rsidRPr="00FC6BF7">
        <w:fldChar w:fldCharType="separate"/>
      </w:r>
      <w:r w:rsidR="00DA290C" w:rsidRPr="00FC6BF7">
        <w:t>[10]</w:t>
      </w:r>
      <w:r w:rsidR="00315D34" w:rsidRPr="00FC6BF7">
        <w:fldChar w:fldCharType="end"/>
      </w:r>
      <w:r w:rsidR="003738FC">
        <w:t>.</w:t>
      </w:r>
    </w:p>
    <w:p w14:paraId="4B21403A" w14:textId="77777777" w:rsidR="003738FC" w:rsidRPr="00FC6BF7" w:rsidRDefault="003738FC" w:rsidP="00326098">
      <w:pPr>
        <w:pStyle w:val="text"/>
      </w:pPr>
    </w:p>
    <w:p w14:paraId="1A1AB3BF" w14:textId="0BEC9EAC" w:rsidR="00FC70E6" w:rsidRPr="00FC6BF7" w:rsidRDefault="00350025" w:rsidP="00326098">
      <w:pPr>
        <w:pStyle w:val="231"/>
        <w:spacing w:after="0"/>
      </w:pPr>
      <w:bookmarkStart w:id="8" w:name="_Toc204329754"/>
      <w:bookmarkStart w:id="9" w:name="_Toc181181591"/>
      <w:r w:rsidRPr="00FC6BF7">
        <w:t>Planning</w:t>
      </w:r>
      <w:bookmarkEnd w:id="8"/>
      <w:r w:rsidRPr="00FC6BF7">
        <w:t xml:space="preserve"> </w:t>
      </w:r>
      <w:bookmarkEnd w:id="9"/>
    </w:p>
    <w:p w14:paraId="65718AE5" w14:textId="77777777" w:rsidR="0031332E" w:rsidRPr="00FC6BF7" w:rsidRDefault="0031332E" w:rsidP="00326098">
      <w:pPr>
        <w:pStyle w:val="text"/>
      </w:pPr>
      <w:r w:rsidRPr="00FC6BF7">
        <w:t xml:space="preserve">Pada tahap </w:t>
      </w:r>
      <w:r w:rsidRPr="00FC6BF7">
        <w:rPr>
          <w:i/>
          <w:iCs/>
        </w:rPr>
        <w:t xml:space="preserve">Planning </w:t>
      </w:r>
      <w:r w:rsidRPr="00FC6BF7">
        <w:t xml:space="preserve">dilakukan wawancara dengan pihak pengelola jurnal </w:t>
      </w:r>
      <w:r w:rsidRPr="00FC6BF7">
        <w:rPr>
          <w:i/>
          <w:iCs/>
        </w:rPr>
        <w:t>teknoif</w:t>
      </w:r>
      <w:r w:rsidRPr="00FC6BF7">
        <w:t xml:space="preserve"> mengenai alur proses </w:t>
      </w:r>
      <w:r w:rsidRPr="00FC6BF7">
        <w:rPr>
          <w:i/>
          <w:iCs/>
        </w:rPr>
        <w:t xml:space="preserve">input </w:t>
      </w:r>
      <w:r w:rsidRPr="00FC6BF7">
        <w:t xml:space="preserve">data publikasi pada sistem arsip jurnal </w:t>
      </w:r>
      <w:r w:rsidRPr="00FC6BF7">
        <w:rPr>
          <w:i/>
          <w:iCs/>
        </w:rPr>
        <w:t>teknoif</w:t>
      </w:r>
      <w:r w:rsidRPr="00FC6BF7">
        <w:t xml:space="preserve"> yang terjadi saat ini. Berdasarkan wawancara yang telah di lakukan, berikut hasil wawancara :</w:t>
      </w:r>
    </w:p>
    <w:p w14:paraId="4FEA66BB" w14:textId="35BC5F91" w:rsidR="0031332E" w:rsidRPr="00FC6BF7" w:rsidRDefault="0031332E" w:rsidP="00326098">
      <w:pPr>
        <w:pStyle w:val="text"/>
        <w:numPr>
          <w:ilvl w:val="1"/>
          <w:numId w:val="7"/>
        </w:numPr>
        <w:ind w:left="426" w:hanging="426"/>
      </w:pPr>
      <w:r w:rsidRPr="00FC6BF7">
        <w:t xml:space="preserve">Proses pengelolaan </w:t>
      </w:r>
      <w:r w:rsidRPr="00FC6BF7">
        <w:rPr>
          <w:i/>
          <w:iCs/>
        </w:rPr>
        <w:t>metadata</w:t>
      </w:r>
      <w:r w:rsidRPr="00FC6BF7">
        <w:t xml:space="preserve"> artikel dilakukan dengan membuka setiap artikel untuk menemukan informasi </w:t>
      </w:r>
      <w:r w:rsidRPr="00FC6BF7">
        <w:rPr>
          <w:i/>
          <w:iCs/>
        </w:rPr>
        <w:t>metadata.</w:t>
      </w:r>
      <w:r w:rsidRPr="00FC6BF7">
        <w:t xml:space="preserve"> </w:t>
      </w:r>
    </w:p>
    <w:p w14:paraId="6E73F138" w14:textId="77777777" w:rsidR="0031332E" w:rsidRPr="00FC6BF7" w:rsidRDefault="0031332E" w:rsidP="00326098">
      <w:pPr>
        <w:pStyle w:val="text"/>
        <w:numPr>
          <w:ilvl w:val="1"/>
          <w:numId w:val="7"/>
        </w:numPr>
        <w:ind w:left="426" w:hanging="426"/>
      </w:pPr>
      <w:r w:rsidRPr="00FC6BF7">
        <w:t xml:space="preserve">Memasukkan informasi </w:t>
      </w:r>
      <w:r w:rsidRPr="00FC6BF7">
        <w:rPr>
          <w:i/>
          <w:iCs/>
        </w:rPr>
        <w:t>metadata</w:t>
      </w:r>
      <w:r w:rsidRPr="00FC6BF7">
        <w:t xml:space="preserve"> tersebut satu per satu, yang dimulai dari judul,</w:t>
      </w:r>
      <w:r w:rsidRPr="00FC6BF7">
        <w:rPr>
          <w:i/>
          <w:iCs/>
        </w:rPr>
        <w:t xml:space="preserve"> </w:t>
      </w:r>
      <w:r w:rsidRPr="00FC6BF7">
        <w:t>penulis, afiliasi dan abstrak.</w:t>
      </w:r>
    </w:p>
    <w:p w14:paraId="70F9D0A6" w14:textId="77777777" w:rsidR="0031332E" w:rsidRPr="00FC6BF7" w:rsidRDefault="0031332E" w:rsidP="00326098">
      <w:pPr>
        <w:pStyle w:val="text"/>
        <w:numPr>
          <w:ilvl w:val="1"/>
          <w:numId w:val="7"/>
        </w:numPr>
        <w:ind w:left="426" w:hanging="426"/>
      </w:pPr>
      <w:r w:rsidRPr="00FC6BF7">
        <w:lastRenderedPageBreak/>
        <w:t>Melakukan pencocokan satu per satu antara penulis pertama hingga seterusnya dengan judul artikel.</w:t>
      </w:r>
    </w:p>
    <w:p w14:paraId="165EB733" w14:textId="3AC6724E" w:rsidR="00767D16" w:rsidRDefault="0031332E" w:rsidP="00326098">
      <w:pPr>
        <w:pStyle w:val="text"/>
        <w:numPr>
          <w:ilvl w:val="1"/>
          <w:numId w:val="7"/>
        </w:numPr>
        <w:ind w:left="426" w:hanging="426"/>
      </w:pPr>
      <w:r w:rsidRPr="00FC6BF7">
        <w:t>Melakukan pencocokan satu per satu antara penulis pertama hingga seterusnya dengan afiliasi.</w:t>
      </w:r>
    </w:p>
    <w:p w14:paraId="6C812DD5" w14:textId="77777777" w:rsidR="003738FC" w:rsidRPr="00FC6BF7" w:rsidRDefault="003738FC" w:rsidP="003738FC">
      <w:pPr>
        <w:pStyle w:val="text"/>
        <w:ind w:left="426" w:firstLine="0"/>
      </w:pPr>
    </w:p>
    <w:p w14:paraId="3EBEB177" w14:textId="34AAF541" w:rsidR="003828C6" w:rsidRPr="00FC6BF7" w:rsidRDefault="003828C6" w:rsidP="00326098">
      <w:pPr>
        <w:pStyle w:val="231"/>
        <w:spacing w:after="0"/>
      </w:pPr>
      <w:bookmarkStart w:id="10" w:name="_Toc181181592"/>
      <w:bookmarkStart w:id="11" w:name="_Toc204329755"/>
      <w:r w:rsidRPr="00FC6BF7">
        <w:t>Design</w:t>
      </w:r>
      <w:bookmarkEnd w:id="10"/>
      <w:bookmarkEnd w:id="11"/>
    </w:p>
    <w:p w14:paraId="7A0471A7" w14:textId="09AF8C16" w:rsidR="00F75823" w:rsidRDefault="001207BA" w:rsidP="00326098">
      <w:pPr>
        <w:pStyle w:val="text"/>
      </w:pPr>
      <w:r w:rsidRPr="00FC6BF7">
        <w:t xml:space="preserve">Tahap </w:t>
      </w:r>
      <w:r w:rsidRPr="00FC6BF7">
        <w:rPr>
          <w:i/>
          <w:iCs/>
        </w:rPr>
        <w:t>design</w:t>
      </w:r>
      <w:r w:rsidRPr="00FC6BF7">
        <w:t xml:space="preserve"> </w:t>
      </w:r>
      <w:r w:rsidR="00F75823" w:rsidRPr="00FC6BF7">
        <w:t xml:space="preserve">yang berfokus pada kegiatan merancang aplikasi secara sistematis dan terstruktur. Pada tahap ini, berbagai alat bantu digunakan untuk memvisualisasikan sistem yang akan dibangun. Beberapa alat yang umum digunakan dalam tahap desain antara lain: </w:t>
      </w:r>
      <w:r w:rsidR="00F75823" w:rsidRPr="00FC6BF7">
        <w:rPr>
          <w:i/>
          <w:iCs/>
        </w:rPr>
        <w:t>use case diagram</w:t>
      </w:r>
      <w:r w:rsidR="00F75823" w:rsidRPr="00FC6BF7">
        <w:t xml:space="preserve">, </w:t>
      </w:r>
      <w:r w:rsidR="00F75823" w:rsidRPr="00FC6BF7">
        <w:rPr>
          <w:i/>
          <w:iCs/>
        </w:rPr>
        <w:t>class diagram</w:t>
      </w:r>
      <w:r w:rsidR="00F75823" w:rsidRPr="00FC6BF7">
        <w:t xml:space="preserve">, dan </w:t>
      </w:r>
      <w:r w:rsidR="00F75823" w:rsidRPr="00FC6BF7">
        <w:rPr>
          <w:i/>
          <w:iCs/>
        </w:rPr>
        <w:t>activity diagram</w:t>
      </w:r>
      <w:r w:rsidR="00F75823" w:rsidRPr="00FC6BF7">
        <w:fldChar w:fldCharType="begin"/>
      </w:r>
      <w:r w:rsidR="00DA290C" w:rsidRPr="00FC6BF7">
        <w:instrText xml:space="preserve"> ADDIN ZOTERO_ITEM CSL_CITATION {"citationID":"MMBmC7cl","properties":{"formattedCitation":"[10]","plainCitation":"[10]","noteIndex":0},"citationItems":[{"id":433,"uris":["http://zotero.org/users/14644714/items/XV2BN9PA"],"itemData":{"id":433,"type":"article-journal","abstract":"The livestock sector is the driving force of development, especially in rural areas. One of the problems faced by farmers in Indonesia, especially in small-scale farmers, is limited capital. To overcome this, we need a way to get capital. In this research an online livestock investment application will be developed by applying the extreme programming (XP) system development method that makes it easy for farmers to find investors and makes it easier for investors to find investment sites, especially in the livestock sector. The extreme programming (XP) method offers stages in a relatively short time in accordance with the focus that will be achieved by the developer. Based on usability testing, farm investment applications show an average value of 88% in the good category, so the application is feasible to use.","issue":"3","language":"id","source":"Zotero","title":"Implementasi Metode Pengembangan Sistem Extreme Programming (XP) pada Aplikasi Investasi Peternakan","volume":"8","author":[{"family":"Borman","given":"Rohmat Indra"},{"family":"Priandika","given":"Adhie Thyo"},{"family":"Edison","given":"Arif Rahman"}],"issued":{"date-parts":[["2020"]]}}}],"schema":"https://github.com/citation-style-language/schema/raw/master/csl-citation.json"} </w:instrText>
      </w:r>
      <w:r w:rsidR="00F75823" w:rsidRPr="00FC6BF7">
        <w:fldChar w:fldCharType="separate"/>
      </w:r>
      <w:r w:rsidR="00DA290C" w:rsidRPr="00FC6BF7">
        <w:t>[10]</w:t>
      </w:r>
      <w:r w:rsidR="00F75823" w:rsidRPr="00FC6BF7">
        <w:fldChar w:fldCharType="end"/>
      </w:r>
      <w:r w:rsidR="00F75823" w:rsidRPr="00FC6BF7">
        <w:t>.</w:t>
      </w:r>
    </w:p>
    <w:p w14:paraId="66E466BE" w14:textId="77777777" w:rsidR="003738FC" w:rsidRPr="00FC6BF7" w:rsidRDefault="003738FC" w:rsidP="00326098">
      <w:pPr>
        <w:pStyle w:val="text"/>
      </w:pPr>
    </w:p>
    <w:p w14:paraId="32A72079" w14:textId="77777777" w:rsidR="003F4C3A" w:rsidRPr="00FC6BF7" w:rsidRDefault="003F4C3A" w:rsidP="002E7740">
      <w:pPr>
        <w:pStyle w:val="2321"/>
        <w:ind w:left="993" w:hanging="567"/>
        <w:jc w:val="left"/>
        <w:rPr>
          <w:i/>
          <w:iCs/>
        </w:rPr>
      </w:pPr>
      <w:bookmarkStart w:id="12" w:name="_Toc181181596"/>
      <w:bookmarkStart w:id="13" w:name="_Toc204329756"/>
      <w:r w:rsidRPr="00FC6BF7">
        <w:rPr>
          <w:i/>
          <w:iCs/>
        </w:rPr>
        <w:t>Use Case Diagram</w:t>
      </w:r>
      <w:bookmarkEnd w:id="12"/>
      <w:bookmarkEnd w:id="13"/>
    </w:p>
    <w:p w14:paraId="7202FA66" w14:textId="43394110" w:rsidR="00611203" w:rsidRPr="00FC6BF7" w:rsidRDefault="00611203" w:rsidP="00326098">
      <w:pPr>
        <w:pStyle w:val="text"/>
      </w:pPr>
      <w:r w:rsidRPr="00FC6BF7">
        <w:rPr>
          <w:i/>
          <w:iCs/>
        </w:rPr>
        <w:t>Use Case Diagram</w:t>
      </w:r>
      <w:r w:rsidRPr="00FC6BF7">
        <w:t xml:space="preserve"> memiliki fungsi untuk menjelaskan interaksi antara satu atau lebih aktor dengan sistem informasi yang sedang dikembangkan, serta dapat mengilustrasikan berbagai fungsi yang terdapat dalam sistem informasi tersebut</w:t>
      </w:r>
      <w:r w:rsidRPr="00FC6BF7">
        <w:fldChar w:fldCharType="begin"/>
      </w:r>
      <w:r w:rsidRPr="00FC6BF7">
        <w:instrText xml:space="preserve"> ADDIN ZOTERO_ITEM CSL_CITATION {"citationID":"FePF5zuG","properties":{"formattedCitation":"[11]","plainCitation":"[11]","noteIndex":0},"citationItems":[{"id":245,"uris":["http://zotero.org/users/14644714/items/BAYSA37P"],"itemData":{"id":245,"type":"article-journal","container-title":"Jurnal Sistem Informasi","language":"id","source":"Zotero","title":"UNIFIED MODELLING LANGUAGE (UML) UNTUK PERANCANGAN SISTEM INFORMASI PENERIMAAN SISWA BARU DI SMK MARGA INSAN KAMIL","volume":"04","author":[{"family":"Nistrina","given":"Khilda"},{"family":"Sahidah","given":"Lisna"}],"issued":{"date-parts":[["2022"]]}}}],"schema":"https://github.com/citation-style-language/schema/raw/master/csl-citation.json"} </w:instrText>
      </w:r>
      <w:r w:rsidRPr="00FC6BF7">
        <w:fldChar w:fldCharType="separate"/>
      </w:r>
      <w:r w:rsidRPr="00FC6BF7">
        <w:t>[11]</w:t>
      </w:r>
      <w:r w:rsidRPr="00FC6BF7">
        <w:fldChar w:fldCharType="end"/>
      </w:r>
      <w:r w:rsidRPr="00FC6BF7">
        <w:t>.</w:t>
      </w:r>
    </w:p>
    <w:p w14:paraId="422B271E" w14:textId="77777777" w:rsidR="00727E08" w:rsidRPr="00FC6BF7" w:rsidRDefault="00727E08" w:rsidP="00326098">
      <w:pPr>
        <w:pStyle w:val="text"/>
        <w:keepNext/>
        <w:ind w:firstLine="0"/>
        <w:jc w:val="center"/>
      </w:pPr>
      <w:r w:rsidRPr="00FC6BF7">
        <w:rPr>
          <w:noProof/>
        </w:rPr>
        <w:drawing>
          <wp:inline distT="0" distB="0" distL="0" distR="0" wp14:anchorId="27D1BE44" wp14:editId="60D0B2EF">
            <wp:extent cx="2835275" cy="1631329"/>
            <wp:effectExtent l="0" t="0" r="3175" b="6985"/>
            <wp:docPr id="66152089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35275" cy="1631329"/>
                    </a:xfrm>
                    <a:prstGeom prst="rect">
                      <a:avLst/>
                    </a:prstGeom>
                    <a:noFill/>
                    <a:ln>
                      <a:noFill/>
                    </a:ln>
                  </pic:spPr>
                </pic:pic>
              </a:graphicData>
            </a:graphic>
          </wp:inline>
        </w:drawing>
      </w:r>
    </w:p>
    <w:p w14:paraId="685D47E0" w14:textId="322F3290" w:rsidR="00727E08" w:rsidRDefault="00727E08" w:rsidP="00326098">
      <w:pPr>
        <w:pStyle w:val="Keterangan"/>
        <w:spacing w:after="0"/>
        <w:rPr>
          <w:rFonts w:cs="Times New Roman"/>
          <w:i/>
          <w:iCs w:val="0"/>
        </w:rPr>
      </w:pPr>
      <w:r w:rsidRPr="00FC6BF7">
        <w:t xml:space="preserve">Gambar </w:t>
      </w:r>
      <w:r w:rsidRPr="00FC6BF7">
        <w:fldChar w:fldCharType="begin"/>
      </w:r>
      <w:r w:rsidRPr="00FC6BF7">
        <w:instrText xml:space="preserve"> SEQ Gambar \* ARABIC </w:instrText>
      </w:r>
      <w:r w:rsidRPr="00FC6BF7">
        <w:fldChar w:fldCharType="separate"/>
      </w:r>
      <w:r w:rsidR="00953FEB">
        <w:rPr>
          <w:noProof/>
        </w:rPr>
        <w:t>4</w:t>
      </w:r>
      <w:r w:rsidRPr="00FC6BF7">
        <w:fldChar w:fldCharType="end"/>
      </w:r>
      <w:r w:rsidR="003738FC">
        <w:t>.</w:t>
      </w:r>
      <w:r w:rsidRPr="00FC6BF7">
        <w:rPr>
          <w:rFonts w:cs="Times New Roman"/>
          <w:b w:val="0"/>
          <w:bCs/>
        </w:rPr>
        <w:t xml:space="preserve"> </w:t>
      </w:r>
      <w:r w:rsidRPr="002E7740">
        <w:rPr>
          <w:rFonts w:cs="Times New Roman"/>
          <w:b w:val="0"/>
          <w:bCs/>
          <w:i/>
          <w:iCs w:val="0"/>
        </w:rPr>
        <w:t>Use</w:t>
      </w:r>
      <w:r w:rsidRPr="002E7740">
        <w:rPr>
          <w:rFonts w:cs="Times New Roman"/>
          <w:b w:val="0"/>
          <w:bCs/>
        </w:rPr>
        <w:t xml:space="preserve"> </w:t>
      </w:r>
      <w:r w:rsidRPr="002E7740">
        <w:rPr>
          <w:rFonts w:cs="Times New Roman"/>
          <w:b w:val="0"/>
          <w:bCs/>
          <w:i/>
          <w:iCs w:val="0"/>
        </w:rPr>
        <w:t>Case</w:t>
      </w:r>
      <w:r w:rsidRPr="002E7740">
        <w:rPr>
          <w:rFonts w:cs="Times New Roman"/>
          <w:b w:val="0"/>
          <w:bCs/>
        </w:rPr>
        <w:t xml:space="preserve"> </w:t>
      </w:r>
      <w:r w:rsidRPr="002E7740">
        <w:rPr>
          <w:rFonts w:cs="Times New Roman"/>
          <w:b w:val="0"/>
          <w:bCs/>
          <w:i/>
          <w:iCs w:val="0"/>
        </w:rPr>
        <w:t>Diagram</w:t>
      </w:r>
    </w:p>
    <w:p w14:paraId="5AE8DB3A" w14:textId="77777777" w:rsidR="003738FC" w:rsidRPr="003738FC" w:rsidRDefault="003738FC" w:rsidP="003738FC"/>
    <w:p w14:paraId="0329A435" w14:textId="539FA02B" w:rsidR="006F0CF5" w:rsidRPr="00FC6BF7" w:rsidRDefault="006F0CF5" w:rsidP="00326098">
      <w:pPr>
        <w:pStyle w:val="text"/>
      </w:pPr>
      <w:r w:rsidRPr="00FC6BF7">
        <w:t xml:space="preserve">Pada Gambar 4 menunjukkan interaksi antara tiga lever pengguna, yaitu </w:t>
      </w:r>
      <w:r w:rsidRPr="00FC6BF7">
        <w:rPr>
          <w:i/>
          <w:iCs/>
        </w:rPr>
        <w:t>Editor, Manager</w:t>
      </w:r>
      <w:r w:rsidRPr="00FC6BF7">
        <w:t xml:space="preserve">, dan </w:t>
      </w:r>
      <w:r w:rsidRPr="00FC6BF7">
        <w:rPr>
          <w:i/>
          <w:iCs/>
        </w:rPr>
        <w:t>Chief-Editor</w:t>
      </w:r>
      <w:r w:rsidRPr="00FC6BF7">
        <w:t>, dengan fungsi-fungsi yang ada dalam sistem. Adapun peran dari masing-masing level pengguna sebagai berikut:</w:t>
      </w:r>
    </w:p>
    <w:p w14:paraId="6F8D42C4" w14:textId="69D31A11" w:rsidR="006F0CF5" w:rsidRPr="00FC6BF7" w:rsidRDefault="006F0CF5" w:rsidP="00326098">
      <w:pPr>
        <w:pStyle w:val="text"/>
        <w:numPr>
          <w:ilvl w:val="0"/>
          <w:numId w:val="23"/>
        </w:numPr>
        <w:ind w:left="426" w:hanging="426"/>
      </w:pPr>
      <w:r w:rsidRPr="00FC6BF7">
        <w:rPr>
          <w:i/>
          <w:iCs/>
        </w:rPr>
        <w:t>Editor</w:t>
      </w:r>
      <w:r w:rsidRPr="00FC6BF7">
        <w:t xml:space="preserve"> memiliki akses untuk mengunggah artikel, melakukan ekstraksi artikel, serta mengedit hasil ekstraksi </w:t>
      </w:r>
      <w:r w:rsidRPr="00FC6BF7">
        <w:rPr>
          <w:i/>
          <w:iCs/>
        </w:rPr>
        <w:t>metadata</w:t>
      </w:r>
      <w:r w:rsidRPr="00FC6BF7">
        <w:t xml:space="preserve"> serta dapat melihat informasi </w:t>
      </w:r>
      <w:r w:rsidRPr="00FC6BF7">
        <w:rPr>
          <w:i/>
          <w:iCs/>
        </w:rPr>
        <w:t>metadata</w:t>
      </w:r>
      <w:r w:rsidRPr="00FC6BF7">
        <w:t xml:space="preserve"> artikel yang telah berhasil diekstraksi.</w:t>
      </w:r>
    </w:p>
    <w:p w14:paraId="19475E48" w14:textId="77777777" w:rsidR="006F0CF5" w:rsidRPr="00FC6BF7" w:rsidRDefault="006F0CF5" w:rsidP="00326098">
      <w:pPr>
        <w:pStyle w:val="text"/>
        <w:numPr>
          <w:ilvl w:val="0"/>
          <w:numId w:val="23"/>
        </w:numPr>
        <w:ind w:left="426" w:hanging="426"/>
      </w:pPr>
      <w:r w:rsidRPr="00FC6BF7">
        <w:rPr>
          <w:i/>
          <w:iCs/>
        </w:rPr>
        <w:t>Manager</w:t>
      </w:r>
      <w:r w:rsidRPr="00FC6BF7">
        <w:t xml:space="preserve"> memiliki akses untuk melihat laporan </w:t>
      </w:r>
      <w:r w:rsidRPr="00FC6BF7">
        <w:rPr>
          <w:i/>
          <w:iCs/>
        </w:rPr>
        <w:t>metadata</w:t>
      </w:r>
      <w:r w:rsidRPr="00FC6BF7">
        <w:t xml:space="preserve"> sebagai bagian dari tugas pemantauan dan evaluasi.</w:t>
      </w:r>
    </w:p>
    <w:p w14:paraId="25836D0D" w14:textId="20122556" w:rsidR="00F20532" w:rsidRDefault="006F0CF5" w:rsidP="00326098">
      <w:pPr>
        <w:pStyle w:val="text"/>
        <w:numPr>
          <w:ilvl w:val="0"/>
          <w:numId w:val="23"/>
        </w:numPr>
        <w:ind w:left="426" w:hanging="426"/>
      </w:pPr>
      <w:r w:rsidRPr="00FC6BF7">
        <w:rPr>
          <w:i/>
          <w:iCs/>
        </w:rPr>
        <w:t>Chief-Editor</w:t>
      </w:r>
      <w:r w:rsidRPr="00FC6BF7">
        <w:t xml:space="preserve"> sebagai level tertinggi yang memiliki akses untuk mengelola pengguna serta mengakses seluruh fitur lainnya.</w:t>
      </w:r>
    </w:p>
    <w:p w14:paraId="2174D7DD" w14:textId="77777777" w:rsidR="003738FC" w:rsidRPr="00FC6BF7" w:rsidRDefault="003738FC" w:rsidP="003738FC">
      <w:pPr>
        <w:pStyle w:val="text"/>
        <w:ind w:left="426" w:firstLine="0"/>
      </w:pPr>
    </w:p>
    <w:p w14:paraId="6B9C81C8" w14:textId="79BB3062" w:rsidR="001207BA" w:rsidRPr="00FC6BF7" w:rsidRDefault="003F4C3A" w:rsidP="003738FC">
      <w:pPr>
        <w:pStyle w:val="2321"/>
        <w:ind w:left="851"/>
        <w:rPr>
          <w:i/>
          <w:iCs/>
        </w:rPr>
      </w:pPr>
      <w:bookmarkStart w:id="14" w:name="_Toc204329757"/>
      <w:r w:rsidRPr="00FC6BF7">
        <w:rPr>
          <w:i/>
          <w:iCs/>
        </w:rPr>
        <w:t>Class Diagram</w:t>
      </w:r>
      <w:bookmarkEnd w:id="14"/>
    </w:p>
    <w:p w14:paraId="530EF780" w14:textId="7B6EBEDF" w:rsidR="00345CD9" w:rsidRPr="00FC6BF7" w:rsidRDefault="00345CD9" w:rsidP="00326098">
      <w:pPr>
        <w:pStyle w:val="text"/>
      </w:pPr>
      <w:r w:rsidRPr="00FC6BF7">
        <w:rPr>
          <w:i/>
          <w:iCs/>
        </w:rPr>
        <w:t>Class Diagram</w:t>
      </w:r>
      <w:r w:rsidRPr="00FC6BF7">
        <w:t xml:space="preserve"> merupakan representasi struktur logika sistem, mencakup </w:t>
      </w:r>
      <w:r w:rsidRPr="00FC6BF7">
        <w:rPr>
          <w:i/>
          <w:iCs/>
        </w:rPr>
        <w:t>class-class</w:t>
      </w:r>
      <w:r w:rsidRPr="00FC6BF7">
        <w:t xml:space="preserve"> dan elemen-elemen yang membentuk model. </w:t>
      </w:r>
      <w:r w:rsidRPr="00FC6BF7">
        <w:rPr>
          <w:i/>
          <w:iCs/>
        </w:rPr>
        <w:t>Class Diagram</w:t>
      </w:r>
      <w:r w:rsidRPr="00FC6BF7">
        <w:t xml:space="preserve"> merincikan informasi terkait </w:t>
      </w:r>
      <w:r w:rsidRPr="00FC6BF7">
        <w:rPr>
          <w:i/>
          <w:iCs/>
        </w:rPr>
        <w:t>class-class</w:t>
      </w:r>
      <w:r w:rsidRPr="00FC6BF7">
        <w:t xml:space="preserve"> yang ada, atribut yang dimiliki, dan </w:t>
      </w:r>
      <w:r w:rsidRPr="00FC6BF7">
        <w:rPr>
          <w:i/>
          <w:iCs/>
        </w:rPr>
        <w:t>behavior</w:t>
      </w:r>
      <w:r w:rsidRPr="00FC6BF7">
        <w:t xml:space="preserve"> (tingkah laku) </w:t>
      </w:r>
      <w:r w:rsidRPr="00FC6BF7">
        <w:fldChar w:fldCharType="begin"/>
      </w:r>
      <w:r w:rsidR="006108A2" w:rsidRPr="00FC6BF7">
        <w:instrText xml:space="preserve"> ADDIN ZOTERO_ITEM CSL_CITATION {"citationID":"fldPst7Z","properties":{"formattedCitation":"[12]","plainCitation":"[12]","noteIndex":0},"citationItems":[{"id":90,"uris":["http://zotero.org/users/14644714/items/6SIU6RHK"],"itemData":{"id":90,"type":"article-journal","abstract":"Pacitan City of a Thousand Caves where Pacitan has many caves, beaches and tourist attractions so that Pacitan is famous for the beauty of its tourism. Currently, Pacitan does not yet have a system that manages tourism information in Pacitan so that visitors will collect information contained in blogs one by one besides that there are many Pacitan tourist attractions that are not yet known to visitors which can actually be used as an alternative to tourist visits so a system is needed. Pacitan tourism information, while in the early stages of building an information system, analysis and design must first be carried out. This study aims to analyze and design a tourism information system in Pacitan. Research starts from collecting reference sources, collecting data, analyzing and designing systems. The research uses the waterfall method, where in this study there are still three initial stages in the method, namely collecting user needs, analyzing and designing information systems. This study resulted in an analysis of the Pacitan tourism information system in the form of Use Case Diagrams and Activity Diagrams and the design of the Pacitan tourism information system (SI) in the form of Entity Relationship Diagrams, Class Diagrams and designs for user interfaces. Analysis and Design of this Tourism Information System can be used to be implemented into tourism information systems, especially tourism in Pacitan Regency.","issue":"1","language":"id","source":"Zotero","title":"Analisa dan Rancangan Sistem Informasi Pariwisata Pacitan dengan UML dan ERD","volume":"7","author":[{"family":"Putra","given":"Berlian Juliartha Martin"},{"family":"Fu’adi","given":"Anwar"},{"family":"Yuniarti","given":"Dwi Ariani Finda"}],"issued":{"date-parts":[["2022"]]}}}],"schema":"https://github.com/citation-style-language/schema/raw/master/csl-citation.json"} </w:instrText>
      </w:r>
      <w:r w:rsidRPr="00FC6BF7">
        <w:fldChar w:fldCharType="separate"/>
      </w:r>
      <w:r w:rsidR="006108A2" w:rsidRPr="00FC6BF7">
        <w:t>[12]</w:t>
      </w:r>
      <w:r w:rsidRPr="00FC6BF7">
        <w:fldChar w:fldCharType="end"/>
      </w:r>
      <w:r w:rsidRPr="00FC6BF7">
        <w:t>.</w:t>
      </w:r>
    </w:p>
    <w:p w14:paraId="31125EC2" w14:textId="77777777" w:rsidR="00CD6B31" w:rsidRPr="00FC6BF7" w:rsidRDefault="00CD6B31" w:rsidP="00326098">
      <w:pPr>
        <w:pStyle w:val="text"/>
        <w:keepNext/>
        <w:ind w:firstLine="0"/>
        <w:jc w:val="center"/>
      </w:pPr>
      <w:r w:rsidRPr="00FC6BF7">
        <w:rPr>
          <w:noProof/>
        </w:rPr>
        <w:drawing>
          <wp:inline distT="0" distB="0" distL="0" distR="0" wp14:anchorId="50B4DA1E" wp14:editId="2E2B1FCC">
            <wp:extent cx="3466441" cy="1238491"/>
            <wp:effectExtent l="0" t="0" r="1270" b="6350"/>
            <wp:docPr id="177307100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475301" cy="1241657"/>
                    </a:xfrm>
                    <a:prstGeom prst="rect">
                      <a:avLst/>
                    </a:prstGeom>
                    <a:noFill/>
                    <a:ln>
                      <a:noFill/>
                    </a:ln>
                  </pic:spPr>
                </pic:pic>
              </a:graphicData>
            </a:graphic>
          </wp:inline>
        </w:drawing>
      </w:r>
    </w:p>
    <w:p w14:paraId="6550A1D2" w14:textId="57B386C4" w:rsidR="00CD6B31" w:rsidRDefault="00CD6B31" w:rsidP="00326098">
      <w:pPr>
        <w:pStyle w:val="Keterangan"/>
        <w:spacing w:after="0"/>
        <w:rPr>
          <w:i/>
          <w:iCs w:val="0"/>
        </w:rPr>
      </w:pPr>
      <w:r w:rsidRPr="00FC6BF7">
        <w:t xml:space="preserve">Gambar </w:t>
      </w:r>
      <w:r w:rsidRPr="00FC6BF7">
        <w:fldChar w:fldCharType="begin"/>
      </w:r>
      <w:r w:rsidRPr="00FC6BF7">
        <w:instrText xml:space="preserve"> SEQ Gambar \* ARABIC </w:instrText>
      </w:r>
      <w:r w:rsidRPr="00FC6BF7">
        <w:fldChar w:fldCharType="separate"/>
      </w:r>
      <w:r w:rsidR="00953FEB">
        <w:rPr>
          <w:noProof/>
        </w:rPr>
        <w:t>5</w:t>
      </w:r>
      <w:r w:rsidRPr="00FC6BF7">
        <w:fldChar w:fldCharType="end"/>
      </w:r>
      <w:r w:rsidR="003738FC">
        <w:t>.</w:t>
      </w:r>
      <w:r w:rsidR="003A5529" w:rsidRPr="00FC6BF7">
        <w:t xml:space="preserve"> </w:t>
      </w:r>
      <w:r w:rsidR="003A5529" w:rsidRPr="00FC6BF7">
        <w:rPr>
          <w:i/>
          <w:iCs w:val="0"/>
        </w:rPr>
        <w:t>Class Diagram</w:t>
      </w:r>
    </w:p>
    <w:p w14:paraId="3AC809EE" w14:textId="77777777" w:rsidR="003738FC" w:rsidRPr="003738FC" w:rsidRDefault="003738FC" w:rsidP="003738FC"/>
    <w:p w14:paraId="50346798" w14:textId="0939A33E" w:rsidR="00FF781E" w:rsidRDefault="00FF781E" w:rsidP="00326098">
      <w:pPr>
        <w:pStyle w:val="text"/>
      </w:pPr>
      <w:r w:rsidRPr="00FC6BF7">
        <w:t xml:space="preserve">Pada Gambar 5 menunjukkan struktur </w:t>
      </w:r>
      <w:r w:rsidRPr="00FC6BF7">
        <w:rPr>
          <w:i/>
          <w:iCs/>
        </w:rPr>
        <w:t>class</w:t>
      </w:r>
      <w:r w:rsidRPr="00FC6BF7">
        <w:t xml:space="preserve"> utama dalam sistem, yaitu </w:t>
      </w:r>
      <w:r w:rsidRPr="00FC6BF7">
        <w:rPr>
          <w:i/>
          <w:iCs/>
        </w:rPr>
        <w:t>Users</w:t>
      </w:r>
      <w:r w:rsidRPr="00FC6BF7">
        <w:t xml:space="preserve">, </w:t>
      </w:r>
      <w:r w:rsidRPr="00FC6BF7">
        <w:rPr>
          <w:i/>
          <w:iCs/>
        </w:rPr>
        <w:t>Articles</w:t>
      </w:r>
      <w:r w:rsidRPr="00FC6BF7">
        <w:t xml:space="preserve">, dan </w:t>
      </w:r>
      <w:r w:rsidRPr="00FC6BF7">
        <w:rPr>
          <w:i/>
          <w:iCs/>
        </w:rPr>
        <w:t>Database</w:t>
      </w:r>
      <w:r w:rsidRPr="00FC6BF7">
        <w:t xml:space="preserve">. Pada </w:t>
      </w:r>
      <w:r w:rsidRPr="00FC6BF7">
        <w:rPr>
          <w:i/>
          <w:iCs/>
        </w:rPr>
        <w:t>Class Users</w:t>
      </w:r>
      <w:r w:rsidRPr="00FC6BF7">
        <w:t xml:space="preserve"> menyimpan informasi pengguna di antaranya </w:t>
      </w:r>
      <w:r w:rsidRPr="00FC6BF7">
        <w:rPr>
          <w:i/>
          <w:iCs/>
        </w:rPr>
        <w:t>id</w:t>
      </w:r>
      <w:r w:rsidRPr="00FC6BF7">
        <w:t xml:space="preserve">, </w:t>
      </w:r>
      <w:r w:rsidRPr="00FC6BF7">
        <w:rPr>
          <w:i/>
          <w:iCs/>
        </w:rPr>
        <w:t>username</w:t>
      </w:r>
      <w:r w:rsidRPr="00FC6BF7">
        <w:t xml:space="preserve">, </w:t>
      </w:r>
      <w:r w:rsidRPr="00FC6BF7">
        <w:rPr>
          <w:i/>
          <w:iCs/>
        </w:rPr>
        <w:t>password</w:t>
      </w:r>
      <w:r w:rsidRPr="00FC6BF7">
        <w:t xml:space="preserve">, dan </w:t>
      </w:r>
      <w:r w:rsidRPr="00FC6BF7">
        <w:rPr>
          <w:i/>
          <w:iCs/>
        </w:rPr>
        <w:t>role</w:t>
      </w:r>
      <w:r w:rsidRPr="00FC6BF7">
        <w:t xml:space="preserve">. Pada </w:t>
      </w:r>
      <w:r w:rsidRPr="00FC6BF7">
        <w:rPr>
          <w:i/>
          <w:iCs/>
        </w:rPr>
        <w:t>class</w:t>
      </w:r>
      <w:r w:rsidRPr="00FC6BF7">
        <w:t xml:space="preserve"> ini memiliki fungsi </w:t>
      </w:r>
      <w:r w:rsidRPr="00FC6BF7">
        <w:rPr>
          <w:i/>
          <w:iCs/>
        </w:rPr>
        <w:t>login()</w:t>
      </w:r>
      <w:r w:rsidRPr="00FC6BF7">
        <w:t xml:space="preserve"> untuk proses pengecekan pengguna. </w:t>
      </w:r>
      <w:r w:rsidRPr="00FC6BF7">
        <w:rPr>
          <w:i/>
          <w:iCs/>
        </w:rPr>
        <w:t>Class Articles</w:t>
      </w:r>
      <w:r w:rsidRPr="00FC6BF7">
        <w:t xml:space="preserve"> digunakan untuk menyimpan </w:t>
      </w:r>
      <w:r w:rsidRPr="00FC6BF7">
        <w:rPr>
          <w:i/>
          <w:iCs/>
        </w:rPr>
        <w:t>metadata</w:t>
      </w:r>
      <w:r w:rsidRPr="00FC6BF7">
        <w:t xml:space="preserve"> artikel, yang mencakup atribut seperti </w:t>
      </w:r>
      <w:r w:rsidRPr="00FC6BF7">
        <w:rPr>
          <w:i/>
          <w:iCs/>
        </w:rPr>
        <w:t>title</w:t>
      </w:r>
      <w:r w:rsidRPr="00FC6BF7">
        <w:t xml:space="preserve">, </w:t>
      </w:r>
      <w:r w:rsidRPr="00FC6BF7">
        <w:rPr>
          <w:i/>
          <w:iCs/>
        </w:rPr>
        <w:t>author</w:t>
      </w:r>
      <w:r w:rsidRPr="00FC6BF7">
        <w:t xml:space="preserve">, </w:t>
      </w:r>
      <w:r w:rsidRPr="00FC6BF7">
        <w:rPr>
          <w:i/>
          <w:iCs/>
        </w:rPr>
        <w:t>affiliation</w:t>
      </w:r>
      <w:r w:rsidRPr="00FC6BF7">
        <w:t xml:space="preserve">, </w:t>
      </w:r>
      <w:r w:rsidRPr="00FC6BF7">
        <w:rPr>
          <w:i/>
          <w:iCs/>
        </w:rPr>
        <w:t>abstract</w:t>
      </w:r>
      <w:r w:rsidRPr="00FC6BF7">
        <w:t xml:space="preserve">, </w:t>
      </w:r>
      <w:r w:rsidRPr="00FC6BF7">
        <w:rPr>
          <w:i/>
          <w:iCs/>
        </w:rPr>
        <w:t>file_name</w:t>
      </w:r>
      <w:r w:rsidRPr="00FC6BF7">
        <w:t xml:space="preserve">, dan </w:t>
      </w:r>
      <w:r w:rsidRPr="00FC6BF7">
        <w:rPr>
          <w:i/>
          <w:iCs/>
        </w:rPr>
        <w:t>file_path</w:t>
      </w:r>
      <w:r w:rsidRPr="00FC6BF7">
        <w:t xml:space="preserve">. </w:t>
      </w:r>
      <w:r w:rsidRPr="00FC6BF7">
        <w:rPr>
          <w:i/>
          <w:iCs/>
        </w:rPr>
        <w:t>Class</w:t>
      </w:r>
      <w:r w:rsidRPr="00FC6BF7">
        <w:t xml:space="preserve"> ini juga memiliki metode </w:t>
      </w:r>
      <w:r w:rsidRPr="00FC6BF7">
        <w:rPr>
          <w:i/>
          <w:iCs/>
        </w:rPr>
        <w:t>uploadArticle()</w:t>
      </w:r>
      <w:r w:rsidRPr="00FC6BF7">
        <w:t xml:space="preserve">, </w:t>
      </w:r>
      <w:r w:rsidRPr="00FC6BF7">
        <w:rPr>
          <w:i/>
          <w:iCs/>
        </w:rPr>
        <w:t>extractMetadata()</w:t>
      </w:r>
      <w:r w:rsidRPr="00FC6BF7">
        <w:t xml:space="preserve">, dan </w:t>
      </w:r>
      <w:r w:rsidRPr="00FC6BF7">
        <w:rPr>
          <w:i/>
          <w:iCs/>
        </w:rPr>
        <w:t>saveMetadata()</w:t>
      </w:r>
      <w:r w:rsidRPr="00FC6BF7">
        <w:t xml:space="preserve"> untuk mendukung proses pengunggahan, ekstraksi, dan penyimpanan </w:t>
      </w:r>
      <w:r w:rsidRPr="00FC6BF7">
        <w:rPr>
          <w:i/>
          <w:iCs/>
        </w:rPr>
        <w:t>metadata</w:t>
      </w:r>
      <w:r w:rsidRPr="00FC6BF7">
        <w:t xml:space="preserve"> artikel.</w:t>
      </w:r>
      <w:r w:rsidRPr="00FC6BF7">
        <w:rPr>
          <w:i/>
          <w:iCs/>
        </w:rPr>
        <w:t xml:space="preserve"> Class Database</w:t>
      </w:r>
      <w:r w:rsidRPr="00FC6BF7">
        <w:t xml:space="preserve"> berfungsi untuk menyimpan dan mengambil data dari </w:t>
      </w:r>
      <w:r w:rsidRPr="00FC6BF7">
        <w:rPr>
          <w:i/>
          <w:iCs/>
        </w:rPr>
        <w:t>database</w:t>
      </w:r>
      <w:r w:rsidRPr="00FC6BF7">
        <w:t xml:space="preserve">. </w:t>
      </w:r>
      <w:r w:rsidRPr="00FC6BF7">
        <w:rPr>
          <w:i/>
          <w:iCs/>
        </w:rPr>
        <w:t>Class</w:t>
      </w:r>
      <w:r w:rsidRPr="00FC6BF7">
        <w:t xml:space="preserve"> ini memiliki atribut </w:t>
      </w:r>
      <w:r w:rsidRPr="00FC6BF7">
        <w:rPr>
          <w:i/>
          <w:iCs/>
        </w:rPr>
        <w:t>connection</w:t>
      </w:r>
      <w:r w:rsidRPr="00FC6BF7">
        <w:t xml:space="preserve"> untuk menghubungkan ke </w:t>
      </w:r>
      <w:r w:rsidRPr="00FC6BF7">
        <w:rPr>
          <w:i/>
          <w:iCs/>
        </w:rPr>
        <w:t>database</w:t>
      </w:r>
      <w:r w:rsidRPr="00FC6BF7">
        <w:t xml:space="preserve">, serta metode </w:t>
      </w:r>
      <w:r w:rsidRPr="00FC6BF7">
        <w:rPr>
          <w:i/>
          <w:iCs/>
        </w:rPr>
        <w:t>saveData()</w:t>
      </w:r>
      <w:r w:rsidRPr="00FC6BF7">
        <w:t xml:space="preserve"> dan </w:t>
      </w:r>
      <w:r w:rsidRPr="00FC6BF7">
        <w:rPr>
          <w:i/>
          <w:iCs/>
        </w:rPr>
        <w:t>fetchData()</w:t>
      </w:r>
      <w:r w:rsidRPr="00FC6BF7">
        <w:t xml:space="preserve"> yang berfungsi untuk penyimpanan dan pengambilan data.</w:t>
      </w:r>
    </w:p>
    <w:p w14:paraId="3D717038" w14:textId="77777777" w:rsidR="003738FC" w:rsidRPr="00FC6BF7" w:rsidRDefault="003738FC" w:rsidP="00326098">
      <w:pPr>
        <w:pStyle w:val="text"/>
      </w:pPr>
    </w:p>
    <w:p w14:paraId="1560FC89" w14:textId="44C4CFF0" w:rsidR="003F4C3A" w:rsidRPr="00FC6BF7" w:rsidRDefault="003F4C3A" w:rsidP="003738FC">
      <w:pPr>
        <w:pStyle w:val="2321"/>
        <w:ind w:left="851"/>
        <w:rPr>
          <w:i/>
          <w:iCs/>
        </w:rPr>
      </w:pPr>
      <w:bookmarkStart w:id="15" w:name="_Toc204329758"/>
      <w:r w:rsidRPr="00FC6BF7">
        <w:rPr>
          <w:i/>
          <w:iCs/>
        </w:rPr>
        <w:t>Entity Relationship Diagram</w:t>
      </w:r>
      <w:bookmarkEnd w:id="15"/>
    </w:p>
    <w:p w14:paraId="1A346303" w14:textId="6F846938" w:rsidR="006108A2" w:rsidRPr="00FC6BF7" w:rsidRDefault="006108A2" w:rsidP="00326098">
      <w:pPr>
        <w:pStyle w:val="text"/>
      </w:pPr>
      <w:r w:rsidRPr="00FC6BF7">
        <w:rPr>
          <w:i/>
          <w:iCs/>
        </w:rPr>
        <w:t xml:space="preserve">Entity Relationship Diagram </w:t>
      </w:r>
      <w:r w:rsidRPr="00FC6BF7">
        <w:t xml:space="preserve">(ERD) adalah diagram berbentuk notasi grafis yang berada dalam pembuatan </w:t>
      </w:r>
      <w:r w:rsidRPr="00FC6BF7">
        <w:rPr>
          <w:i/>
          <w:iCs/>
        </w:rPr>
        <w:t>database</w:t>
      </w:r>
      <w:r w:rsidRPr="00FC6BF7">
        <w:t xml:space="preserve"> yang menghubungkan antara data satu dengan yang lain. Fungsi ERD adalah sebagai alat bantu dalam pembuatan </w:t>
      </w:r>
      <w:r w:rsidRPr="00FC6BF7">
        <w:rPr>
          <w:i/>
          <w:iCs/>
        </w:rPr>
        <w:t>database</w:t>
      </w:r>
      <w:r w:rsidRPr="00FC6BF7">
        <w:t xml:space="preserve"> dan memberikan gambaran bagaimana kerja </w:t>
      </w:r>
      <w:r w:rsidRPr="00FC6BF7">
        <w:rPr>
          <w:i/>
          <w:iCs/>
        </w:rPr>
        <w:t>database</w:t>
      </w:r>
      <w:r w:rsidRPr="00FC6BF7">
        <w:t xml:space="preserve"> yang akan dibuat</w:t>
      </w:r>
      <w:r w:rsidRPr="00FC6BF7">
        <w:fldChar w:fldCharType="begin"/>
      </w:r>
      <w:r w:rsidRPr="00FC6BF7">
        <w:instrText xml:space="preserve"> ADDIN ZOTERO_ITEM CSL_CITATION {"citationID":"06K7IKL9","properties":{"formattedCitation":"[13]","plainCitation":"[13]","noteIndex":0},"citationItems":[{"id":249,"uris":["http://zotero.org/users/14644714/items/S6JQDHK3"],"itemData":{"id":249,"type":"article-journal","abstract":"There are many techniques used in database design. One of them is entity relationship diagram technique. ERD is one of the main diagrammatic representations of the conceptual data model that reflects the data requirements of users in a database system. ERD is also the first stage in database design. There are several things that must be considered in making an ERD for database design including, each database must have entities that are interconnected by relationships and each entity must have attributes consisting of a primary key as a characteristic of the entity and descriptive attributes. Many users have failed to create a database due to errors in the ERD creation. These errors can be conceptual errors, procedural errors, or technical errors. Therefore, this paper was made using the SLR method, namely by reviewing various kinds of references that discuss database design and then drawing conclusions, to make it easier for users to overcome problems that occur when making ERD and when implementing it.","container-title":"INTECH (Informatika dan Teknologi)","DOI":"10.54895/intech.v3i1.1261","ISSN":"2722-7367","issue":"1","language":"en-US","page":"8-11","source":"journal.unbara.ac.id","title":"Analisis Teknik Entity-Relationship Diagram dalam Perancangan Database Sebuah Literature Review","volume":"3","author":[{"family":"Afiifah","given":"Khoulah"},{"family":"Fira Azzahra","given":"Zaimah"},{"family":"Dwi Anggoro","given":"Azaroby"}],"issued":{"date-parts":[["2022",4,6]]}}}],"schema":"https://github.com/citation-style-language/schema/raw/master/csl-citation.json"} </w:instrText>
      </w:r>
      <w:r w:rsidRPr="00FC6BF7">
        <w:fldChar w:fldCharType="separate"/>
      </w:r>
      <w:r w:rsidRPr="00FC6BF7">
        <w:t>[13]</w:t>
      </w:r>
      <w:r w:rsidRPr="00FC6BF7">
        <w:fldChar w:fldCharType="end"/>
      </w:r>
    </w:p>
    <w:p w14:paraId="0E4BC64A" w14:textId="77777777" w:rsidR="003024BE" w:rsidRPr="00FC6BF7" w:rsidRDefault="003024BE" w:rsidP="00326098">
      <w:pPr>
        <w:pStyle w:val="text"/>
        <w:keepNext/>
        <w:ind w:firstLine="0"/>
        <w:jc w:val="center"/>
      </w:pPr>
      <w:r w:rsidRPr="00FC6BF7">
        <w:rPr>
          <w:noProof/>
        </w:rPr>
        <w:drawing>
          <wp:inline distT="0" distB="0" distL="0" distR="0" wp14:anchorId="4628E25D" wp14:editId="32F2FE25">
            <wp:extent cx="5211793" cy="1689904"/>
            <wp:effectExtent l="0" t="0" r="0" b="0"/>
            <wp:docPr id="120480291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52183" cy="1703000"/>
                    </a:xfrm>
                    <a:prstGeom prst="rect">
                      <a:avLst/>
                    </a:prstGeom>
                    <a:noFill/>
                    <a:ln>
                      <a:noFill/>
                    </a:ln>
                  </pic:spPr>
                </pic:pic>
              </a:graphicData>
            </a:graphic>
          </wp:inline>
        </w:drawing>
      </w:r>
    </w:p>
    <w:p w14:paraId="685D3696" w14:textId="266E1CD5" w:rsidR="003024BE" w:rsidRDefault="003024BE" w:rsidP="00326098">
      <w:pPr>
        <w:pStyle w:val="Keterangan"/>
        <w:spacing w:after="0"/>
        <w:rPr>
          <w:i/>
          <w:iCs w:val="0"/>
        </w:rPr>
      </w:pPr>
      <w:r w:rsidRPr="00FC6BF7">
        <w:t xml:space="preserve">Gambar </w:t>
      </w:r>
      <w:r w:rsidRPr="00FC6BF7">
        <w:fldChar w:fldCharType="begin"/>
      </w:r>
      <w:r w:rsidRPr="00FC6BF7">
        <w:instrText xml:space="preserve"> SEQ Gambar \* ARABIC </w:instrText>
      </w:r>
      <w:r w:rsidRPr="00FC6BF7">
        <w:fldChar w:fldCharType="separate"/>
      </w:r>
      <w:r w:rsidR="00953FEB">
        <w:rPr>
          <w:noProof/>
        </w:rPr>
        <w:t>6</w:t>
      </w:r>
      <w:r w:rsidRPr="00FC6BF7">
        <w:fldChar w:fldCharType="end"/>
      </w:r>
      <w:r w:rsidR="003738FC">
        <w:t>.</w:t>
      </w:r>
      <w:r w:rsidRPr="00FC6BF7">
        <w:t xml:space="preserve"> </w:t>
      </w:r>
      <w:r w:rsidRPr="00FC6BF7">
        <w:rPr>
          <w:i/>
          <w:iCs w:val="0"/>
        </w:rPr>
        <w:t>Entity Relationship Diagram</w:t>
      </w:r>
    </w:p>
    <w:p w14:paraId="28BD1BDB" w14:textId="77777777" w:rsidR="003738FC" w:rsidRPr="003738FC" w:rsidRDefault="003738FC" w:rsidP="003738FC"/>
    <w:p w14:paraId="3FD7BC3D" w14:textId="1D8538B4" w:rsidR="00FA0EB8" w:rsidRDefault="003024BE" w:rsidP="00326098">
      <w:pPr>
        <w:pStyle w:val="text"/>
      </w:pPr>
      <w:r w:rsidRPr="00FC6BF7">
        <w:t xml:space="preserve">Pada Gambar 6 merupakan </w:t>
      </w:r>
      <w:r w:rsidRPr="00FC6BF7">
        <w:rPr>
          <w:i/>
          <w:iCs/>
        </w:rPr>
        <w:t xml:space="preserve">entity relationship diagram </w:t>
      </w:r>
      <w:r w:rsidRPr="00FC6BF7">
        <w:t xml:space="preserve">memberikan gambaran bagaimana kerangka kerja </w:t>
      </w:r>
      <w:r w:rsidRPr="00FC6BF7">
        <w:rPr>
          <w:i/>
          <w:iCs/>
        </w:rPr>
        <w:t>database</w:t>
      </w:r>
      <w:r w:rsidRPr="00FC6BF7">
        <w:t xml:space="preserve"> yang akan dibuat. Yang terdapat entitas </w:t>
      </w:r>
      <w:r w:rsidRPr="00FC6BF7">
        <w:rPr>
          <w:i/>
          <w:iCs/>
        </w:rPr>
        <w:t>users</w:t>
      </w:r>
      <w:r w:rsidRPr="00FC6BF7">
        <w:t xml:space="preserve"> dan </w:t>
      </w:r>
      <w:r w:rsidRPr="00FC6BF7">
        <w:rPr>
          <w:i/>
          <w:iCs/>
        </w:rPr>
        <w:t xml:space="preserve">articles </w:t>
      </w:r>
      <w:r w:rsidRPr="00FC6BF7">
        <w:t>dengan atribut-atributnya yang saling terhubung dengan nama relasi mengelola.</w:t>
      </w:r>
    </w:p>
    <w:p w14:paraId="00590E69" w14:textId="77777777" w:rsidR="003738FC" w:rsidRPr="00FC6BF7" w:rsidRDefault="003738FC" w:rsidP="00326098">
      <w:pPr>
        <w:pStyle w:val="text"/>
      </w:pPr>
    </w:p>
    <w:p w14:paraId="0B895F17" w14:textId="5FD95210" w:rsidR="001D78AD" w:rsidRPr="00FC6BF7" w:rsidRDefault="001D78AD" w:rsidP="00326098">
      <w:pPr>
        <w:pStyle w:val="1"/>
        <w:spacing w:after="0"/>
        <w:ind w:left="426" w:hanging="426"/>
      </w:pPr>
      <w:r w:rsidRPr="00FC6BF7">
        <w:t>HASIL DAN PEMBAHASAN</w:t>
      </w:r>
    </w:p>
    <w:p w14:paraId="2C5249E5" w14:textId="44B80EFA" w:rsidR="00B67572" w:rsidRPr="00FC6BF7" w:rsidRDefault="00B67572" w:rsidP="00326098">
      <w:pPr>
        <w:pStyle w:val="1"/>
        <w:numPr>
          <w:ilvl w:val="0"/>
          <w:numId w:val="24"/>
        </w:numPr>
        <w:spacing w:after="0"/>
        <w:ind w:left="426" w:hanging="426"/>
        <w:rPr>
          <w:i/>
          <w:iCs/>
        </w:rPr>
      </w:pPr>
      <w:r w:rsidRPr="00BB25BE">
        <w:t>Implementasi</w:t>
      </w:r>
      <w:r w:rsidRPr="00FC6BF7">
        <w:rPr>
          <w:i/>
          <w:iCs/>
        </w:rPr>
        <w:t xml:space="preserve"> Sistem</w:t>
      </w:r>
    </w:p>
    <w:p w14:paraId="45484D0A" w14:textId="2DAFB84A" w:rsidR="006A2EFF" w:rsidRPr="00411C1E" w:rsidRDefault="006A2EFF" w:rsidP="00326098">
      <w:pPr>
        <w:pStyle w:val="1"/>
        <w:numPr>
          <w:ilvl w:val="2"/>
          <w:numId w:val="7"/>
        </w:numPr>
        <w:spacing w:after="0"/>
        <w:ind w:left="426" w:hanging="426"/>
        <w:rPr>
          <w:i/>
          <w:iCs/>
        </w:rPr>
      </w:pPr>
      <w:bookmarkStart w:id="16" w:name="_Toc204329770"/>
      <w:r w:rsidRPr="00FC6BF7">
        <w:t>Iterasi Pertama</w:t>
      </w:r>
      <w:bookmarkEnd w:id="16"/>
    </w:p>
    <w:p w14:paraId="508E73EF" w14:textId="0143623C" w:rsidR="00411C1E" w:rsidRPr="00C72EB5" w:rsidRDefault="00C72EB5" w:rsidP="00326098">
      <w:pPr>
        <w:pStyle w:val="1"/>
        <w:numPr>
          <w:ilvl w:val="1"/>
          <w:numId w:val="4"/>
        </w:numPr>
        <w:spacing w:after="0"/>
        <w:ind w:left="426" w:hanging="426"/>
        <w:rPr>
          <w:i/>
          <w:iCs/>
        </w:rPr>
      </w:pPr>
      <w:r>
        <w:rPr>
          <w:b w:val="0"/>
          <w:bCs w:val="0"/>
        </w:rPr>
        <w:t xml:space="preserve">Halaman </w:t>
      </w:r>
      <w:r w:rsidRPr="00CD0D2A">
        <w:rPr>
          <w:b w:val="0"/>
          <w:bCs w:val="0"/>
          <w:i/>
          <w:iCs/>
        </w:rPr>
        <w:t>Login</w:t>
      </w:r>
    </w:p>
    <w:p w14:paraId="7E8C3327" w14:textId="77777777" w:rsidR="00CF4AA1" w:rsidRDefault="000979FB" w:rsidP="00326098">
      <w:pPr>
        <w:pStyle w:val="text"/>
        <w:keepNext/>
        <w:ind w:firstLine="0"/>
        <w:jc w:val="center"/>
      </w:pPr>
      <w:r w:rsidRPr="00B7604B">
        <w:rPr>
          <w:noProof/>
        </w:rPr>
        <w:drawing>
          <wp:inline distT="0" distB="0" distL="0" distR="0" wp14:anchorId="1884DD9B" wp14:editId="117CB4BE">
            <wp:extent cx="1551008" cy="1689903"/>
            <wp:effectExtent l="0" t="0" r="0" b="0"/>
            <wp:docPr id="1031126044"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31126044" name=""/>
                    <pic:cNvPicPr/>
                  </pic:nvPicPr>
                  <pic:blipFill rotWithShape="1">
                    <a:blip r:embed="rId67"/>
                    <a:srcRect l="32185" t="22089" r="32159" b="18375"/>
                    <a:stretch/>
                  </pic:blipFill>
                  <pic:spPr bwMode="auto">
                    <a:xfrm>
                      <a:off x="0" y="0"/>
                      <a:ext cx="1577989" cy="1719300"/>
                    </a:xfrm>
                    <a:prstGeom prst="rect">
                      <a:avLst/>
                    </a:prstGeom>
                    <a:ln>
                      <a:noFill/>
                    </a:ln>
                    <a:extLst>
                      <a:ext uri="{53640926-AAD7-44D8-BBD7-CCE9431645EC}">
                        <a14:shadowObscured xmlns:a14="http://schemas.microsoft.com/office/drawing/2010/main"/>
                      </a:ext>
                    </a:extLst>
                  </pic:spPr>
                </pic:pic>
              </a:graphicData>
            </a:graphic>
          </wp:inline>
        </w:drawing>
      </w:r>
    </w:p>
    <w:p w14:paraId="446B2DEE" w14:textId="738A9474" w:rsidR="000979FB" w:rsidRDefault="00CF4AA1"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7</w:t>
      </w:r>
      <w:r>
        <w:fldChar w:fldCharType="end"/>
      </w:r>
      <w:r w:rsidR="003738FC">
        <w:t>.</w:t>
      </w:r>
      <w:r w:rsidR="00E600E1">
        <w:t xml:space="preserve"> </w:t>
      </w:r>
      <w:r w:rsidR="003043B7">
        <w:t xml:space="preserve">Halaman </w:t>
      </w:r>
      <w:r w:rsidR="006200A2">
        <w:rPr>
          <w:i/>
          <w:iCs w:val="0"/>
        </w:rPr>
        <w:t>F</w:t>
      </w:r>
      <w:r w:rsidR="00E600E1" w:rsidRPr="009C41C3">
        <w:rPr>
          <w:i/>
          <w:iCs w:val="0"/>
        </w:rPr>
        <w:t xml:space="preserve">orm </w:t>
      </w:r>
      <w:r w:rsidR="006200A2">
        <w:rPr>
          <w:i/>
          <w:iCs w:val="0"/>
        </w:rPr>
        <w:t>L</w:t>
      </w:r>
      <w:r w:rsidR="00E600E1" w:rsidRPr="009C41C3">
        <w:rPr>
          <w:i/>
          <w:iCs w:val="0"/>
        </w:rPr>
        <w:t>ogin</w:t>
      </w:r>
    </w:p>
    <w:p w14:paraId="7580FF05" w14:textId="77777777" w:rsidR="003738FC" w:rsidRPr="003738FC" w:rsidRDefault="003738FC" w:rsidP="003738FC"/>
    <w:p w14:paraId="17014B49" w14:textId="5736FEB5" w:rsidR="00E600E1" w:rsidRDefault="00E600E1" w:rsidP="00326098">
      <w:pPr>
        <w:pStyle w:val="text"/>
      </w:pPr>
      <w:r w:rsidRPr="00B7604B">
        <w:lastRenderedPageBreak/>
        <w:t xml:space="preserve">Gambar </w:t>
      </w:r>
      <w:r w:rsidR="008C451A">
        <w:t>7</w:t>
      </w:r>
      <w:r w:rsidRPr="00B7604B">
        <w:t xml:space="preserve"> merupakan tampilan dari halaman </w:t>
      </w:r>
      <w:r w:rsidRPr="00B7604B">
        <w:rPr>
          <w:i/>
          <w:iCs/>
        </w:rPr>
        <w:t>login</w:t>
      </w:r>
      <w:r w:rsidRPr="00B7604B">
        <w:t xml:space="preserve">. Pada halaman </w:t>
      </w:r>
      <w:r w:rsidRPr="00B7604B">
        <w:rPr>
          <w:i/>
          <w:iCs/>
        </w:rPr>
        <w:t>login</w:t>
      </w:r>
      <w:r w:rsidRPr="00B7604B">
        <w:t xml:space="preserve">, pengguna diminta untuk mengisi </w:t>
      </w:r>
      <w:r w:rsidRPr="00B7604B">
        <w:rPr>
          <w:i/>
          <w:iCs/>
        </w:rPr>
        <w:t>username</w:t>
      </w:r>
      <w:r w:rsidRPr="00B7604B">
        <w:t xml:space="preserve"> dan </w:t>
      </w:r>
      <w:r w:rsidRPr="00B7604B">
        <w:rPr>
          <w:i/>
          <w:iCs/>
        </w:rPr>
        <w:t>password</w:t>
      </w:r>
      <w:r w:rsidRPr="00B7604B">
        <w:t xml:space="preserve"> yang telah terdaftar untuk melanjutkan di halaman utama pada sistem.</w:t>
      </w:r>
    </w:p>
    <w:p w14:paraId="382053B0" w14:textId="23246B06" w:rsidR="003738FC" w:rsidRDefault="003738FC" w:rsidP="00326098">
      <w:pPr>
        <w:pStyle w:val="text"/>
      </w:pPr>
    </w:p>
    <w:p w14:paraId="45DBFA40" w14:textId="77777777" w:rsidR="003738FC" w:rsidRPr="00E600E1" w:rsidRDefault="003738FC" w:rsidP="00326098">
      <w:pPr>
        <w:pStyle w:val="text"/>
      </w:pPr>
    </w:p>
    <w:p w14:paraId="0B87C1EB" w14:textId="340FB7FD" w:rsidR="00C72EB5" w:rsidRPr="0049563C" w:rsidRDefault="00C72EB5" w:rsidP="00326098">
      <w:pPr>
        <w:pStyle w:val="1"/>
        <w:numPr>
          <w:ilvl w:val="1"/>
          <w:numId w:val="4"/>
        </w:numPr>
        <w:spacing w:after="0"/>
        <w:ind w:left="426" w:hanging="426"/>
        <w:rPr>
          <w:b w:val="0"/>
          <w:bCs w:val="0"/>
        </w:rPr>
      </w:pPr>
      <w:r w:rsidRPr="000979FB">
        <w:rPr>
          <w:b w:val="0"/>
          <w:bCs w:val="0"/>
        </w:rPr>
        <w:t>Halaman</w:t>
      </w:r>
      <w:r w:rsidR="00A95C89">
        <w:rPr>
          <w:b w:val="0"/>
          <w:bCs w:val="0"/>
        </w:rPr>
        <w:t xml:space="preserve"> </w:t>
      </w:r>
      <w:bookmarkStart w:id="17" w:name="_Hlk196557832"/>
      <w:r w:rsidR="00A95C89" w:rsidRPr="00A95C89">
        <w:rPr>
          <w:b w:val="0"/>
          <w:bCs w:val="0"/>
          <w:i/>
          <w:iCs/>
        </w:rPr>
        <w:t>Chief-Editor</w:t>
      </w:r>
      <w:bookmarkEnd w:id="17"/>
    </w:p>
    <w:p w14:paraId="36D44BB1" w14:textId="322A8271" w:rsidR="0049563C" w:rsidRPr="00C72709" w:rsidRDefault="00570B10" w:rsidP="00326098">
      <w:pPr>
        <w:pStyle w:val="1"/>
        <w:numPr>
          <w:ilvl w:val="1"/>
          <w:numId w:val="1"/>
        </w:numPr>
        <w:spacing w:after="0"/>
        <w:ind w:left="426" w:hanging="426"/>
        <w:rPr>
          <w:b w:val="0"/>
          <w:bCs w:val="0"/>
        </w:rPr>
      </w:pPr>
      <w:r>
        <w:rPr>
          <w:b w:val="0"/>
          <w:bCs w:val="0"/>
        </w:rPr>
        <w:t xml:space="preserve">Halaman </w:t>
      </w:r>
      <w:r>
        <w:rPr>
          <w:b w:val="0"/>
          <w:bCs w:val="0"/>
          <w:i/>
          <w:iCs/>
        </w:rPr>
        <w:t>D</w:t>
      </w:r>
      <w:r w:rsidRPr="002B1B58">
        <w:rPr>
          <w:b w:val="0"/>
          <w:bCs w:val="0"/>
          <w:i/>
          <w:iCs/>
        </w:rPr>
        <w:t>ashboard</w:t>
      </w:r>
    </w:p>
    <w:p w14:paraId="57028002" w14:textId="77777777" w:rsidR="00CF4AA1" w:rsidRDefault="00C72709" w:rsidP="00326098">
      <w:pPr>
        <w:pStyle w:val="text"/>
        <w:keepNext/>
        <w:ind w:firstLine="0"/>
        <w:jc w:val="center"/>
      </w:pPr>
      <w:r w:rsidRPr="00B7604B">
        <w:rPr>
          <w:noProof/>
        </w:rPr>
        <w:drawing>
          <wp:inline distT="0" distB="0" distL="0" distR="0" wp14:anchorId="35C40FA9" wp14:editId="5FB7FE48">
            <wp:extent cx="2700000" cy="1332000"/>
            <wp:effectExtent l="0" t="0" r="5715" b="1905"/>
            <wp:docPr id="1027603472"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7603472" name=""/>
                    <pic:cNvPicPr/>
                  </pic:nvPicPr>
                  <pic:blipFill>
                    <a:blip r:embed="rId68"/>
                    <a:stretch>
                      <a:fillRect/>
                    </a:stretch>
                  </pic:blipFill>
                  <pic:spPr>
                    <a:xfrm>
                      <a:off x="0" y="0"/>
                      <a:ext cx="2700000" cy="1332000"/>
                    </a:xfrm>
                    <a:prstGeom prst="rect">
                      <a:avLst/>
                    </a:prstGeom>
                  </pic:spPr>
                </pic:pic>
              </a:graphicData>
            </a:graphic>
          </wp:inline>
        </w:drawing>
      </w:r>
    </w:p>
    <w:p w14:paraId="6ABDBC4C" w14:textId="231C50BA" w:rsidR="00C72709" w:rsidRDefault="00CF4AA1"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8</w:t>
      </w:r>
      <w:r>
        <w:fldChar w:fldCharType="end"/>
      </w:r>
      <w:r w:rsidR="003738FC">
        <w:t>.</w:t>
      </w:r>
      <w:r w:rsidR="008C451A">
        <w:t xml:space="preserve"> </w:t>
      </w:r>
      <w:r w:rsidR="003043B7">
        <w:t xml:space="preserve">Halaman </w:t>
      </w:r>
      <w:r w:rsidR="008C451A">
        <w:rPr>
          <w:i/>
          <w:iCs w:val="0"/>
        </w:rPr>
        <w:t>Dashboard Chief-Editor</w:t>
      </w:r>
    </w:p>
    <w:p w14:paraId="2BC57D09" w14:textId="77777777" w:rsidR="003738FC" w:rsidRPr="003738FC" w:rsidRDefault="003738FC" w:rsidP="003738FC"/>
    <w:p w14:paraId="59CB7EB6" w14:textId="7DA47714" w:rsidR="008C451A" w:rsidRDefault="008C451A" w:rsidP="00326098">
      <w:pPr>
        <w:pStyle w:val="text"/>
      </w:pPr>
      <w:r w:rsidRPr="00B7604B">
        <w:t xml:space="preserve">Pada Gambar </w:t>
      </w:r>
      <w:r>
        <w:t>8</w:t>
      </w:r>
      <w:r w:rsidRPr="00B7604B">
        <w:t xml:space="preserve"> merupakan tampilan dari halaman </w:t>
      </w:r>
      <w:r w:rsidRPr="00B7604B">
        <w:rPr>
          <w:i/>
          <w:iCs/>
        </w:rPr>
        <w:t xml:space="preserve">dashboard </w:t>
      </w:r>
      <w:r w:rsidRPr="00B7604B">
        <w:rPr>
          <w:bCs/>
          <w:i/>
          <w:iCs/>
        </w:rPr>
        <w:t>Chief-Editor</w:t>
      </w:r>
      <w:r w:rsidRPr="00B7604B">
        <w:t xml:space="preserve">, pada halaman </w:t>
      </w:r>
      <w:r w:rsidRPr="00B7604B">
        <w:rPr>
          <w:i/>
          <w:iCs/>
        </w:rPr>
        <w:t>dashboard</w:t>
      </w:r>
      <w:r w:rsidRPr="00B7604B">
        <w:t xml:space="preserve"> terdapat </w:t>
      </w:r>
      <w:r w:rsidRPr="00B7604B">
        <w:rPr>
          <w:i/>
          <w:iCs/>
        </w:rPr>
        <w:t>sidebar navigation</w:t>
      </w:r>
      <w:r w:rsidRPr="00B7604B">
        <w:t xml:space="preserve"> yang dengan pilihan menu </w:t>
      </w:r>
      <w:r w:rsidRPr="00B7604B">
        <w:rPr>
          <w:i/>
          <w:iCs/>
        </w:rPr>
        <w:t>Dashboard</w:t>
      </w:r>
      <w:r w:rsidRPr="00B7604B">
        <w:t xml:space="preserve">, </w:t>
      </w:r>
      <w:r w:rsidRPr="00B7604B">
        <w:rPr>
          <w:i/>
          <w:iCs/>
        </w:rPr>
        <w:t>Article</w:t>
      </w:r>
      <w:r w:rsidRPr="00B7604B">
        <w:t xml:space="preserve">, </w:t>
      </w:r>
      <w:r w:rsidRPr="00B7604B">
        <w:rPr>
          <w:i/>
          <w:iCs/>
        </w:rPr>
        <w:t>Reports</w:t>
      </w:r>
      <w:r w:rsidRPr="00B7604B">
        <w:t xml:space="preserve"> dan </w:t>
      </w:r>
      <w:r w:rsidRPr="00B7604B">
        <w:rPr>
          <w:i/>
          <w:iCs/>
        </w:rPr>
        <w:t>User</w:t>
      </w:r>
      <w:r w:rsidRPr="00B7604B">
        <w:t xml:space="preserve">. Pada menu </w:t>
      </w:r>
      <w:r w:rsidRPr="00B7604B">
        <w:rPr>
          <w:i/>
          <w:iCs/>
        </w:rPr>
        <w:t>Dashboard</w:t>
      </w:r>
      <w:r w:rsidRPr="00B7604B">
        <w:t xml:space="preserve">, </w:t>
      </w:r>
      <w:r w:rsidRPr="00B7604B">
        <w:rPr>
          <w:bCs/>
          <w:i/>
          <w:iCs/>
        </w:rPr>
        <w:t>Chief-Editor</w:t>
      </w:r>
      <w:r w:rsidRPr="00B7604B">
        <w:t xml:space="preserve"> hanya</w:t>
      </w:r>
      <w:r w:rsidRPr="00B7604B">
        <w:rPr>
          <w:i/>
          <w:iCs/>
        </w:rPr>
        <w:t xml:space="preserve"> </w:t>
      </w:r>
      <w:r w:rsidRPr="00B7604B">
        <w:t xml:space="preserve">terdapat melihat informasi dari total artikel serta </w:t>
      </w:r>
      <w:r w:rsidRPr="00B7604B">
        <w:rPr>
          <w:i/>
          <w:iCs/>
        </w:rPr>
        <w:t>user</w:t>
      </w:r>
      <w:r w:rsidRPr="00B7604B">
        <w:t xml:space="preserve"> yang telah terdaftar. </w:t>
      </w:r>
    </w:p>
    <w:p w14:paraId="761E72A1" w14:textId="77777777" w:rsidR="003738FC" w:rsidRPr="008C451A" w:rsidRDefault="003738FC" w:rsidP="00326098">
      <w:pPr>
        <w:pStyle w:val="text"/>
      </w:pPr>
    </w:p>
    <w:p w14:paraId="236C9D9D" w14:textId="3E7DF74C" w:rsidR="00F96653" w:rsidRPr="000C22B2" w:rsidRDefault="00F96653" w:rsidP="00326098">
      <w:pPr>
        <w:pStyle w:val="1"/>
        <w:numPr>
          <w:ilvl w:val="1"/>
          <w:numId w:val="1"/>
        </w:numPr>
        <w:spacing w:after="0"/>
        <w:ind w:left="426" w:hanging="426"/>
        <w:rPr>
          <w:b w:val="0"/>
          <w:bCs w:val="0"/>
        </w:rPr>
      </w:pPr>
      <w:r w:rsidRPr="00F96653">
        <w:rPr>
          <w:b w:val="0"/>
          <w:bCs w:val="0"/>
        </w:rPr>
        <w:t>Halaman</w:t>
      </w:r>
      <w:r w:rsidR="00C72709" w:rsidRPr="00C72709">
        <w:rPr>
          <w:b w:val="0"/>
          <w:bCs w:val="0"/>
          <w:i/>
          <w:iCs/>
        </w:rPr>
        <w:t xml:space="preserve"> </w:t>
      </w:r>
      <w:r w:rsidR="00C72709" w:rsidRPr="00AD76C7">
        <w:rPr>
          <w:b w:val="0"/>
          <w:bCs w:val="0"/>
          <w:i/>
          <w:iCs/>
        </w:rPr>
        <w:t>Article</w:t>
      </w:r>
    </w:p>
    <w:p w14:paraId="527FB370" w14:textId="77777777" w:rsidR="00CF4AA1" w:rsidRDefault="000C22B2" w:rsidP="00326098">
      <w:pPr>
        <w:pStyle w:val="text"/>
        <w:keepNext/>
        <w:ind w:firstLine="0"/>
        <w:jc w:val="center"/>
      </w:pPr>
      <w:r w:rsidRPr="00B7604B">
        <w:rPr>
          <w:noProof/>
        </w:rPr>
        <w:drawing>
          <wp:inline distT="0" distB="0" distL="0" distR="0" wp14:anchorId="68661D4C" wp14:editId="765C1D45">
            <wp:extent cx="2700000" cy="1332000"/>
            <wp:effectExtent l="0" t="0" r="5715" b="1905"/>
            <wp:docPr id="1147672516"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47672516" name=""/>
                    <pic:cNvPicPr/>
                  </pic:nvPicPr>
                  <pic:blipFill>
                    <a:blip r:embed="rId69"/>
                    <a:stretch>
                      <a:fillRect/>
                    </a:stretch>
                  </pic:blipFill>
                  <pic:spPr>
                    <a:xfrm>
                      <a:off x="0" y="0"/>
                      <a:ext cx="2700000" cy="1332000"/>
                    </a:xfrm>
                    <a:prstGeom prst="rect">
                      <a:avLst/>
                    </a:prstGeom>
                  </pic:spPr>
                </pic:pic>
              </a:graphicData>
            </a:graphic>
          </wp:inline>
        </w:drawing>
      </w:r>
    </w:p>
    <w:p w14:paraId="2D3D8D16" w14:textId="791A297E" w:rsidR="000C22B2" w:rsidRDefault="00CF4AA1" w:rsidP="003738FC">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9</w:t>
      </w:r>
      <w:r>
        <w:fldChar w:fldCharType="end"/>
      </w:r>
      <w:r w:rsidR="003738FC">
        <w:t>.</w:t>
      </w:r>
      <w:r w:rsidR="008C451A">
        <w:t xml:space="preserve"> </w:t>
      </w:r>
      <w:r w:rsidR="003043B7">
        <w:t xml:space="preserve">Halaman </w:t>
      </w:r>
      <w:r w:rsidR="008C451A" w:rsidRPr="008C451A">
        <w:rPr>
          <w:i/>
          <w:iCs w:val="0"/>
        </w:rPr>
        <w:t>Article Chief-Editor</w:t>
      </w:r>
    </w:p>
    <w:p w14:paraId="230217AD" w14:textId="77777777" w:rsidR="003738FC" w:rsidRPr="003738FC" w:rsidRDefault="003738FC" w:rsidP="003738FC"/>
    <w:p w14:paraId="08672BDB" w14:textId="1331A998" w:rsidR="004F5772" w:rsidRDefault="004F5772" w:rsidP="00326098">
      <w:pPr>
        <w:pStyle w:val="text"/>
      </w:pPr>
      <w:r w:rsidRPr="00B7604B">
        <w:t xml:space="preserve">Pada Gambar </w:t>
      </w:r>
      <w:r w:rsidR="00747A70">
        <w:t>9</w:t>
      </w:r>
      <w:r w:rsidRPr="00B7604B">
        <w:t xml:space="preserve"> merupakan tampilan dari halaman </w:t>
      </w:r>
      <w:r w:rsidRPr="00B7604B">
        <w:rPr>
          <w:i/>
          <w:iCs/>
        </w:rPr>
        <w:t xml:space="preserve">article </w:t>
      </w:r>
      <w:r w:rsidRPr="00B7604B">
        <w:rPr>
          <w:bCs/>
          <w:i/>
          <w:iCs/>
        </w:rPr>
        <w:t>Chief-Editor</w:t>
      </w:r>
      <w:r w:rsidRPr="00B7604B">
        <w:t xml:space="preserve">, pada halaman </w:t>
      </w:r>
      <w:r w:rsidRPr="00B7604B">
        <w:rPr>
          <w:i/>
          <w:iCs/>
        </w:rPr>
        <w:t xml:space="preserve">Article </w:t>
      </w:r>
      <w:r w:rsidRPr="00B7604B">
        <w:rPr>
          <w:bCs/>
          <w:i/>
          <w:iCs/>
        </w:rPr>
        <w:t>Chief-Editor</w:t>
      </w:r>
      <w:r w:rsidRPr="00B7604B">
        <w:t xml:space="preserve"> terdapat informasi </w:t>
      </w:r>
      <w:r w:rsidRPr="00B7604B">
        <w:rPr>
          <w:i/>
          <w:iCs/>
        </w:rPr>
        <w:t>metadata</w:t>
      </w:r>
      <w:r w:rsidRPr="00B7604B">
        <w:t xml:space="preserve"> artikel dan tombol untuk melakukan </w:t>
      </w:r>
      <w:r w:rsidRPr="00B7604B">
        <w:rPr>
          <w:i/>
          <w:iCs/>
        </w:rPr>
        <w:t>download file</w:t>
      </w:r>
      <w:r w:rsidRPr="00B7604B">
        <w:t xml:space="preserve"> dari artikel yang di proses. Informasi </w:t>
      </w:r>
      <w:r w:rsidRPr="00B7604B">
        <w:rPr>
          <w:i/>
          <w:iCs/>
        </w:rPr>
        <w:t>metadata</w:t>
      </w:r>
      <w:r w:rsidRPr="00B7604B">
        <w:t xml:space="preserve"> artikel diantarnya </w:t>
      </w:r>
      <w:r w:rsidRPr="00B7604B">
        <w:rPr>
          <w:i/>
          <w:iCs/>
        </w:rPr>
        <w:t>title</w:t>
      </w:r>
      <w:r w:rsidRPr="00B7604B">
        <w:t xml:space="preserve">, </w:t>
      </w:r>
      <w:r w:rsidRPr="00B7604B">
        <w:rPr>
          <w:i/>
          <w:iCs/>
        </w:rPr>
        <w:t>affiliation</w:t>
      </w:r>
      <w:r w:rsidRPr="00B7604B">
        <w:t xml:space="preserve">, </w:t>
      </w:r>
      <w:r w:rsidRPr="00B7604B">
        <w:rPr>
          <w:i/>
          <w:iCs/>
        </w:rPr>
        <w:t>author</w:t>
      </w:r>
      <w:r w:rsidRPr="00B7604B">
        <w:t xml:space="preserve"> dan </w:t>
      </w:r>
      <w:r w:rsidRPr="00B7604B">
        <w:rPr>
          <w:i/>
          <w:iCs/>
        </w:rPr>
        <w:t>abstract</w:t>
      </w:r>
      <w:r w:rsidRPr="00B7604B">
        <w:t xml:space="preserve"> yang di bungkus dalam </w:t>
      </w:r>
      <w:r w:rsidRPr="00B7604B">
        <w:rPr>
          <w:i/>
          <w:iCs/>
        </w:rPr>
        <w:t>popup</w:t>
      </w:r>
      <w:r w:rsidRPr="00B7604B">
        <w:t>.</w:t>
      </w:r>
    </w:p>
    <w:p w14:paraId="648ED02D" w14:textId="77777777" w:rsidR="003738FC" w:rsidRDefault="003738FC" w:rsidP="00326098">
      <w:pPr>
        <w:pStyle w:val="text"/>
      </w:pPr>
    </w:p>
    <w:p w14:paraId="475CA2C8" w14:textId="77777777" w:rsidR="003738FC" w:rsidRPr="004F5772" w:rsidRDefault="003738FC" w:rsidP="002E7740">
      <w:pPr>
        <w:pStyle w:val="text"/>
        <w:ind w:firstLine="0"/>
      </w:pPr>
    </w:p>
    <w:p w14:paraId="209DB737" w14:textId="3EC37C2E" w:rsidR="00E138A7" w:rsidRPr="00BF129A" w:rsidRDefault="00E138A7" w:rsidP="00326098">
      <w:pPr>
        <w:pStyle w:val="1"/>
        <w:numPr>
          <w:ilvl w:val="1"/>
          <w:numId w:val="1"/>
        </w:numPr>
        <w:spacing w:after="0"/>
        <w:ind w:left="426" w:hanging="426"/>
        <w:rPr>
          <w:b w:val="0"/>
          <w:bCs w:val="0"/>
        </w:rPr>
      </w:pPr>
      <w:r>
        <w:rPr>
          <w:b w:val="0"/>
          <w:bCs w:val="0"/>
        </w:rPr>
        <w:t xml:space="preserve">Halaman </w:t>
      </w:r>
      <w:r w:rsidRPr="00E138A7">
        <w:rPr>
          <w:b w:val="0"/>
          <w:bCs w:val="0"/>
          <w:i/>
          <w:iCs/>
        </w:rPr>
        <w:t>Users</w:t>
      </w:r>
    </w:p>
    <w:p w14:paraId="1AC7330D" w14:textId="77777777" w:rsidR="00CF4AA1" w:rsidRDefault="00BF129A" w:rsidP="00326098">
      <w:pPr>
        <w:pStyle w:val="text"/>
        <w:keepNext/>
        <w:ind w:firstLine="0"/>
        <w:jc w:val="center"/>
      </w:pPr>
      <w:r w:rsidRPr="00B7604B">
        <w:rPr>
          <w:noProof/>
        </w:rPr>
        <w:drawing>
          <wp:inline distT="0" distB="0" distL="0" distR="0" wp14:anchorId="752C27A3" wp14:editId="7A4EDECC">
            <wp:extent cx="2700000" cy="1332000"/>
            <wp:effectExtent l="0" t="0" r="5715" b="1905"/>
            <wp:docPr id="1341643664"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46007108" name=""/>
                    <pic:cNvPicPr/>
                  </pic:nvPicPr>
                  <pic:blipFill>
                    <a:blip r:embed="rId70"/>
                    <a:stretch>
                      <a:fillRect/>
                    </a:stretch>
                  </pic:blipFill>
                  <pic:spPr>
                    <a:xfrm>
                      <a:off x="0" y="0"/>
                      <a:ext cx="2700000" cy="1332000"/>
                    </a:xfrm>
                    <a:prstGeom prst="rect">
                      <a:avLst/>
                    </a:prstGeom>
                  </pic:spPr>
                </pic:pic>
              </a:graphicData>
            </a:graphic>
          </wp:inline>
        </w:drawing>
      </w:r>
    </w:p>
    <w:p w14:paraId="0DB4E779" w14:textId="47DD9F9C" w:rsidR="00BF129A" w:rsidRDefault="00CF4AA1"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10</w:t>
      </w:r>
      <w:r>
        <w:fldChar w:fldCharType="end"/>
      </w:r>
      <w:r w:rsidR="003738FC">
        <w:t>.</w:t>
      </w:r>
      <w:r w:rsidR="007116C9">
        <w:t xml:space="preserve"> </w:t>
      </w:r>
      <w:r w:rsidR="003043B7">
        <w:t xml:space="preserve">Halaman </w:t>
      </w:r>
      <w:r w:rsidR="007116C9" w:rsidRPr="007116C9">
        <w:rPr>
          <w:i/>
          <w:iCs w:val="0"/>
        </w:rPr>
        <w:t>Users</w:t>
      </w:r>
    </w:p>
    <w:p w14:paraId="01AC9A66" w14:textId="77777777" w:rsidR="003738FC" w:rsidRPr="003738FC" w:rsidRDefault="003738FC" w:rsidP="003738FC">
      <w:pPr>
        <w:spacing w:after="0"/>
      </w:pPr>
    </w:p>
    <w:p w14:paraId="7FA1B40F" w14:textId="69F7B629" w:rsidR="00C37D05" w:rsidRDefault="00C37D05" w:rsidP="00326098">
      <w:pPr>
        <w:pStyle w:val="text"/>
      </w:pPr>
      <w:r w:rsidRPr="00B7604B">
        <w:t xml:space="preserve">Pada Gambar </w:t>
      </w:r>
      <w:r>
        <w:t>10</w:t>
      </w:r>
      <w:r w:rsidRPr="00B7604B">
        <w:t xml:space="preserve"> merupakan tampilan dari halaman kelola</w:t>
      </w:r>
      <w:r w:rsidRPr="00B7604B">
        <w:rPr>
          <w:i/>
          <w:iCs/>
        </w:rPr>
        <w:t xml:space="preserve"> user</w:t>
      </w:r>
      <w:r w:rsidRPr="00B7604B">
        <w:t xml:space="preserve">, pada halaman kelola </w:t>
      </w:r>
      <w:r w:rsidRPr="00B7604B">
        <w:rPr>
          <w:i/>
          <w:iCs/>
        </w:rPr>
        <w:t xml:space="preserve">user </w:t>
      </w:r>
      <w:r w:rsidRPr="00B7604B">
        <w:t xml:space="preserve">terlihat informasi data </w:t>
      </w:r>
      <w:r w:rsidRPr="00B7604B">
        <w:rPr>
          <w:i/>
          <w:iCs/>
        </w:rPr>
        <w:t>user</w:t>
      </w:r>
      <w:r w:rsidRPr="00B7604B">
        <w:t xml:space="preserve"> atau pengguna dari sistem arsip </w:t>
      </w:r>
      <w:r w:rsidRPr="00B7604B">
        <w:rPr>
          <w:i/>
          <w:iCs/>
        </w:rPr>
        <w:t xml:space="preserve">teknoif </w:t>
      </w:r>
      <w:r w:rsidRPr="00B7604B">
        <w:t xml:space="preserve">di antaranya </w:t>
      </w:r>
      <w:r w:rsidRPr="00B7604B">
        <w:rPr>
          <w:i/>
          <w:iCs/>
        </w:rPr>
        <w:t>username</w:t>
      </w:r>
      <w:r w:rsidRPr="00B7604B">
        <w:t xml:space="preserve"> dan </w:t>
      </w:r>
      <w:r w:rsidRPr="00B7604B">
        <w:rPr>
          <w:i/>
          <w:iCs/>
        </w:rPr>
        <w:t>role</w:t>
      </w:r>
      <w:r w:rsidRPr="00B7604B">
        <w:t>.</w:t>
      </w:r>
    </w:p>
    <w:p w14:paraId="37AFEE05" w14:textId="77777777" w:rsidR="003738FC" w:rsidRDefault="003738FC" w:rsidP="00326098">
      <w:pPr>
        <w:pStyle w:val="text"/>
      </w:pPr>
    </w:p>
    <w:p w14:paraId="5149D61F" w14:textId="716716CD" w:rsidR="00494DA1" w:rsidRPr="00EC1870" w:rsidRDefault="00880BB6" w:rsidP="00326098">
      <w:pPr>
        <w:pStyle w:val="1"/>
        <w:numPr>
          <w:ilvl w:val="1"/>
          <w:numId w:val="1"/>
        </w:numPr>
        <w:spacing w:after="0"/>
        <w:ind w:left="426" w:hanging="426"/>
      </w:pPr>
      <w:r>
        <w:rPr>
          <w:b w:val="0"/>
          <w:bCs w:val="0"/>
        </w:rPr>
        <w:t xml:space="preserve">Halaman </w:t>
      </w:r>
      <w:r w:rsidRPr="00880BB6">
        <w:rPr>
          <w:b w:val="0"/>
          <w:bCs w:val="0"/>
          <w:i/>
          <w:iCs/>
        </w:rPr>
        <w:t>Create Users</w:t>
      </w:r>
    </w:p>
    <w:p w14:paraId="4FC18337" w14:textId="77777777" w:rsidR="00EC1870" w:rsidRDefault="00EC1870" w:rsidP="00326098">
      <w:pPr>
        <w:pStyle w:val="text"/>
        <w:keepNext/>
        <w:ind w:firstLine="0"/>
        <w:jc w:val="center"/>
      </w:pPr>
      <w:r w:rsidRPr="00B7604B">
        <w:rPr>
          <w:noProof/>
        </w:rPr>
        <w:drawing>
          <wp:inline distT="0" distB="0" distL="0" distR="0" wp14:anchorId="68B45A68" wp14:editId="7DAE20A9">
            <wp:extent cx="2700000" cy="1332000"/>
            <wp:effectExtent l="0" t="0" r="5715" b="1905"/>
            <wp:docPr id="1102204315"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28708876" name=""/>
                    <pic:cNvPicPr/>
                  </pic:nvPicPr>
                  <pic:blipFill>
                    <a:blip r:embed="rId71"/>
                    <a:stretch>
                      <a:fillRect/>
                    </a:stretch>
                  </pic:blipFill>
                  <pic:spPr>
                    <a:xfrm>
                      <a:off x="0" y="0"/>
                      <a:ext cx="2700000" cy="1332000"/>
                    </a:xfrm>
                    <a:prstGeom prst="rect">
                      <a:avLst/>
                    </a:prstGeom>
                  </pic:spPr>
                </pic:pic>
              </a:graphicData>
            </a:graphic>
          </wp:inline>
        </w:drawing>
      </w:r>
    </w:p>
    <w:p w14:paraId="5A3A40F3" w14:textId="747E2ED7" w:rsidR="00EC1870" w:rsidRDefault="00EC1870"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11</w:t>
      </w:r>
      <w:r>
        <w:fldChar w:fldCharType="end"/>
      </w:r>
      <w:r w:rsidR="003738FC">
        <w:t>.</w:t>
      </w:r>
      <w:r w:rsidR="00233270">
        <w:t xml:space="preserve"> </w:t>
      </w:r>
      <w:r w:rsidR="003043B7">
        <w:t xml:space="preserve">Halaman </w:t>
      </w:r>
      <w:r w:rsidR="00233270" w:rsidRPr="00233270">
        <w:rPr>
          <w:i/>
          <w:iCs w:val="0"/>
        </w:rPr>
        <w:t>Create Users</w:t>
      </w:r>
    </w:p>
    <w:p w14:paraId="1F3A6D83" w14:textId="77777777" w:rsidR="003738FC" w:rsidRPr="003738FC" w:rsidRDefault="003738FC" w:rsidP="003738FC">
      <w:pPr>
        <w:spacing w:after="0"/>
      </w:pPr>
    </w:p>
    <w:p w14:paraId="648C3072" w14:textId="032045F5" w:rsidR="008216A7" w:rsidRDefault="008216A7" w:rsidP="00326098">
      <w:pPr>
        <w:pStyle w:val="text"/>
      </w:pPr>
      <w:r w:rsidRPr="00B7604B">
        <w:t>Pada Gambar 1</w:t>
      </w:r>
      <w:r>
        <w:t>1</w:t>
      </w:r>
      <w:r w:rsidRPr="00B7604B">
        <w:t xml:space="preserve"> merupakan tampilan halaman dari </w:t>
      </w:r>
      <w:r w:rsidRPr="00B7604B">
        <w:rPr>
          <w:i/>
          <w:iCs/>
        </w:rPr>
        <w:t>create</w:t>
      </w:r>
      <w:r w:rsidRPr="00B7604B">
        <w:t xml:space="preserve"> </w:t>
      </w:r>
      <w:r w:rsidRPr="00B7604B">
        <w:rPr>
          <w:i/>
          <w:iCs/>
        </w:rPr>
        <w:t>user</w:t>
      </w:r>
      <w:r w:rsidRPr="00B7604B">
        <w:t xml:space="preserve">, halaman </w:t>
      </w:r>
      <w:r w:rsidRPr="00B7604B">
        <w:rPr>
          <w:i/>
          <w:iCs/>
        </w:rPr>
        <w:t>create</w:t>
      </w:r>
      <w:r w:rsidRPr="00B7604B">
        <w:t xml:space="preserve"> </w:t>
      </w:r>
      <w:r w:rsidRPr="00B7604B">
        <w:rPr>
          <w:i/>
          <w:iCs/>
        </w:rPr>
        <w:t xml:space="preserve">user </w:t>
      </w:r>
      <w:r w:rsidRPr="00B7604B">
        <w:t xml:space="preserve">digunakan </w:t>
      </w:r>
      <w:r w:rsidRPr="00B7604B">
        <w:rPr>
          <w:i/>
          <w:iCs/>
        </w:rPr>
        <w:t>chief-Editor</w:t>
      </w:r>
      <w:r w:rsidRPr="00B7604B">
        <w:t xml:space="preserve"> untuk menambahkan pengguna atau </w:t>
      </w:r>
      <w:r w:rsidRPr="00B7604B">
        <w:rPr>
          <w:i/>
          <w:iCs/>
        </w:rPr>
        <w:t>user</w:t>
      </w:r>
      <w:r w:rsidRPr="00B7604B">
        <w:t xml:space="preserve"> baru ke dalam sistem yang meliputi informasi </w:t>
      </w:r>
      <w:r w:rsidRPr="00B7604B">
        <w:rPr>
          <w:i/>
          <w:iCs/>
        </w:rPr>
        <w:t>username, password</w:t>
      </w:r>
      <w:r w:rsidRPr="00B7604B">
        <w:t xml:space="preserve"> dan </w:t>
      </w:r>
      <w:r w:rsidRPr="00B7604B">
        <w:rPr>
          <w:i/>
          <w:iCs/>
        </w:rPr>
        <w:t>role</w:t>
      </w:r>
      <w:r w:rsidRPr="00B7604B">
        <w:t>.</w:t>
      </w:r>
    </w:p>
    <w:p w14:paraId="3D434E28" w14:textId="77777777" w:rsidR="003738FC" w:rsidRPr="008216A7" w:rsidRDefault="003738FC" w:rsidP="00326098">
      <w:pPr>
        <w:pStyle w:val="text"/>
      </w:pPr>
    </w:p>
    <w:p w14:paraId="06759D60" w14:textId="4B7E702A" w:rsidR="00494DA1" w:rsidRPr="009C51B2" w:rsidRDefault="00494DA1" w:rsidP="00326098">
      <w:pPr>
        <w:pStyle w:val="1"/>
        <w:numPr>
          <w:ilvl w:val="1"/>
          <w:numId w:val="1"/>
        </w:numPr>
        <w:spacing w:after="0"/>
        <w:ind w:left="426" w:hanging="426"/>
      </w:pPr>
      <w:r>
        <w:rPr>
          <w:b w:val="0"/>
          <w:bCs w:val="0"/>
        </w:rPr>
        <w:t xml:space="preserve">Halaman </w:t>
      </w:r>
      <w:r w:rsidRPr="00494DA1">
        <w:rPr>
          <w:b w:val="0"/>
          <w:bCs w:val="0"/>
          <w:i/>
          <w:iCs/>
        </w:rPr>
        <w:t>Update Users</w:t>
      </w:r>
    </w:p>
    <w:p w14:paraId="23D47012" w14:textId="77777777" w:rsidR="00882951" w:rsidRDefault="009C51B2" w:rsidP="00326098">
      <w:pPr>
        <w:pStyle w:val="text"/>
        <w:keepNext/>
        <w:ind w:firstLine="0"/>
        <w:jc w:val="center"/>
      </w:pPr>
      <w:r w:rsidRPr="00B7604B">
        <w:rPr>
          <w:noProof/>
        </w:rPr>
        <w:drawing>
          <wp:inline distT="0" distB="0" distL="0" distR="0" wp14:anchorId="13F00231" wp14:editId="75C400A3">
            <wp:extent cx="2700000" cy="1332000"/>
            <wp:effectExtent l="0" t="0" r="5715" b="1905"/>
            <wp:docPr id="1304967867"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72660192" name=""/>
                    <pic:cNvPicPr/>
                  </pic:nvPicPr>
                  <pic:blipFill>
                    <a:blip r:embed="rId72"/>
                    <a:stretch>
                      <a:fillRect/>
                    </a:stretch>
                  </pic:blipFill>
                  <pic:spPr>
                    <a:xfrm>
                      <a:off x="0" y="0"/>
                      <a:ext cx="2700000" cy="1332000"/>
                    </a:xfrm>
                    <a:prstGeom prst="rect">
                      <a:avLst/>
                    </a:prstGeom>
                  </pic:spPr>
                </pic:pic>
              </a:graphicData>
            </a:graphic>
          </wp:inline>
        </w:drawing>
      </w:r>
    </w:p>
    <w:p w14:paraId="0E0D0616" w14:textId="27D7E6E4" w:rsidR="009C51B2" w:rsidRDefault="00882951"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12</w:t>
      </w:r>
      <w:r>
        <w:fldChar w:fldCharType="end"/>
      </w:r>
      <w:r w:rsidR="003738FC">
        <w:t>.</w:t>
      </w:r>
      <w:r w:rsidR="00CE1593">
        <w:t xml:space="preserve"> </w:t>
      </w:r>
      <w:r w:rsidR="003043B7">
        <w:t xml:space="preserve">Halaman </w:t>
      </w:r>
      <w:r w:rsidR="00CE1593" w:rsidRPr="00CE1593">
        <w:rPr>
          <w:i/>
          <w:iCs w:val="0"/>
        </w:rPr>
        <w:t>Update User</w:t>
      </w:r>
      <w:r w:rsidR="00367551">
        <w:rPr>
          <w:i/>
          <w:iCs w:val="0"/>
        </w:rPr>
        <w:t>s</w:t>
      </w:r>
    </w:p>
    <w:p w14:paraId="3AF2F2DB" w14:textId="77777777" w:rsidR="003738FC" w:rsidRPr="003738FC" w:rsidRDefault="003738FC" w:rsidP="003738FC">
      <w:pPr>
        <w:spacing w:after="0"/>
      </w:pPr>
    </w:p>
    <w:p w14:paraId="21B13807" w14:textId="5B3C946B" w:rsidR="00C15560" w:rsidRDefault="00C15560" w:rsidP="00326098">
      <w:pPr>
        <w:pStyle w:val="text"/>
      </w:pPr>
      <w:r w:rsidRPr="00B7604B">
        <w:t>Pada Gambar 1</w:t>
      </w:r>
      <w:r>
        <w:t>2</w:t>
      </w:r>
      <w:r w:rsidRPr="00B7604B">
        <w:t xml:space="preserve"> merupakan tampilan dari halaman </w:t>
      </w:r>
      <w:r w:rsidRPr="00B7604B">
        <w:rPr>
          <w:i/>
          <w:iCs/>
        </w:rPr>
        <w:t>update user</w:t>
      </w:r>
      <w:r w:rsidRPr="00B7604B">
        <w:t xml:space="preserve">, pada halaman </w:t>
      </w:r>
      <w:r w:rsidRPr="00B7604B">
        <w:rPr>
          <w:i/>
          <w:iCs/>
        </w:rPr>
        <w:t xml:space="preserve">update user </w:t>
      </w:r>
      <w:r w:rsidRPr="00B7604B">
        <w:t xml:space="preserve">dapat melakukan perubahan informasi dari akun pengguna di antaranya </w:t>
      </w:r>
      <w:r w:rsidRPr="00B7604B">
        <w:rPr>
          <w:i/>
          <w:iCs/>
        </w:rPr>
        <w:t>username, password</w:t>
      </w:r>
      <w:r w:rsidRPr="00B7604B">
        <w:t xml:space="preserve"> dan </w:t>
      </w:r>
      <w:r w:rsidRPr="00B7604B">
        <w:rPr>
          <w:i/>
          <w:iCs/>
        </w:rPr>
        <w:t xml:space="preserve">role </w:t>
      </w:r>
      <w:r w:rsidRPr="00B7604B">
        <w:t>dari</w:t>
      </w:r>
      <w:r w:rsidRPr="00B7604B">
        <w:rPr>
          <w:i/>
          <w:iCs/>
        </w:rPr>
        <w:t xml:space="preserve"> </w:t>
      </w:r>
      <w:r w:rsidRPr="00B7604B">
        <w:t xml:space="preserve">akun pengguna tersebut. </w:t>
      </w:r>
    </w:p>
    <w:p w14:paraId="732956A0" w14:textId="77777777" w:rsidR="003738FC" w:rsidRPr="00C15560" w:rsidRDefault="003738FC" w:rsidP="00326098">
      <w:pPr>
        <w:pStyle w:val="text"/>
      </w:pPr>
    </w:p>
    <w:p w14:paraId="5F7C79FD" w14:textId="35383950" w:rsidR="00EA243C" w:rsidRDefault="00EA243C" w:rsidP="00326098">
      <w:pPr>
        <w:pStyle w:val="1"/>
        <w:numPr>
          <w:ilvl w:val="1"/>
          <w:numId w:val="4"/>
        </w:numPr>
        <w:spacing w:after="0"/>
        <w:ind w:left="426" w:hanging="426"/>
        <w:rPr>
          <w:b w:val="0"/>
          <w:bCs w:val="0"/>
        </w:rPr>
      </w:pPr>
      <w:r>
        <w:rPr>
          <w:b w:val="0"/>
          <w:bCs w:val="0"/>
        </w:rPr>
        <w:t>Halaman Editor</w:t>
      </w:r>
    </w:p>
    <w:p w14:paraId="6FDB05FC" w14:textId="45A7E74A" w:rsidR="00222F7C" w:rsidRDefault="00DE1D3A" w:rsidP="00326098">
      <w:pPr>
        <w:pStyle w:val="taxt"/>
        <w:numPr>
          <w:ilvl w:val="0"/>
          <w:numId w:val="26"/>
        </w:numPr>
        <w:spacing w:after="0" w:line="240" w:lineRule="auto"/>
        <w:ind w:left="426" w:hanging="426"/>
        <w:rPr>
          <w:i/>
          <w:iCs/>
        </w:rPr>
      </w:pPr>
      <w:r>
        <w:t xml:space="preserve">Halaman </w:t>
      </w:r>
      <w:r w:rsidRPr="00B7604B">
        <w:rPr>
          <w:i/>
          <w:iCs/>
        </w:rPr>
        <w:t>Dashboard</w:t>
      </w:r>
    </w:p>
    <w:p w14:paraId="6972E4FC" w14:textId="77777777" w:rsidR="00CF4AA1" w:rsidRDefault="00CB3DB4" w:rsidP="00326098">
      <w:pPr>
        <w:pStyle w:val="text"/>
        <w:keepNext/>
        <w:ind w:firstLine="0"/>
        <w:jc w:val="center"/>
      </w:pPr>
      <w:r w:rsidRPr="00B7604B">
        <w:rPr>
          <w:noProof/>
        </w:rPr>
        <w:drawing>
          <wp:inline distT="0" distB="0" distL="0" distR="0" wp14:anchorId="0CBB7D89" wp14:editId="4C145F76">
            <wp:extent cx="2700000" cy="1332000"/>
            <wp:effectExtent l="0" t="0" r="5715" b="1905"/>
            <wp:docPr id="1317400570"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17400570" name=""/>
                    <pic:cNvPicPr/>
                  </pic:nvPicPr>
                  <pic:blipFill>
                    <a:blip r:embed="rId73"/>
                    <a:stretch>
                      <a:fillRect/>
                    </a:stretch>
                  </pic:blipFill>
                  <pic:spPr>
                    <a:xfrm>
                      <a:off x="0" y="0"/>
                      <a:ext cx="2700000" cy="1332000"/>
                    </a:xfrm>
                    <a:prstGeom prst="rect">
                      <a:avLst/>
                    </a:prstGeom>
                  </pic:spPr>
                </pic:pic>
              </a:graphicData>
            </a:graphic>
          </wp:inline>
        </w:drawing>
      </w:r>
    </w:p>
    <w:p w14:paraId="33ABA77E" w14:textId="20C18B2D" w:rsidR="00CB3DB4" w:rsidRDefault="00CF4AA1"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13</w:t>
      </w:r>
      <w:r>
        <w:fldChar w:fldCharType="end"/>
      </w:r>
      <w:r w:rsidR="003738FC">
        <w:t>.</w:t>
      </w:r>
      <w:r w:rsidR="000770E5">
        <w:t xml:space="preserve"> </w:t>
      </w:r>
      <w:r w:rsidR="003043B7">
        <w:t xml:space="preserve">Halaman </w:t>
      </w:r>
      <w:r w:rsidR="000770E5" w:rsidRPr="000770E5">
        <w:rPr>
          <w:i/>
          <w:iCs w:val="0"/>
        </w:rPr>
        <w:t>Dashboard Editor</w:t>
      </w:r>
    </w:p>
    <w:p w14:paraId="0ABFAC7F" w14:textId="77777777" w:rsidR="003738FC" w:rsidRPr="003738FC" w:rsidRDefault="003738FC" w:rsidP="003738FC"/>
    <w:p w14:paraId="36079961" w14:textId="62F9BDCD" w:rsidR="00A80313" w:rsidRDefault="00A80313" w:rsidP="00326098">
      <w:pPr>
        <w:pStyle w:val="text"/>
      </w:pPr>
      <w:r w:rsidRPr="00B7604B">
        <w:t>Pada Gambar 1</w:t>
      </w:r>
      <w:r>
        <w:t>3</w:t>
      </w:r>
      <w:r w:rsidRPr="00B7604B">
        <w:t xml:space="preserve"> merupakan tampilan dari halaman </w:t>
      </w:r>
      <w:r w:rsidRPr="00B7604B">
        <w:rPr>
          <w:i/>
          <w:iCs/>
        </w:rPr>
        <w:t xml:space="preserve">dashboard </w:t>
      </w:r>
      <w:r w:rsidRPr="00B7604B">
        <w:rPr>
          <w:bCs/>
          <w:i/>
          <w:iCs/>
        </w:rPr>
        <w:t>editor</w:t>
      </w:r>
      <w:r w:rsidRPr="00B7604B">
        <w:t xml:space="preserve">, pada halaman </w:t>
      </w:r>
      <w:r w:rsidRPr="00B7604B">
        <w:rPr>
          <w:i/>
          <w:iCs/>
        </w:rPr>
        <w:t>dashboard</w:t>
      </w:r>
      <w:r w:rsidRPr="00B7604B">
        <w:t xml:space="preserve"> terdapat </w:t>
      </w:r>
      <w:r w:rsidRPr="00B7604B">
        <w:rPr>
          <w:i/>
          <w:iCs/>
        </w:rPr>
        <w:t>sidebar navigation</w:t>
      </w:r>
      <w:r w:rsidRPr="00B7604B">
        <w:t xml:space="preserve"> yang dengan pilihan menu </w:t>
      </w:r>
      <w:r w:rsidRPr="00B7604B">
        <w:rPr>
          <w:i/>
          <w:iCs/>
        </w:rPr>
        <w:t>Dashboard</w:t>
      </w:r>
      <w:r w:rsidRPr="00B7604B">
        <w:t xml:space="preserve"> dan </w:t>
      </w:r>
      <w:r w:rsidRPr="00B7604B">
        <w:rPr>
          <w:i/>
          <w:iCs/>
        </w:rPr>
        <w:t>Article</w:t>
      </w:r>
      <w:r w:rsidRPr="00B7604B">
        <w:t xml:space="preserve">. Pada menu </w:t>
      </w:r>
      <w:r w:rsidRPr="00B7604B">
        <w:rPr>
          <w:i/>
          <w:iCs/>
        </w:rPr>
        <w:t>Dashboard</w:t>
      </w:r>
      <w:r w:rsidRPr="00B7604B">
        <w:t xml:space="preserve">, </w:t>
      </w:r>
      <w:r w:rsidRPr="00B7604B">
        <w:rPr>
          <w:bCs/>
          <w:i/>
          <w:iCs/>
        </w:rPr>
        <w:t>editor</w:t>
      </w:r>
      <w:r w:rsidRPr="00B7604B">
        <w:t xml:space="preserve"> hanya</w:t>
      </w:r>
      <w:r w:rsidRPr="00B7604B">
        <w:rPr>
          <w:i/>
          <w:iCs/>
        </w:rPr>
        <w:t xml:space="preserve"> </w:t>
      </w:r>
      <w:r w:rsidRPr="00B7604B">
        <w:t xml:space="preserve">terdapat melihat informasi dari total artikel serta </w:t>
      </w:r>
      <w:r w:rsidRPr="00B7604B">
        <w:rPr>
          <w:i/>
          <w:iCs/>
        </w:rPr>
        <w:t>user</w:t>
      </w:r>
      <w:r w:rsidRPr="00B7604B">
        <w:t xml:space="preserve"> yang telah terdaftar.</w:t>
      </w:r>
    </w:p>
    <w:p w14:paraId="716039C8" w14:textId="77777777" w:rsidR="003738FC" w:rsidRPr="00A80313" w:rsidRDefault="003738FC" w:rsidP="00326098">
      <w:pPr>
        <w:pStyle w:val="text"/>
      </w:pPr>
    </w:p>
    <w:p w14:paraId="7D78B54B" w14:textId="014448DB" w:rsidR="00502C7C" w:rsidRPr="00CB3DB4" w:rsidRDefault="00D0762E" w:rsidP="00326098">
      <w:pPr>
        <w:pStyle w:val="taxt"/>
        <w:numPr>
          <w:ilvl w:val="0"/>
          <w:numId w:val="26"/>
        </w:numPr>
        <w:spacing w:after="0" w:line="240" w:lineRule="auto"/>
        <w:ind w:left="426" w:hanging="426"/>
      </w:pPr>
      <w:r w:rsidRPr="00D0762E">
        <w:t>Halaman</w:t>
      </w:r>
      <w:r>
        <w:t xml:space="preserve"> </w:t>
      </w:r>
      <w:r w:rsidRPr="00E03390">
        <w:rPr>
          <w:i/>
          <w:iCs/>
        </w:rPr>
        <w:t>Article</w:t>
      </w:r>
    </w:p>
    <w:p w14:paraId="29C05904" w14:textId="77777777" w:rsidR="00CF4AA1" w:rsidRDefault="00CB3DB4" w:rsidP="00326098">
      <w:pPr>
        <w:pStyle w:val="text"/>
        <w:keepNext/>
        <w:ind w:firstLine="0"/>
        <w:jc w:val="center"/>
      </w:pPr>
      <w:r w:rsidRPr="00B7604B">
        <w:rPr>
          <w:noProof/>
        </w:rPr>
        <w:drawing>
          <wp:inline distT="0" distB="0" distL="0" distR="0" wp14:anchorId="096FADAF" wp14:editId="1F425F30">
            <wp:extent cx="2700000" cy="1332000"/>
            <wp:effectExtent l="0" t="0" r="5715" b="1905"/>
            <wp:docPr id="1071585152"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71585152" name=""/>
                    <pic:cNvPicPr/>
                  </pic:nvPicPr>
                  <pic:blipFill>
                    <a:blip r:embed="rId74"/>
                    <a:stretch>
                      <a:fillRect/>
                    </a:stretch>
                  </pic:blipFill>
                  <pic:spPr>
                    <a:xfrm>
                      <a:off x="0" y="0"/>
                      <a:ext cx="2700000" cy="1332000"/>
                    </a:xfrm>
                    <a:prstGeom prst="rect">
                      <a:avLst/>
                    </a:prstGeom>
                  </pic:spPr>
                </pic:pic>
              </a:graphicData>
            </a:graphic>
          </wp:inline>
        </w:drawing>
      </w:r>
    </w:p>
    <w:p w14:paraId="400A3F69" w14:textId="585CA04A" w:rsidR="00CB3DB4" w:rsidRDefault="00CF4AA1"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14</w:t>
      </w:r>
      <w:r>
        <w:fldChar w:fldCharType="end"/>
      </w:r>
      <w:r w:rsidR="003738FC">
        <w:t>.</w:t>
      </w:r>
      <w:r w:rsidR="005F361C">
        <w:t xml:space="preserve"> </w:t>
      </w:r>
      <w:r w:rsidR="003043B7">
        <w:t xml:space="preserve">Halaman </w:t>
      </w:r>
      <w:r w:rsidR="005F361C" w:rsidRPr="005F361C">
        <w:rPr>
          <w:i/>
          <w:iCs w:val="0"/>
        </w:rPr>
        <w:t>Article Editor</w:t>
      </w:r>
    </w:p>
    <w:p w14:paraId="70752014" w14:textId="77777777" w:rsidR="003738FC" w:rsidRPr="003738FC" w:rsidRDefault="003738FC" w:rsidP="003738FC"/>
    <w:p w14:paraId="26AE563D" w14:textId="011B80D0" w:rsidR="00740793" w:rsidRDefault="00740793" w:rsidP="00326098">
      <w:pPr>
        <w:pStyle w:val="text"/>
      </w:pPr>
      <w:r w:rsidRPr="00B7604B">
        <w:t>Pada Gambar 1</w:t>
      </w:r>
      <w:r>
        <w:t>4</w:t>
      </w:r>
      <w:r w:rsidRPr="00B7604B">
        <w:t xml:space="preserve"> merupakan tampilan dari halaman </w:t>
      </w:r>
      <w:r w:rsidRPr="00B7604B">
        <w:rPr>
          <w:i/>
          <w:iCs/>
        </w:rPr>
        <w:t xml:space="preserve">article </w:t>
      </w:r>
      <w:r w:rsidRPr="00B7604B">
        <w:rPr>
          <w:bCs/>
          <w:i/>
          <w:iCs/>
        </w:rPr>
        <w:t>editor</w:t>
      </w:r>
      <w:r w:rsidRPr="00B7604B">
        <w:t xml:space="preserve">, pada halaman </w:t>
      </w:r>
      <w:r w:rsidRPr="00B7604B">
        <w:rPr>
          <w:i/>
          <w:iCs/>
        </w:rPr>
        <w:t xml:space="preserve">Article </w:t>
      </w:r>
      <w:r w:rsidRPr="00B7604B">
        <w:rPr>
          <w:bCs/>
          <w:i/>
          <w:iCs/>
        </w:rPr>
        <w:t>editor</w:t>
      </w:r>
      <w:r w:rsidRPr="00B7604B">
        <w:t xml:space="preserve"> terdapat informasi </w:t>
      </w:r>
      <w:r w:rsidRPr="00B7604B">
        <w:rPr>
          <w:i/>
          <w:iCs/>
        </w:rPr>
        <w:t>metadata</w:t>
      </w:r>
      <w:r w:rsidRPr="00B7604B">
        <w:t xml:space="preserve"> artikel dan tombol untuk melakukan </w:t>
      </w:r>
      <w:r w:rsidRPr="00B7604B">
        <w:rPr>
          <w:i/>
          <w:iCs/>
        </w:rPr>
        <w:t>download file</w:t>
      </w:r>
      <w:r w:rsidRPr="00B7604B">
        <w:t xml:space="preserve"> dari artikel yang di proses. Informasi </w:t>
      </w:r>
      <w:r w:rsidRPr="00B7604B">
        <w:rPr>
          <w:i/>
          <w:iCs/>
        </w:rPr>
        <w:t>metadata</w:t>
      </w:r>
      <w:r w:rsidRPr="00B7604B">
        <w:t xml:space="preserve"> artikel diantarnya </w:t>
      </w:r>
      <w:r w:rsidRPr="00B7604B">
        <w:rPr>
          <w:i/>
          <w:iCs/>
        </w:rPr>
        <w:t>title</w:t>
      </w:r>
      <w:r w:rsidRPr="00B7604B">
        <w:t xml:space="preserve">, </w:t>
      </w:r>
      <w:r w:rsidRPr="00B7604B">
        <w:rPr>
          <w:i/>
          <w:iCs/>
        </w:rPr>
        <w:t>affiliation</w:t>
      </w:r>
      <w:r w:rsidRPr="00B7604B">
        <w:t xml:space="preserve">, </w:t>
      </w:r>
      <w:r w:rsidRPr="00B7604B">
        <w:rPr>
          <w:i/>
          <w:iCs/>
        </w:rPr>
        <w:t>author</w:t>
      </w:r>
      <w:r w:rsidRPr="00B7604B">
        <w:t xml:space="preserve"> dan </w:t>
      </w:r>
      <w:r w:rsidRPr="00B7604B">
        <w:rPr>
          <w:i/>
          <w:iCs/>
        </w:rPr>
        <w:t>abstract</w:t>
      </w:r>
      <w:r w:rsidRPr="00B7604B">
        <w:t xml:space="preserve"> yang di bungkus dalam </w:t>
      </w:r>
      <w:r w:rsidRPr="00B7604B">
        <w:rPr>
          <w:i/>
          <w:iCs/>
        </w:rPr>
        <w:t>popup</w:t>
      </w:r>
      <w:r w:rsidRPr="00B7604B">
        <w:t>.</w:t>
      </w:r>
    </w:p>
    <w:p w14:paraId="4A4965B2" w14:textId="77777777" w:rsidR="00CD5271" w:rsidRDefault="000A3C63" w:rsidP="00326098">
      <w:pPr>
        <w:pStyle w:val="text"/>
        <w:keepNext/>
        <w:ind w:firstLine="0"/>
        <w:jc w:val="center"/>
      </w:pPr>
      <w:r w:rsidRPr="000A3C63">
        <w:rPr>
          <w:noProof/>
        </w:rPr>
        <w:drawing>
          <wp:inline distT="0" distB="0" distL="0" distR="0" wp14:anchorId="623009EA" wp14:editId="428D749F">
            <wp:extent cx="2700000" cy="1332000"/>
            <wp:effectExtent l="0" t="0" r="5715" b="1905"/>
            <wp:docPr id="1311420904"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11420904" name=""/>
                    <pic:cNvPicPr/>
                  </pic:nvPicPr>
                  <pic:blipFill>
                    <a:blip r:embed="rId75"/>
                    <a:stretch>
                      <a:fillRect/>
                    </a:stretch>
                  </pic:blipFill>
                  <pic:spPr>
                    <a:xfrm>
                      <a:off x="0" y="0"/>
                      <a:ext cx="2700000" cy="1332000"/>
                    </a:xfrm>
                    <a:prstGeom prst="rect">
                      <a:avLst/>
                    </a:prstGeom>
                  </pic:spPr>
                </pic:pic>
              </a:graphicData>
            </a:graphic>
          </wp:inline>
        </w:drawing>
      </w:r>
    </w:p>
    <w:p w14:paraId="4BB2F52C" w14:textId="7D960B46" w:rsidR="000A3C63" w:rsidRDefault="00CD5271" w:rsidP="003738FC">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15</w:t>
      </w:r>
      <w:r>
        <w:fldChar w:fldCharType="end"/>
      </w:r>
      <w:r w:rsidR="003738FC">
        <w:t>.</w:t>
      </w:r>
      <w:r w:rsidR="0077516A">
        <w:t xml:space="preserve"> </w:t>
      </w:r>
      <w:r w:rsidR="003043B7">
        <w:t xml:space="preserve">Halaman </w:t>
      </w:r>
      <w:r w:rsidR="0077516A" w:rsidRPr="0077516A">
        <w:rPr>
          <w:i/>
          <w:iCs w:val="0"/>
        </w:rPr>
        <w:t xml:space="preserve">Upload </w:t>
      </w:r>
      <w:r w:rsidR="000A696F">
        <w:rPr>
          <w:i/>
          <w:iCs w:val="0"/>
        </w:rPr>
        <w:t>A</w:t>
      </w:r>
      <w:r w:rsidR="0077516A" w:rsidRPr="0077516A">
        <w:rPr>
          <w:i/>
          <w:iCs w:val="0"/>
        </w:rPr>
        <w:t>rticle Editor</w:t>
      </w:r>
    </w:p>
    <w:p w14:paraId="06E6B07B" w14:textId="77777777" w:rsidR="003738FC" w:rsidRPr="003738FC" w:rsidRDefault="003738FC" w:rsidP="003738FC"/>
    <w:p w14:paraId="7BE54B23" w14:textId="5D50A8AE" w:rsidR="00385B7A" w:rsidRDefault="00385B7A" w:rsidP="00326098">
      <w:pPr>
        <w:pStyle w:val="text"/>
      </w:pPr>
      <w:r w:rsidRPr="00B7604B">
        <w:t xml:space="preserve">Pada Gambar </w:t>
      </w:r>
      <w:r w:rsidR="009E0F7F">
        <w:t>15</w:t>
      </w:r>
      <w:r w:rsidRPr="00B7604B">
        <w:t xml:space="preserve"> </w:t>
      </w:r>
      <w:r w:rsidRPr="006C0697">
        <w:t>merupakan</w:t>
      </w:r>
      <w:r w:rsidRPr="00B7604B">
        <w:t xml:space="preserve"> tampilan dari </w:t>
      </w:r>
      <w:r w:rsidRPr="00B7604B">
        <w:rPr>
          <w:i/>
          <w:iCs/>
        </w:rPr>
        <w:t>form upload article</w:t>
      </w:r>
      <w:r w:rsidRPr="00B7604B">
        <w:t xml:space="preserve"> yang akan di proses untuk mendapatkan informasi </w:t>
      </w:r>
      <w:r w:rsidRPr="00B7604B">
        <w:rPr>
          <w:i/>
          <w:iCs/>
        </w:rPr>
        <w:t>metadata</w:t>
      </w:r>
      <w:r w:rsidRPr="00B7604B">
        <w:t xml:space="preserve"> </w:t>
      </w:r>
      <w:r w:rsidRPr="00B7604B">
        <w:rPr>
          <w:i/>
          <w:iCs/>
        </w:rPr>
        <w:t xml:space="preserve">article, </w:t>
      </w:r>
      <w:r w:rsidRPr="00B7604B">
        <w:t xml:space="preserve">dengan kebutuhan dari </w:t>
      </w:r>
      <w:r w:rsidRPr="00B7604B">
        <w:rPr>
          <w:i/>
          <w:iCs/>
        </w:rPr>
        <w:t>teknoif</w:t>
      </w:r>
      <w:r w:rsidRPr="00B7604B">
        <w:t xml:space="preserve"> di antaranya judul, nama penulis, afiliasi dan abstrak.</w:t>
      </w:r>
    </w:p>
    <w:p w14:paraId="3BE07BB5" w14:textId="77777777" w:rsidR="0004219D" w:rsidRDefault="00CE0C30" w:rsidP="00326098">
      <w:pPr>
        <w:pStyle w:val="text"/>
        <w:keepNext/>
        <w:ind w:firstLine="0"/>
        <w:jc w:val="center"/>
      </w:pPr>
      <w:r w:rsidRPr="00CE0C30">
        <w:rPr>
          <w:noProof/>
        </w:rPr>
        <w:drawing>
          <wp:inline distT="0" distB="0" distL="0" distR="0" wp14:anchorId="29397D0F" wp14:editId="2F27E27E">
            <wp:extent cx="2700000" cy="1332000"/>
            <wp:effectExtent l="0" t="0" r="5715" b="1905"/>
            <wp:docPr id="587485502"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87485502" name=""/>
                    <pic:cNvPicPr/>
                  </pic:nvPicPr>
                  <pic:blipFill>
                    <a:blip r:embed="rId76"/>
                    <a:stretch>
                      <a:fillRect/>
                    </a:stretch>
                  </pic:blipFill>
                  <pic:spPr>
                    <a:xfrm>
                      <a:off x="0" y="0"/>
                      <a:ext cx="2700000" cy="1332000"/>
                    </a:xfrm>
                    <a:prstGeom prst="rect">
                      <a:avLst/>
                    </a:prstGeom>
                  </pic:spPr>
                </pic:pic>
              </a:graphicData>
            </a:graphic>
          </wp:inline>
        </w:drawing>
      </w:r>
    </w:p>
    <w:p w14:paraId="661174E9" w14:textId="5C6BB867" w:rsidR="00CE0C30" w:rsidRDefault="0004219D" w:rsidP="00326098">
      <w:pPr>
        <w:pStyle w:val="Keterangan"/>
        <w:spacing w:after="0"/>
      </w:pPr>
      <w:r>
        <w:t xml:space="preserve">Gambar </w:t>
      </w:r>
      <w:r>
        <w:fldChar w:fldCharType="begin"/>
      </w:r>
      <w:r>
        <w:instrText xml:space="preserve"> SEQ Gambar \* ARABIC </w:instrText>
      </w:r>
      <w:r>
        <w:fldChar w:fldCharType="separate"/>
      </w:r>
      <w:r w:rsidR="00953FEB">
        <w:rPr>
          <w:noProof/>
        </w:rPr>
        <w:t>16</w:t>
      </w:r>
      <w:r>
        <w:fldChar w:fldCharType="end"/>
      </w:r>
      <w:r w:rsidR="003738FC">
        <w:t>.</w:t>
      </w:r>
      <w:r w:rsidR="000A696F">
        <w:t xml:space="preserve"> </w:t>
      </w:r>
      <w:r w:rsidR="003043B7">
        <w:t xml:space="preserve">Halaman </w:t>
      </w:r>
      <w:r w:rsidR="000A696F" w:rsidRPr="006F2DBC">
        <w:rPr>
          <w:i/>
          <w:iCs w:val="0"/>
        </w:rPr>
        <w:t>Results</w:t>
      </w:r>
      <w:r w:rsidR="000A696F">
        <w:t xml:space="preserve"> </w:t>
      </w:r>
      <w:r w:rsidR="004F336A">
        <w:t>Ekstraksi</w:t>
      </w:r>
    </w:p>
    <w:p w14:paraId="7A759AA1" w14:textId="77777777" w:rsidR="003738FC" w:rsidRPr="003738FC" w:rsidRDefault="003738FC" w:rsidP="003738FC"/>
    <w:p w14:paraId="6160E504" w14:textId="32CA76B9" w:rsidR="00020CD9" w:rsidRDefault="00563EDF" w:rsidP="00326098">
      <w:pPr>
        <w:pStyle w:val="text"/>
      </w:pPr>
      <w:r w:rsidRPr="00B7604B">
        <w:t xml:space="preserve">Pada Gambar </w:t>
      </w:r>
      <w:r w:rsidR="00B218D8">
        <w:t>16</w:t>
      </w:r>
      <w:r w:rsidRPr="00B7604B">
        <w:t xml:space="preserve"> merupakan tampilan dari hasil proses ekstraksi </w:t>
      </w:r>
      <w:r w:rsidRPr="00B7604B">
        <w:rPr>
          <w:i/>
          <w:iCs/>
        </w:rPr>
        <w:t>metadata</w:t>
      </w:r>
      <w:r w:rsidRPr="00B7604B">
        <w:t xml:space="preserve"> artikel. Hasil dari proses ekstraksi dapat di simpan langsung ke </w:t>
      </w:r>
      <w:r w:rsidRPr="00B7604B">
        <w:rPr>
          <w:i/>
          <w:iCs/>
        </w:rPr>
        <w:t>database</w:t>
      </w:r>
      <w:r w:rsidRPr="00B7604B">
        <w:t xml:space="preserve"> dan jika hasil terdapat kesalahan atau kurang sesuai dengan data yang di proses dapat menuju ke proses edit terlebih dahulu.</w:t>
      </w:r>
    </w:p>
    <w:p w14:paraId="1943028F" w14:textId="77777777" w:rsidR="0049048E" w:rsidRDefault="00FB09BE" w:rsidP="00326098">
      <w:pPr>
        <w:pStyle w:val="text"/>
        <w:keepNext/>
        <w:ind w:firstLine="0"/>
        <w:jc w:val="center"/>
      </w:pPr>
      <w:r w:rsidRPr="00B7604B">
        <w:rPr>
          <w:noProof/>
        </w:rPr>
        <w:lastRenderedPageBreak/>
        <w:drawing>
          <wp:inline distT="0" distB="0" distL="0" distR="0" wp14:anchorId="2A804E4C" wp14:editId="682CB970">
            <wp:extent cx="2700000" cy="1332000"/>
            <wp:effectExtent l="0" t="0" r="5715" b="1905"/>
            <wp:docPr id="1910025420"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10025420" name=""/>
                    <pic:cNvPicPr/>
                  </pic:nvPicPr>
                  <pic:blipFill>
                    <a:blip r:embed="rId77"/>
                    <a:stretch>
                      <a:fillRect/>
                    </a:stretch>
                  </pic:blipFill>
                  <pic:spPr>
                    <a:xfrm>
                      <a:off x="0" y="0"/>
                      <a:ext cx="2700000" cy="1332000"/>
                    </a:xfrm>
                    <a:prstGeom prst="rect">
                      <a:avLst/>
                    </a:prstGeom>
                  </pic:spPr>
                </pic:pic>
              </a:graphicData>
            </a:graphic>
          </wp:inline>
        </w:drawing>
      </w:r>
    </w:p>
    <w:p w14:paraId="4C765DED" w14:textId="2B8E2EAC" w:rsidR="00FB09BE" w:rsidRDefault="0049048E"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17</w:t>
      </w:r>
      <w:r>
        <w:fldChar w:fldCharType="end"/>
      </w:r>
      <w:r w:rsidR="003738FC">
        <w:t>.</w:t>
      </w:r>
      <w:r w:rsidR="00B94B7A">
        <w:t xml:space="preserve"> </w:t>
      </w:r>
      <w:r w:rsidR="003043B7">
        <w:t xml:space="preserve">Halaman </w:t>
      </w:r>
      <w:r w:rsidR="00B94B7A" w:rsidRPr="00B94B7A">
        <w:rPr>
          <w:i/>
          <w:iCs w:val="0"/>
        </w:rPr>
        <w:t>Edit</w:t>
      </w:r>
      <w:r w:rsidR="00B94B7A">
        <w:t xml:space="preserve"> </w:t>
      </w:r>
      <w:r w:rsidR="009B5FBE" w:rsidRPr="009B5FBE">
        <w:rPr>
          <w:i/>
          <w:iCs w:val="0"/>
        </w:rPr>
        <w:t>Results</w:t>
      </w:r>
    </w:p>
    <w:p w14:paraId="5686436A" w14:textId="77777777" w:rsidR="003738FC" w:rsidRPr="003738FC" w:rsidRDefault="003738FC" w:rsidP="003738FC"/>
    <w:p w14:paraId="04F78FF9" w14:textId="29CDD933" w:rsidR="004170F1" w:rsidRDefault="004170F1" w:rsidP="00326098">
      <w:pPr>
        <w:pStyle w:val="text"/>
      </w:pPr>
      <w:r w:rsidRPr="00B7604B">
        <w:t xml:space="preserve">Pada Gambar </w:t>
      </w:r>
      <w:r w:rsidR="00674E06">
        <w:t>17</w:t>
      </w:r>
      <w:r w:rsidRPr="00B7604B">
        <w:t xml:space="preserve"> merupakan tampilan proses edit yang di lakukan untuk memperbaiki hasil ekstraksi sebelum melakukan penyimpanan ke dalam </w:t>
      </w:r>
      <w:r w:rsidRPr="00B7604B">
        <w:rPr>
          <w:i/>
          <w:iCs/>
        </w:rPr>
        <w:t>database</w:t>
      </w:r>
      <w:r w:rsidRPr="00B7604B">
        <w:t>.</w:t>
      </w:r>
    </w:p>
    <w:p w14:paraId="2C746E20" w14:textId="77777777" w:rsidR="003738FC" w:rsidRPr="004170F1" w:rsidRDefault="003738FC" w:rsidP="00326098">
      <w:pPr>
        <w:pStyle w:val="text"/>
      </w:pPr>
    </w:p>
    <w:p w14:paraId="4FE91595" w14:textId="5080652A" w:rsidR="00707D0D" w:rsidRPr="00D0762E" w:rsidRDefault="00707D0D" w:rsidP="00326098">
      <w:pPr>
        <w:pStyle w:val="1"/>
        <w:numPr>
          <w:ilvl w:val="1"/>
          <w:numId w:val="4"/>
        </w:numPr>
        <w:spacing w:after="0"/>
        <w:ind w:left="426" w:hanging="426"/>
      </w:pPr>
      <w:r>
        <w:rPr>
          <w:b w:val="0"/>
          <w:bCs w:val="0"/>
        </w:rPr>
        <w:t>Halaman Manager</w:t>
      </w:r>
    </w:p>
    <w:p w14:paraId="2B2E08CE" w14:textId="3E5E2FEA" w:rsidR="00707D0D" w:rsidRPr="00CB3DB4" w:rsidRDefault="00A1344D" w:rsidP="00326098">
      <w:pPr>
        <w:pStyle w:val="1"/>
        <w:numPr>
          <w:ilvl w:val="0"/>
          <w:numId w:val="29"/>
        </w:numPr>
        <w:spacing w:after="0"/>
        <w:ind w:left="426" w:hanging="426"/>
        <w:rPr>
          <w:b w:val="0"/>
          <w:bCs w:val="0"/>
        </w:rPr>
      </w:pPr>
      <w:r>
        <w:rPr>
          <w:b w:val="0"/>
          <w:bCs w:val="0"/>
        </w:rPr>
        <w:t xml:space="preserve">Halaman </w:t>
      </w:r>
      <w:r w:rsidRPr="00A1344D">
        <w:rPr>
          <w:b w:val="0"/>
          <w:bCs w:val="0"/>
          <w:i/>
          <w:iCs/>
        </w:rPr>
        <w:t>Dashboard</w:t>
      </w:r>
    </w:p>
    <w:p w14:paraId="2B92B758" w14:textId="77777777" w:rsidR="00CF4AA1" w:rsidRDefault="00CB3DB4" w:rsidP="00326098">
      <w:pPr>
        <w:pStyle w:val="text"/>
        <w:keepNext/>
        <w:ind w:firstLine="0"/>
        <w:jc w:val="center"/>
      </w:pPr>
      <w:r w:rsidRPr="00B7604B">
        <w:rPr>
          <w:noProof/>
        </w:rPr>
        <w:drawing>
          <wp:inline distT="0" distB="0" distL="0" distR="0" wp14:anchorId="1C597A7D" wp14:editId="22662963">
            <wp:extent cx="2700000" cy="1332000"/>
            <wp:effectExtent l="0" t="0" r="5715" b="1905"/>
            <wp:docPr id="70306848"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0306848" name=""/>
                    <pic:cNvPicPr/>
                  </pic:nvPicPr>
                  <pic:blipFill>
                    <a:blip r:embed="rId78"/>
                    <a:stretch>
                      <a:fillRect/>
                    </a:stretch>
                  </pic:blipFill>
                  <pic:spPr>
                    <a:xfrm>
                      <a:off x="0" y="0"/>
                      <a:ext cx="2700000" cy="1332000"/>
                    </a:xfrm>
                    <a:prstGeom prst="rect">
                      <a:avLst/>
                    </a:prstGeom>
                  </pic:spPr>
                </pic:pic>
              </a:graphicData>
            </a:graphic>
          </wp:inline>
        </w:drawing>
      </w:r>
    </w:p>
    <w:p w14:paraId="2E978CA3" w14:textId="282C9712" w:rsidR="00CB3DB4" w:rsidRDefault="00CF4AA1"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18</w:t>
      </w:r>
      <w:r>
        <w:fldChar w:fldCharType="end"/>
      </w:r>
      <w:r w:rsidR="003738FC">
        <w:t>.</w:t>
      </w:r>
      <w:r w:rsidR="00742CEE">
        <w:t xml:space="preserve"> </w:t>
      </w:r>
      <w:r w:rsidR="003043B7">
        <w:t xml:space="preserve">Halaman </w:t>
      </w:r>
      <w:r w:rsidR="00742CEE">
        <w:rPr>
          <w:i/>
          <w:iCs w:val="0"/>
        </w:rPr>
        <w:t>Dashboard Manager</w:t>
      </w:r>
    </w:p>
    <w:p w14:paraId="216FD892" w14:textId="77777777" w:rsidR="003738FC" w:rsidRPr="003738FC" w:rsidRDefault="003738FC" w:rsidP="003738FC"/>
    <w:p w14:paraId="1F0129D2" w14:textId="3263F3B9" w:rsidR="00742CEE" w:rsidRDefault="00742CEE" w:rsidP="00326098">
      <w:pPr>
        <w:pStyle w:val="text"/>
      </w:pPr>
      <w:r w:rsidRPr="00B7604B">
        <w:t xml:space="preserve">Pada Gambar </w:t>
      </w:r>
      <w:r>
        <w:t>18</w:t>
      </w:r>
      <w:r w:rsidRPr="00B7604B">
        <w:t xml:space="preserve"> merupakan tampilan dari halaman </w:t>
      </w:r>
      <w:r w:rsidRPr="00B7604B">
        <w:rPr>
          <w:i/>
          <w:iCs/>
        </w:rPr>
        <w:t xml:space="preserve">dashboard </w:t>
      </w:r>
      <w:r w:rsidRPr="00B7604B">
        <w:rPr>
          <w:bCs/>
          <w:i/>
          <w:iCs/>
        </w:rPr>
        <w:t>manager</w:t>
      </w:r>
      <w:r w:rsidRPr="00B7604B">
        <w:t xml:space="preserve">, pada halaman </w:t>
      </w:r>
      <w:r w:rsidRPr="00B7604B">
        <w:rPr>
          <w:i/>
          <w:iCs/>
        </w:rPr>
        <w:t>dashboard</w:t>
      </w:r>
      <w:r w:rsidRPr="00B7604B">
        <w:t xml:space="preserve"> terdapat </w:t>
      </w:r>
      <w:r w:rsidRPr="00B7604B">
        <w:rPr>
          <w:i/>
          <w:iCs/>
        </w:rPr>
        <w:t>sidebar navigation</w:t>
      </w:r>
      <w:r w:rsidRPr="00B7604B">
        <w:t xml:space="preserve"> yang dengan pilihan menu </w:t>
      </w:r>
      <w:r w:rsidRPr="00B7604B">
        <w:rPr>
          <w:i/>
          <w:iCs/>
        </w:rPr>
        <w:t>Dashboard</w:t>
      </w:r>
      <w:r w:rsidRPr="00B7604B">
        <w:t xml:space="preserve">, </w:t>
      </w:r>
      <w:r w:rsidRPr="00B7604B">
        <w:rPr>
          <w:i/>
          <w:iCs/>
        </w:rPr>
        <w:t>Article dan reports</w:t>
      </w:r>
      <w:r w:rsidRPr="00B7604B">
        <w:t xml:space="preserve">. Pada menu </w:t>
      </w:r>
      <w:r w:rsidRPr="00B7604B">
        <w:rPr>
          <w:i/>
          <w:iCs/>
        </w:rPr>
        <w:t>Dashboard</w:t>
      </w:r>
      <w:r w:rsidRPr="00B7604B">
        <w:t xml:space="preserve">, </w:t>
      </w:r>
      <w:r w:rsidRPr="00B7604B">
        <w:rPr>
          <w:bCs/>
          <w:i/>
          <w:iCs/>
        </w:rPr>
        <w:t>manager</w:t>
      </w:r>
      <w:r w:rsidRPr="00B7604B">
        <w:t xml:space="preserve"> dapat melihat informasi dari </w:t>
      </w:r>
      <w:r w:rsidRPr="00985829">
        <w:t>total</w:t>
      </w:r>
      <w:r w:rsidRPr="00B7604B">
        <w:t xml:space="preserve"> artikel serta </w:t>
      </w:r>
      <w:r w:rsidRPr="00B7604B">
        <w:rPr>
          <w:i/>
          <w:iCs/>
        </w:rPr>
        <w:t>user</w:t>
      </w:r>
      <w:r w:rsidRPr="00B7604B">
        <w:t xml:space="preserve"> yang telah terdaftar.</w:t>
      </w:r>
    </w:p>
    <w:p w14:paraId="1655E5A1" w14:textId="77777777" w:rsidR="003738FC" w:rsidRPr="00742CEE" w:rsidRDefault="003738FC" w:rsidP="00326098">
      <w:pPr>
        <w:pStyle w:val="text"/>
      </w:pPr>
    </w:p>
    <w:p w14:paraId="114903BE" w14:textId="2D276529" w:rsidR="00E03390" w:rsidRPr="00CB3DB4" w:rsidRDefault="00E03390" w:rsidP="00326098">
      <w:pPr>
        <w:pStyle w:val="1"/>
        <w:numPr>
          <w:ilvl w:val="0"/>
          <w:numId w:val="29"/>
        </w:numPr>
        <w:spacing w:after="0"/>
        <w:ind w:left="426" w:hanging="426"/>
        <w:rPr>
          <w:b w:val="0"/>
          <w:bCs w:val="0"/>
        </w:rPr>
      </w:pPr>
      <w:r>
        <w:rPr>
          <w:b w:val="0"/>
          <w:bCs w:val="0"/>
        </w:rPr>
        <w:t xml:space="preserve">Halaman </w:t>
      </w:r>
      <w:r w:rsidRPr="00E03390">
        <w:rPr>
          <w:b w:val="0"/>
          <w:bCs w:val="0"/>
          <w:i/>
          <w:iCs/>
        </w:rPr>
        <w:t>Article</w:t>
      </w:r>
    </w:p>
    <w:p w14:paraId="1F4F8950" w14:textId="77777777" w:rsidR="00CF4AA1" w:rsidRDefault="00CB3DB4" w:rsidP="00326098">
      <w:pPr>
        <w:pStyle w:val="text"/>
        <w:keepNext/>
        <w:ind w:firstLine="0"/>
        <w:jc w:val="center"/>
      </w:pPr>
      <w:r w:rsidRPr="00B7604B">
        <w:rPr>
          <w:noProof/>
        </w:rPr>
        <w:drawing>
          <wp:inline distT="0" distB="0" distL="0" distR="0" wp14:anchorId="7EFDB5C6" wp14:editId="6DC05240">
            <wp:extent cx="2700000" cy="1332000"/>
            <wp:effectExtent l="0" t="0" r="5715" b="1905"/>
            <wp:docPr id="1129410616"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29410616" name=""/>
                    <pic:cNvPicPr/>
                  </pic:nvPicPr>
                  <pic:blipFill>
                    <a:blip r:embed="rId79"/>
                    <a:stretch>
                      <a:fillRect/>
                    </a:stretch>
                  </pic:blipFill>
                  <pic:spPr>
                    <a:xfrm>
                      <a:off x="0" y="0"/>
                      <a:ext cx="2700000" cy="1332000"/>
                    </a:xfrm>
                    <a:prstGeom prst="rect">
                      <a:avLst/>
                    </a:prstGeom>
                  </pic:spPr>
                </pic:pic>
              </a:graphicData>
            </a:graphic>
          </wp:inline>
        </w:drawing>
      </w:r>
    </w:p>
    <w:p w14:paraId="61038277" w14:textId="51AC5CAA" w:rsidR="005064F0" w:rsidRDefault="00CF4AA1"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19</w:t>
      </w:r>
      <w:r>
        <w:fldChar w:fldCharType="end"/>
      </w:r>
      <w:r w:rsidR="003738FC">
        <w:t>.</w:t>
      </w:r>
      <w:r w:rsidR="000476F1">
        <w:t xml:space="preserve"> </w:t>
      </w:r>
      <w:r w:rsidR="003043B7">
        <w:t xml:space="preserve">Halaman </w:t>
      </w:r>
      <w:r w:rsidR="000476F1" w:rsidRPr="000476F1">
        <w:rPr>
          <w:i/>
          <w:iCs w:val="0"/>
        </w:rPr>
        <w:t>Article Manager</w:t>
      </w:r>
    </w:p>
    <w:p w14:paraId="19015B4D" w14:textId="77777777" w:rsidR="003738FC" w:rsidRPr="003738FC" w:rsidRDefault="003738FC" w:rsidP="003738FC"/>
    <w:p w14:paraId="7197806B" w14:textId="552285DB" w:rsidR="009749C5" w:rsidRDefault="00C24F3A" w:rsidP="00326098">
      <w:pPr>
        <w:pStyle w:val="text"/>
      </w:pPr>
      <w:r w:rsidRPr="00B7604B">
        <w:t xml:space="preserve">Pada Gambar </w:t>
      </w:r>
      <w:r w:rsidR="001F3AF8">
        <w:t>19</w:t>
      </w:r>
      <w:r w:rsidRPr="00B7604B">
        <w:t xml:space="preserve"> merupakan tampilan dari halaman </w:t>
      </w:r>
      <w:r w:rsidRPr="00B7604B">
        <w:rPr>
          <w:i/>
          <w:iCs/>
        </w:rPr>
        <w:t xml:space="preserve">article </w:t>
      </w:r>
      <w:r w:rsidRPr="00B7604B">
        <w:rPr>
          <w:bCs/>
          <w:i/>
          <w:iCs/>
        </w:rPr>
        <w:t>manager</w:t>
      </w:r>
      <w:r w:rsidRPr="00B7604B">
        <w:t xml:space="preserve">, pada halaman </w:t>
      </w:r>
      <w:r w:rsidRPr="00B7604B">
        <w:rPr>
          <w:i/>
          <w:iCs/>
        </w:rPr>
        <w:t xml:space="preserve">article </w:t>
      </w:r>
      <w:r w:rsidRPr="00B7604B">
        <w:rPr>
          <w:bCs/>
          <w:i/>
          <w:iCs/>
        </w:rPr>
        <w:t>manager</w:t>
      </w:r>
      <w:r w:rsidRPr="00B7604B">
        <w:t xml:space="preserve"> terdapat informasi </w:t>
      </w:r>
      <w:r w:rsidRPr="00B7604B">
        <w:rPr>
          <w:i/>
          <w:iCs/>
        </w:rPr>
        <w:t>metadata</w:t>
      </w:r>
      <w:r w:rsidRPr="00B7604B">
        <w:t xml:space="preserve"> artikel dan tombol untuk melakukan </w:t>
      </w:r>
      <w:r w:rsidRPr="00B7604B">
        <w:rPr>
          <w:i/>
          <w:iCs/>
        </w:rPr>
        <w:t>download file</w:t>
      </w:r>
      <w:r w:rsidRPr="00B7604B">
        <w:t xml:space="preserve"> dari artikel yang di proses. Informasi </w:t>
      </w:r>
      <w:r w:rsidRPr="00B7604B">
        <w:rPr>
          <w:i/>
          <w:iCs/>
        </w:rPr>
        <w:t>metadata</w:t>
      </w:r>
      <w:r w:rsidRPr="00B7604B">
        <w:t xml:space="preserve"> artikel diantarnya </w:t>
      </w:r>
      <w:r w:rsidRPr="00B7604B">
        <w:rPr>
          <w:i/>
          <w:iCs/>
        </w:rPr>
        <w:t>title</w:t>
      </w:r>
      <w:r w:rsidRPr="00B7604B">
        <w:t xml:space="preserve">, </w:t>
      </w:r>
      <w:r w:rsidRPr="00B7604B">
        <w:rPr>
          <w:i/>
          <w:iCs/>
        </w:rPr>
        <w:t>affiliation</w:t>
      </w:r>
      <w:r w:rsidRPr="00B7604B">
        <w:t xml:space="preserve">, </w:t>
      </w:r>
      <w:r w:rsidRPr="00B7604B">
        <w:rPr>
          <w:i/>
          <w:iCs/>
        </w:rPr>
        <w:t>author</w:t>
      </w:r>
      <w:r w:rsidRPr="00B7604B">
        <w:t xml:space="preserve"> dan </w:t>
      </w:r>
      <w:r w:rsidRPr="00B7604B">
        <w:rPr>
          <w:i/>
          <w:iCs/>
        </w:rPr>
        <w:t>abstract</w:t>
      </w:r>
      <w:r w:rsidRPr="00B7604B">
        <w:t xml:space="preserve"> yang di bungkus dalam </w:t>
      </w:r>
      <w:r w:rsidRPr="00B7604B">
        <w:rPr>
          <w:i/>
          <w:iCs/>
        </w:rPr>
        <w:t>popup</w:t>
      </w:r>
      <w:r w:rsidRPr="00B7604B">
        <w:t>.</w:t>
      </w:r>
    </w:p>
    <w:p w14:paraId="3EBC5A03" w14:textId="77777777" w:rsidR="003738FC" w:rsidRDefault="003738FC" w:rsidP="00326098">
      <w:pPr>
        <w:pStyle w:val="text"/>
      </w:pPr>
    </w:p>
    <w:p w14:paraId="2E4A8616" w14:textId="77777777" w:rsidR="002E7740" w:rsidRDefault="002E7740" w:rsidP="00326098">
      <w:pPr>
        <w:pStyle w:val="text"/>
      </w:pPr>
    </w:p>
    <w:p w14:paraId="18BE1E36" w14:textId="77777777" w:rsidR="002E7740" w:rsidRPr="00C24F3A" w:rsidRDefault="002E7740" w:rsidP="00326098">
      <w:pPr>
        <w:pStyle w:val="text"/>
      </w:pPr>
    </w:p>
    <w:p w14:paraId="4BDB5D04" w14:textId="62961486" w:rsidR="006A2EFF" w:rsidRPr="00FC6BF7" w:rsidRDefault="006A2EFF" w:rsidP="00326098">
      <w:pPr>
        <w:pStyle w:val="1"/>
        <w:numPr>
          <w:ilvl w:val="2"/>
          <w:numId w:val="7"/>
        </w:numPr>
        <w:spacing w:after="0"/>
        <w:ind w:left="426" w:hanging="426"/>
        <w:rPr>
          <w:i/>
          <w:iCs/>
        </w:rPr>
      </w:pPr>
      <w:r w:rsidRPr="00FC6BF7">
        <w:lastRenderedPageBreak/>
        <w:t>Iterasi</w:t>
      </w:r>
      <w:r w:rsidRPr="00FC6BF7">
        <w:rPr>
          <w:i/>
          <w:iCs/>
        </w:rPr>
        <w:t xml:space="preserve"> </w:t>
      </w:r>
      <w:r w:rsidRPr="00FC6BF7">
        <w:t>Kedua</w:t>
      </w:r>
    </w:p>
    <w:p w14:paraId="440C0E8C" w14:textId="3DC1B170" w:rsidR="00F62B60" w:rsidRDefault="00F62B60" w:rsidP="00326098">
      <w:pPr>
        <w:pStyle w:val="1"/>
        <w:numPr>
          <w:ilvl w:val="0"/>
          <w:numId w:val="25"/>
        </w:numPr>
        <w:spacing w:after="0"/>
        <w:ind w:left="426" w:hanging="426"/>
        <w:rPr>
          <w:b w:val="0"/>
          <w:bCs w:val="0"/>
        </w:rPr>
      </w:pPr>
      <w:r w:rsidRPr="00FC6BF7">
        <w:rPr>
          <w:b w:val="0"/>
          <w:bCs w:val="0"/>
        </w:rPr>
        <w:t xml:space="preserve">Halaman </w:t>
      </w:r>
      <w:r w:rsidR="00D06F79" w:rsidRPr="00D06F79">
        <w:rPr>
          <w:b w:val="0"/>
          <w:bCs w:val="0"/>
          <w:i/>
          <w:iCs/>
        </w:rPr>
        <w:t>Login</w:t>
      </w:r>
    </w:p>
    <w:p w14:paraId="7FF9AC2B" w14:textId="77777777" w:rsidR="00E0382A" w:rsidRDefault="005C7596" w:rsidP="00326098">
      <w:pPr>
        <w:pStyle w:val="text"/>
        <w:keepNext/>
        <w:ind w:firstLine="0"/>
        <w:jc w:val="center"/>
      </w:pPr>
      <w:r w:rsidRPr="00B7604B">
        <w:rPr>
          <w:noProof/>
        </w:rPr>
        <w:drawing>
          <wp:inline distT="0" distB="0" distL="0" distR="0" wp14:anchorId="58920098" wp14:editId="742DBE21">
            <wp:extent cx="2700000" cy="1332000"/>
            <wp:effectExtent l="0" t="0" r="5715" b="1905"/>
            <wp:docPr id="2103551237"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03551237" name=""/>
                    <pic:cNvPicPr/>
                  </pic:nvPicPr>
                  <pic:blipFill>
                    <a:blip r:embed="rId80"/>
                    <a:stretch>
                      <a:fillRect/>
                    </a:stretch>
                  </pic:blipFill>
                  <pic:spPr>
                    <a:xfrm>
                      <a:off x="0" y="0"/>
                      <a:ext cx="2700000" cy="1332000"/>
                    </a:xfrm>
                    <a:prstGeom prst="rect">
                      <a:avLst/>
                    </a:prstGeom>
                  </pic:spPr>
                </pic:pic>
              </a:graphicData>
            </a:graphic>
          </wp:inline>
        </w:drawing>
      </w:r>
    </w:p>
    <w:p w14:paraId="1E929740" w14:textId="23C8BD52" w:rsidR="005C7596" w:rsidRDefault="00E0382A" w:rsidP="00326098">
      <w:pPr>
        <w:pStyle w:val="Keterangan"/>
        <w:spacing w:after="0"/>
      </w:pPr>
      <w:r>
        <w:t xml:space="preserve">Gambar </w:t>
      </w:r>
      <w:r>
        <w:fldChar w:fldCharType="begin"/>
      </w:r>
      <w:r>
        <w:instrText xml:space="preserve"> SEQ Gambar \* ARABIC </w:instrText>
      </w:r>
      <w:r>
        <w:fldChar w:fldCharType="separate"/>
      </w:r>
      <w:r w:rsidR="00953FEB">
        <w:rPr>
          <w:noProof/>
        </w:rPr>
        <w:t>20</w:t>
      </w:r>
      <w:r>
        <w:fldChar w:fldCharType="end"/>
      </w:r>
      <w:r w:rsidR="00D431A7">
        <w:t xml:space="preserve"> </w:t>
      </w:r>
      <w:r w:rsidR="003043B7" w:rsidRPr="00B0732F">
        <w:rPr>
          <w:i/>
          <w:iCs w:val="0"/>
        </w:rPr>
        <w:t xml:space="preserve">Form </w:t>
      </w:r>
      <w:r w:rsidR="00D431A7" w:rsidRPr="00B0732F">
        <w:rPr>
          <w:i/>
          <w:iCs w:val="0"/>
        </w:rPr>
        <w:t>Login</w:t>
      </w:r>
      <w:r w:rsidR="00985829">
        <w:t xml:space="preserve"> </w:t>
      </w:r>
    </w:p>
    <w:p w14:paraId="7A6836FE" w14:textId="64968BB2" w:rsidR="003043B7" w:rsidRDefault="00A412D8" w:rsidP="00326098">
      <w:pPr>
        <w:pStyle w:val="text"/>
      </w:pPr>
      <w:r w:rsidRPr="00B7604B">
        <w:t>Pada Gambar 2</w:t>
      </w:r>
      <w:r w:rsidR="00096A12">
        <w:t>0</w:t>
      </w:r>
      <w:r w:rsidRPr="00B7604B">
        <w:t xml:space="preserve"> merupakan tampilan dari hasil perbaikan pada halaman </w:t>
      </w:r>
      <w:r w:rsidRPr="00B7604B">
        <w:rPr>
          <w:i/>
          <w:iCs/>
        </w:rPr>
        <w:t>login</w:t>
      </w:r>
      <w:r w:rsidRPr="00B7604B">
        <w:t xml:space="preserve"> dengan perbaikan tampilan dan memberikan fitur registrasi atau mendaftarkan diri untuk dapat mengakses sistem.</w:t>
      </w:r>
    </w:p>
    <w:p w14:paraId="5FD2746C" w14:textId="77777777" w:rsidR="003738FC" w:rsidRPr="003043B7" w:rsidRDefault="003738FC" w:rsidP="00326098">
      <w:pPr>
        <w:pStyle w:val="text"/>
      </w:pPr>
    </w:p>
    <w:p w14:paraId="78C1420C" w14:textId="77777777" w:rsidR="005C7596" w:rsidRDefault="005C7596" w:rsidP="00326098">
      <w:pPr>
        <w:pStyle w:val="1"/>
        <w:numPr>
          <w:ilvl w:val="0"/>
          <w:numId w:val="25"/>
        </w:numPr>
        <w:spacing w:after="0"/>
        <w:ind w:left="426" w:hanging="426"/>
        <w:rPr>
          <w:b w:val="0"/>
          <w:bCs w:val="0"/>
        </w:rPr>
      </w:pPr>
      <w:r>
        <w:rPr>
          <w:b w:val="0"/>
          <w:bCs w:val="0"/>
        </w:rPr>
        <w:t>Halaman Registrasi</w:t>
      </w:r>
    </w:p>
    <w:p w14:paraId="4C65170B" w14:textId="77777777" w:rsidR="00E0382A" w:rsidRDefault="005C7596" w:rsidP="00326098">
      <w:pPr>
        <w:pStyle w:val="text"/>
        <w:keepNext/>
        <w:ind w:firstLine="0"/>
        <w:jc w:val="center"/>
      </w:pPr>
      <w:r w:rsidRPr="00B7604B">
        <w:rPr>
          <w:noProof/>
        </w:rPr>
        <w:drawing>
          <wp:inline distT="0" distB="0" distL="0" distR="0" wp14:anchorId="19E3DBF2" wp14:editId="55799261">
            <wp:extent cx="2700000" cy="1332000"/>
            <wp:effectExtent l="0" t="0" r="5715" b="1905"/>
            <wp:docPr id="1859620511"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59620511" name=""/>
                    <pic:cNvPicPr/>
                  </pic:nvPicPr>
                  <pic:blipFill>
                    <a:blip r:embed="rId81"/>
                    <a:stretch>
                      <a:fillRect/>
                    </a:stretch>
                  </pic:blipFill>
                  <pic:spPr>
                    <a:xfrm>
                      <a:off x="0" y="0"/>
                      <a:ext cx="2700000" cy="1332000"/>
                    </a:xfrm>
                    <a:prstGeom prst="rect">
                      <a:avLst/>
                    </a:prstGeom>
                  </pic:spPr>
                </pic:pic>
              </a:graphicData>
            </a:graphic>
          </wp:inline>
        </w:drawing>
      </w:r>
    </w:p>
    <w:p w14:paraId="290FB15C" w14:textId="08CD1B1E" w:rsidR="005C7596" w:rsidRDefault="00E0382A" w:rsidP="00326098">
      <w:pPr>
        <w:pStyle w:val="Keterangan"/>
        <w:spacing w:after="0"/>
      </w:pPr>
      <w:r>
        <w:t xml:space="preserve">Gambar </w:t>
      </w:r>
      <w:r>
        <w:fldChar w:fldCharType="begin"/>
      </w:r>
      <w:r>
        <w:instrText xml:space="preserve"> SEQ Gambar \* ARABIC </w:instrText>
      </w:r>
      <w:r>
        <w:fldChar w:fldCharType="separate"/>
      </w:r>
      <w:r w:rsidR="00953FEB">
        <w:rPr>
          <w:noProof/>
        </w:rPr>
        <w:t>21</w:t>
      </w:r>
      <w:r>
        <w:fldChar w:fldCharType="end"/>
      </w:r>
      <w:r w:rsidR="00D20F89">
        <w:t xml:space="preserve"> </w:t>
      </w:r>
      <w:r w:rsidR="00D20F89" w:rsidRPr="005F570E">
        <w:rPr>
          <w:i/>
          <w:iCs w:val="0"/>
        </w:rPr>
        <w:t>Form</w:t>
      </w:r>
      <w:r w:rsidR="00D20F89" w:rsidRPr="005F570E">
        <w:t xml:space="preserve"> Registrasi</w:t>
      </w:r>
    </w:p>
    <w:p w14:paraId="6F485BBD" w14:textId="77777777" w:rsidR="003738FC" w:rsidRPr="003738FC" w:rsidRDefault="003738FC" w:rsidP="003738FC">
      <w:pPr>
        <w:spacing w:after="0"/>
      </w:pPr>
    </w:p>
    <w:p w14:paraId="25B22FB6" w14:textId="17B7BA21" w:rsidR="00B9327E" w:rsidRDefault="00B9327E" w:rsidP="00326098">
      <w:pPr>
        <w:pStyle w:val="text"/>
      </w:pPr>
      <w:r w:rsidRPr="00B7604B">
        <w:t xml:space="preserve">Pada Gambar </w:t>
      </w:r>
      <w:r>
        <w:t>21</w:t>
      </w:r>
      <w:r w:rsidRPr="00B7604B">
        <w:t xml:space="preserve"> </w:t>
      </w:r>
      <w:r w:rsidRPr="00B9327E">
        <w:t>menampilkan</w:t>
      </w:r>
      <w:r w:rsidRPr="00B7604B">
        <w:t xml:space="preserve"> halaman registrasi dengan data yang di masukan di antaranya Nama, Email, Nama Afiliasi, </w:t>
      </w:r>
      <w:r w:rsidRPr="00B7604B">
        <w:rPr>
          <w:i/>
          <w:iCs/>
        </w:rPr>
        <w:t>ID_Scopus, ID_Sinta, ID_Google Scholar, No. Whatsapp, ORCIT, Username, Password</w:t>
      </w:r>
      <w:r w:rsidRPr="00B7604B">
        <w:t xml:space="preserve"> serta Konfirmasi Password.</w:t>
      </w:r>
    </w:p>
    <w:p w14:paraId="4ACB737F" w14:textId="77777777" w:rsidR="003738FC" w:rsidRPr="00B9327E" w:rsidRDefault="003738FC" w:rsidP="00326098">
      <w:pPr>
        <w:pStyle w:val="text"/>
      </w:pPr>
    </w:p>
    <w:p w14:paraId="4155EE1E" w14:textId="28B3FF60" w:rsidR="0056383D" w:rsidRPr="00836B92" w:rsidRDefault="005C7596" w:rsidP="00326098">
      <w:pPr>
        <w:pStyle w:val="1"/>
        <w:numPr>
          <w:ilvl w:val="0"/>
          <w:numId w:val="25"/>
        </w:numPr>
        <w:spacing w:after="0"/>
        <w:ind w:left="426" w:hanging="426"/>
        <w:rPr>
          <w:b w:val="0"/>
          <w:bCs w:val="0"/>
          <w:i/>
          <w:iCs/>
        </w:rPr>
      </w:pPr>
      <w:r>
        <w:rPr>
          <w:b w:val="0"/>
          <w:bCs w:val="0"/>
        </w:rPr>
        <w:t xml:space="preserve">Halaman </w:t>
      </w:r>
      <w:r w:rsidR="00836B92" w:rsidRPr="00836B92">
        <w:rPr>
          <w:b w:val="0"/>
          <w:bCs w:val="0"/>
          <w:i/>
          <w:iCs/>
        </w:rPr>
        <w:t>Chief-Editor</w:t>
      </w:r>
    </w:p>
    <w:p w14:paraId="5A13D895" w14:textId="4BEEE2FB" w:rsidR="005C7596" w:rsidRDefault="00D16BD7" w:rsidP="00326098">
      <w:pPr>
        <w:pStyle w:val="1"/>
        <w:numPr>
          <w:ilvl w:val="3"/>
          <w:numId w:val="7"/>
        </w:numPr>
        <w:spacing w:after="0"/>
        <w:ind w:left="426" w:hanging="426"/>
        <w:rPr>
          <w:b w:val="0"/>
          <w:bCs w:val="0"/>
        </w:rPr>
      </w:pPr>
      <w:r w:rsidRPr="00D16BD7">
        <w:rPr>
          <w:b w:val="0"/>
          <w:bCs w:val="0"/>
        </w:rPr>
        <w:t>Halaman</w:t>
      </w:r>
      <w:r>
        <w:rPr>
          <w:b w:val="0"/>
          <w:bCs w:val="0"/>
          <w:i/>
          <w:iCs/>
        </w:rPr>
        <w:t xml:space="preserve"> </w:t>
      </w:r>
      <w:r w:rsidR="005C7596">
        <w:rPr>
          <w:b w:val="0"/>
          <w:bCs w:val="0"/>
          <w:i/>
          <w:iCs/>
        </w:rPr>
        <w:t>D</w:t>
      </w:r>
      <w:r w:rsidR="005C7596" w:rsidRPr="002B1B58">
        <w:rPr>
          <w:b w:val="0"/>
          <w:bCs w:val="0"/>
          <w:i/>
          <w:iCs/>
        </w:rPr>
        <w:t>ashboard</w:t>
      </w:r>
      <w:r w:rsidR="005C7596">
        <w:rPr>
          <w:b w:val="0"/>
          <w:bCs w:val="0"/>
        </w:rPr>
        <w:t xml:space="preserve"> </w:t>
      </w:r>
    </w:p>
    <w:p w14:paraId="4E424D2E" w14:textId="77777777" w:rsidR="00E0382A" w:rsidRDefault="005C7596" w:rsidP="00326098">
      <w:pPr>
        <w:pStyle w:val="text"/>
        <w:keepNext/>
        <w:ind w:firstLine="0"/>
        <w:jc w:val="center"/>
      </w:pPr>
      <w:r>
        <w:rPr>
          <w:noProof/>
        </w:rPr>
        <w:drawing>
          <wp:inline distT="0" distB="0" distL="0" distR="0" wp14:anchorId="33F1674F" wp14:editId="4F1513E5">
            <wp:extent cx="2700000" cy="1332000"/>
            <wp:effectExtent l="19050" t="19050" r="24765" b="20955"/>
            <wp:docPr id="305585005"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5585005" name=""/>
                    <pic:cNvPicPr/>
                  </pic:nvPicPr>
                  <pic:blipFill>
                    <a:blip r:embed="rId82"/>
                    <a:stretch>
                      <a:fillRect/>
                    </a:stretch>
                  </pic:blipFill>
                  <pic:spPr>
                    <a:xfrm>
                      <a:off x="0" y="0"/>
                      <a:ext cx="2700000" cy="1332000"/>
                    </a:xfrm>
                    <a:prstGeom prst="rect">
                      <a:avLst/>
                    </a:prstGeom>
                    <a:ln w="3175">
                      <a:solidFill>
                        <a:schemeClr val="tx1"/>
                      </a:solidFill>
                    </a:ln>
                  </pic:spPr>
                </pic:pic>
              </a:graphicData>
            </a:graphic>
          </wp:inline>
        </w:drawing>
      </w:r>
    </w:p>
    <w:p w14:paraId="4668B4E1" w14:textId="6682D1E7" w:rsidR="005C7596" w:rsidRDefault="00E0382A"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22</w:t>
      </w:r>
      <w:r>
        <w:fldChar w:fldCharType="end"/>
      </w:r>
      <w:r w:rsidR="00E04B10">
        <w:t xml:space="preserve"> </w:t>
      </w:r>
      <w:r w:rsidR="00E04B10" w:rsidRPr="00F768BD">
        <w:rPr>
          <w:i/>
          <w:iCs w:val="0"/>
        </w:rPr>
        <w:t>Dashboard Chief-Editor</w:t>
      </w:r>
    </w:p>
    <w:p w14:paraId="6EED8CAB" w14:textId="77777777" w:rsidR="003738FC" w:rsidRPr="003738FC" w:rsidRDefault="003738FC" w:rsidP="003738FC">
      <w:pPr>
        <w:spacing w:after="0"/>
      </w:pPr>
    </w:p>
    <w:p w14:paraId="24792840" w14:textId="1F9C7DCF" w:rsidR="00BB15BB" w:rsidRDefault="00BB15BB" w:rsidP="00326098">
      <w:pPr>
        <w:pStyle w:val="text"/>
      </w:pPr>
      <w:r>
        <w:t xml:space="preserve">Pada  </w:t>
      </w:r>
      <w:r w:rsidRPr="00B7604B">
        <w:t xml:space="preserve">Gambar </w:t>
      </w:r>
      <w:r w:rsidR="00DF227A">
        <w:t>22</w:t>
      </w:r>
      <w:r w:rsidRPr="00B7604B">
        <w:t xml:space="preserve"> merupakan tampilan </w:t>
      </w:r>
      <w:r>
        <w:t xml:space="preserve">hasil </w:t>
      </w:r>
      <w:r w:rsidRPr="00B7604B">
        <w:t xml:space="preserve">dari </w:t>
      </w:r>
      <w:r>
        <w:t xml:space="preserve">perbaikan </w:t>
      </w:r>
      <w:r w:rsidRPr="00B7604B">
        <w:t xml:space="preserve">halaman </w:t>
      </w:r>
      <w:r w:rsidRPr="00B7604B">
        <w:rPr>
          <w:i/>
          <w:iCs/>
        </w:rPr>
        <w:t>dashboad chief-editor</w:t>
      </w:r>
      <w:r>
        <w:rPr>
          <w:i/>
          <w:iCs/>
        </w:rPr>
        <w:t xml:space="preserve"> </w:t>
      </w:r>
      <w:r>
        <w:t xml:space="preserve">dengan perbaikan </w:t>
      </w:r>
      <w:r w:rsidRPr="00B7604B">
        <w:t xml:space="preserve">pada tampilan antar muka dengan penambahan informasi </w:t>
      </w:r>
      <w:r w:rsidRPr="00B7604B">
        <w:rPr>
          <w:i/>
          <w:iCs/>
        </w:rPr>
        <w:t>role</w:t>
      </w:r>
      <w:r w:rsidRPr="00B7604B">
        <w:t xml:space="preserve"> yang sedang aktif.</w:t>
      </w:r>
    </w:p>
    <w:p w14:paraId="1C598099" w14:textId="77777777" w:rsidR="003738FC" w:rsidRDefault="003738FC" w:rsidP="00326098">
      <w:pPr>
        <w:pStyle w:val="text"/>
      </w:pPr>
    </w:p>
    <w:p w14:paraId="264265E4" w14:textId="77777777" w:rsidR="003738FC" w:rsidRDefault="003738FC" w:rsidP="00326098">
      <w:pPr>
        <w:pStyle w:val="text"/>
      </w:pPr>
    </w:p>
    <w:p w14:paraId="5CB0D362" w14:textId="77777777" w:rsidR="003738FC" w:rsidRDefault="003738FC" w:rsidP="00326098">
      <w:pPr>
        <w:pStyle w:val="text"/>
      </w:pPr>
    </w:p>
    <w:p w14:paraId="4A676CD8" w14:textId="77777777" w:rsidR="003738FC" w:rsidRDefault="003738FC" w:rsidP="00326098">
      <w:pPr>
        <w:pStyle w:val="text"/>
      </w:pPr>
    </w:p>
    <w:p w14:paraId="096CDBE5" w14:textId="77777777" w:rsidR="003738FC" w:rsidRDefault="003738FC" w:rsidP="00326098">
      <w:pPr>
        <w:pStyle w:val="text"/>
      </w:pPr>
    </w:p>
    <w:p w14:paraId="1E47A0D0" w14:textId="77777777" w:rsidR="003738FC" w:rsidRDefault="003738FC" w:rsidP="00326098">
      <w:pPr>
        <w:pStyle w:val="text"/>
      </w:pPr>
    </w:p>
    <w:p w14:paraId="082F495F" w14:textId="77777777" w:rsidR="003738FC" w:rsidRDefault="003738FC" w:rsidP="00326098">
      <w:pPr>
        <w:pStyle w:val="text"/>
      </w:pPr>
    </w:p>
    <w:p w14:paraId="42580A1D" w14:textId="77777777" w:rsidR="003738FC" w:rsidRPr="00BB15BB" w:rsidRDefault="003738FC" w:rsidP="00326098">
      <w:pPr>
        <w:pStyle w:val="text"/>
      </w:pPr>
    </w:p>
    <w:p w14:paraId="39EFF308" w14:textId="77777777" w:rsidR="005C7596" w:rsidRPr="00081FF8" w:rsidRDefault="005C7596" w:rsidP="00326098">
      <w:pPr>
        <w:pStyle w:val="1"/>
        <w:numPr>
          <w:ilvl w:val="3"/>
          <w:numId w:val="7"/>
        </w:numPr>
        <w:spacing w:after="0"/>
        <w:ind w:left="426" w:hanging="426"/>
        <w:rPr>
          <w:b w:val="0"/>
          <w:bCs w:val="0"/>
        </w:rPr>
      </w:pPr>
      <w:r>
        <w:rPr>
          <w:b w:val="0"/>
          <w:bCs w:val="0"/>
        </w:rPr>
        <w:t xml:space="preserve">Halaman </w:t>
      </w:r>
      <w:r w:rsidRPr="00AD76C7">
        <w:rPr>
          <w:b w:val="0"/>
          <w:bCs w:val="0"/>
          <w:i/>
          <w:iCs/>
        </w:rPr>
        <w:t>Article</w:t>
      </w:r>
    </w:p>
    <w:p w14:paraId="72B13940" w14:textId="77777777" w:rsidR="00E0382A" w:rsidRDefault="005C7596" w:rsidP="00326098">
      <w:pPr>
        <w:pStyle w:val="text"/>
        <w:keepNext/>
        <w:ind w:firstLine="0"/>
        <w:jc w:val="center"/>
      </w:pPr>
      <w:r w:rsidRPr="00B7604B">
        <w:rPr>
          <w:noProof/>
        </w:rPr>
        <w:drawing>
          <wp:inline distT="0" distB="0" distL="0" distR="0" wp14:anchorId="76A91BFE" wp14:editId="50A3DD61">
            <wp:extent cx="2700000" cy="1332000"/>
            <wp:effectExtent l="0" t="0" r="5715" b="1905"/>
            <wp:docPr id="447070512"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7070512" name=""/>
                    <pic:cNvPicPr/>
                  </pic:nvPicPr>
                  <pic:blipFill>
                    <a:blip r:embed="rId83"/>
                    <a:stretch>
                      <a:fillRect/>
                    </a:stretch>
                  </pic:blipFill>
                  <pic:spPr>
                    <a:xfrm>
                      <a:off x="0" y="0"/>
                      <a:ext cx="2700000" cy="1332000"/>
                    </a:xfrm>
                    <a:prstGeom prst="rect">
                      <a:avLst/>
                    </a:prstGeom>
                  </pic:spPr>
                </pic:pic>
              </a:graphicData>
            </a:graphic>
          </wp:inline>
        </w:drawing>
      </w:r>
    </w:p>
    <w:p w14:paraId="454B44D6" w14:textId="5E289D5C" w:rsidR="005C7596" w:rsidRDefault="00E0382A"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23</w:t>
      </w:r>
      <w:r>
        <w:fldChar w:fldCharType="end"/>
      </w:r>
      <w:r w:rsidR="00BC69F8">
        <w:t xml:space="preserve"> </w:t>
      </w:r>
      <w:r w:rsidR="006D31C4" w:rsidRPr="006D31C4">
        <w:rPr>
          <w:i/>
          <w:iCs w:val="0"/>
        </w:rPr>
        <w:t>Article Chief-Editor</w:t>
      </w:r>
    </w:p>
    <w:p w14:paraId="18471BA1" w14:textId="77777777" w:rsidR="003738FC" w:rsidRPr="003738FC" w:rsidRDefault="003738FC" w:rsidP="003738FC"/>
    <w:p w14:paraId="73B9DF22" w14:textId="38E957F9" w:rsidR="00915F23" w:rsidRDefault="00915F23" w:rsidP="00326098">
      <w:pPr>
        <w:pStyle w:val="text"/>
      </w:pPr>
      <w:r w:rsidRPr="00915F23">
        <w:t>Gambar</w:t>
      </w:r>
      <w:r w:rsidRPr="00B7604B">
        <w:t xml:space="preserve"> </w:t>
      </w:r>
      <w:r>
        <w:t>2</w:t>
      </w:r>
      <w:r w:rsidR="003C415F">
        <w:t>3</w:t>
      </w:r>
      <w:r w:rsidRPr="00B7604B">
        <w:t xml:space="preserve"> merupakan</w:t>
      </w:r>
      <w:r>
        <w:t xml:space="preserve"> hasil dari perbaikan halaman </w:t>
      </w:r>
      <w:r w:rsidRPr="00680287">
        <w:rPr>
          <w:i/>
          <w:iCs/>
        </w:rPr>
        <w:t>articles</w:t>
      </w:r>
      <w:r>
        <w:t>. Digunakan untuk menampilkan</w:t>
      </w:r>
      <w:r w:rsidRPr="00B7604B">
        <w:t xml:space="preserve"> informasi dari </w:t>
      </w:r>
      <w:r w:rsidRPr="00B7604B">
        <w:rPr>
          <w:i/>
          <w:iCs/>
        </w:rPr>
        <w:t>metadata</w:t>
      </w:r>
      <w:r w:rsidRPr="00B7604B">
        <w:t xml:space="preserve"> </w:t>
      </w:r>
      <w:r w:rsidRPr="00B7604B">
        <w:rPr>
          <w:i/>
          <w:iCs/>
        </w:rPr>
        <w:t xml:space="preserve">article </w:t>
      </w:r>
      <w:r w:rsidRPr="00B7604B">
        <w:t xml:space="preserve">yang telah berhasil di proses, dengan perbaikan penambahan informasi </w:t>
      </w:r>
      <w:r w:rsidRPr="00B7604B">
        <w:rPr>
          <w:i/>
          <w:iCs/>
        </w:rPr>
        <w:t>intisari</w:t>
      </w:r>
      <w:r w:rsidRPr="00B7604B">
        <w:t>, jumlah yang di tampikan dalam tabel pada setiap tab dan tombol pencarian.</w:t>
      </w:r>
    </w:p>
    <w:p w14:paraId="0B2E2E34" w14:textId="77777777" w:rsidR="003738FC" w:rsidRPr="00915F23" w:rsidRDefault="003738FC" w:rsidP="00326098">
      <w:pPr>
        <w:pStyle w:val="text"/>
      </w:pPr>
    </w:p>
    <w:p w14:paraId="77D67712" w14:textId="2682EDF1" w:rsidR="008D167F" w:rsidRPr="00483716" w:rsidRDefault="00E76135" w:rsidP="00326098">
      <w:pPr>
        <w:pStyle w:val="1"/>
        <w:numPr>
          <w:ilvl w:val="0"/>
          <w:numId w:val="25"/>
        </w:numPr>
        <w:spacing w:after="0"/>
        <w:ind w:left="426" w:hanging="426"/>
        <w:rPr>
          <w:b w:val="0"/>
          <w:bCs w:val="0"/>
        </w:rPr>
      </w:pPr>
      <w:r>
        <w:rPr>
          <w:b w:val="0"/>
          <w:bCs w:val="0"/>
        </w:rPr>
        <w:t>Halam</w:t>
      </w:r>
      <w:r w:rsidR="00B4471C">
        <w:rPr>
          <w:b w:val="0"/>
          <w:bCs w:val="0"/>
        </w:rPr>
        <w:t>a</w:t>
      </w:r>
      <w:r>
        <w:rPr>
          <w:b w:val="0"/>
          <w:bCs w:val="0"/>
        </w:rPr>
        <w:t xml:space="preserve">n </w:t>
      </w:r>
      <w:r w:rsidRPr="00E76135">
        <w:rPr>
          <w:b w:val="0"/>
          <w:bCs w:val="0"/>
          <w:i/>
          <w:iCs/>
        </w:rPr>
        <w:t>Editor</w:t>
      </w:r>
    </w:p>
    <w:p w14:paraId="4AE03796" w14:textId="77D95548" w:rsidR="00483716" w:rsidRPr="00850F93" w:rsidRDefault="00BB21AF" w:rsidP="00326098">
      <w:pPr>
        <w:pStyle w:val="1"/>
        <w:numPr>
          <w:ilvl w:val="0"/>
          <w:numId w:val="35"/>
        </w:numPr>
        <w:spacing w:after="0"/>
        <w:ind w:left="426" w:hanging="426"/>
        <w:rPr>
          <w:b w:val="0"/>
          <w:bCs w:val="0"/>
        </w:rPr>
      </w:pPr>
      <w:r>
        <w:rPr>
          <w:b w:val="0"/>
          <w:bCs w:val="0"/>
        </w:rPr>
        <w:t xml:space="preserve">Halaman </w:t>
      </w:r>
      <w:r w:rsidRPr="00BB21AF">
        <w:rPr>
          <w:b w:val="0"/>
          <w:bCs w:val="0"/>
          <w:i/>
          <w:iCs/>
        </w:rPr>
        <w:t>Dashboard</w:t>
      </w:r>
    </w:p>
    <w:p w14:paraId="46966A9A" w14:textId="77777777" w:rsidR="001B6A16" w:rsidRDefault="00850F93" w:rsidP="00326098">
      <w:pPr>
        <w:pStyle w:val="text"/>
        <w:keepNext/>
        <w:ind w:firstLine="0"/>
        <w:jc w:val="center"/>
      </w:pPr>
      <w:r>
        <w:rPr>
          <w:noProof/>
        </w:rPr>
        <w:drawing>
          <wp:inline distT="0" distB="0" distL="0" distR="0" wp14:anchorId="7E80E682" wp14:editId="7671E7E0">
            <wp:extent cx="2700000" cy="1332000"/>
            <wp:effectExtent l="0" t="0" r="5715" b="1905"/>
            <wp:docPr id="837733020"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37733020" name=""/>
                    <pic:cNvPicPr/>
                  </pic:nvPicPr>
                  <pic:blipFill>
                    <a:blip r:embed="rId84"/>
                    <a:stretch>
                      <a:fillRect/>
                    </a:stretch>
                  </pic:blipFill>
                  <pic:spPr>
                    <a:xfrm>
                      <a:off x="0" y="0"/>
                      <a:ext cx="2700000" cy="1332000"/>
                    </a:xfrm>
                    <a:prstGeom prst="rect">
                      <a:avLst/>
                    </a:prstGeom>
                  </pic:spPr>
                </pic:pic>
              </a:graphicData>
            </a:graphic>
          </wp:inline>
        </w:drawing>
      </w:r>
    </w:p>
    <w:p w14:paraId="65986559" w14:textId="646072AE" w:rsidR="00850F93" w:rsidRDefault="001B6A16"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24</w:t>
      </w:r>
      <w:r>
        <w:fldChar w:fldCharType="end"/>
      </w:r>
      <w:r w:rsidR="00E10D40">
        <w:t xml:space="preserve"> </w:t>
      </w:r>
      <w:r w:rsidR="00E10D40" w:rsidRPr="00E10D40">
        <w:rPr>
          <w:i/>
          <w:iCs w:val="0"/>
        </w:rPr>
        <w:t>Dashboard Editor</w:t>
      </w:r>
    </w:p>
    <w:p w14:paraId="2FBD71B3" w14:textId="77777777" w:rsidR="003738FC" w:rsidRPr="003738FC" w:rsidRDefault="003738FC" w:rsidP="003738FC"/>
    <w:p w14:paraId="0C7C9E8C" w14:textId="0A0E9AD9" w:rsidR="00544487" w:rsidRDefault="00544487" w:rsidP="00326098">
      <w:pPr>
        <w:pStyle w:val="text"/>
      </w:pPr>
      <w:r w:rsidRPr="00B7604B">
        <w:t xml:space="preserve">Gambar </w:t>
      </w:r>
      <w:r>
        <w:t>2</w:t>
      </w:r>
      <w:r w:rsidR="003C415F">
        <w:t>4</w:t>
      </w:r>
      <w:r w:rsidRPr="00B7604B">
        <w:t xml:space="preserve"> merupakan </w:t>
      </w:r>
      <w:r>
        <w:t xml:space="preserve">hasil perbaikan </w:t>
      </w:r>
      <w:r w:rsidRPr="00B7604B">
        <w:t xml:space="preserve">tampilan dari halaman </w:t>
      </w:r>
      <w:r w:rsidRPr="00B7604B">
        <w:rPr>
          <w:i/>
          <w:iCs/>
        </w:rPr>
        <w:t xml:space="preserve">dashboad editor </w:t>
      </w:r>
      <w:r w:rsidRPr="00B7604B">
        <w:t xml:space="preserve">yang </w:t>
      </w:r>
      <w:r>
        <w:t xml:space="preserve">dengan perbaikan </w:t>
      </w:r>
      <w:r w:rsidRPr="00B7604B">
        <w:t xml:space="preserve">pada tampilan antar muka dengan penambahan informasi </w:t>
      </w:r>
      <w:r w:rsidRPr="00B7604B">
        <w:rPr>
          <w:i/>
          <w:iCs/>
        </w:rPr>
        <w:t>role</w:t>
      </w:r>
      <w:r w:rsidRPr="00B7604B">
        <w:t xml:space="preserve"> yang sedang aktif.</w:t>
      </w:r>
    </w:p>
    <w:p w14:paraId="7F33FA64" w14:textId="77777777" w:rsidR="003738FC" w:rsidRPr="00544487" w:rsidRDefault="003738FC" w:rsidP="00326098">
      <w:pPr>
        <w:pStyle w:val="text"/>
      </w:pPr>
    </w:p>
    <w:p w14:paraId="77CE3F3D" w14:textId="7D605C2D" w:rsidR="00BB21AF" w:rsidRDefault="00BB21AF" w:rsidP="00326098">
      <w:pPr>
        <w:pStyle w:val="1"/>
        <w:numPr>
          <w:ilvl w:val="0"/>
          <w:numId w:val="35"/>
        </w:numPr>
        <w:spacing w:after="0"/>
        <w:ind w:left="426" w:hanging="426"/>
        <w:rPr>
          <w:b w:val="0"/>
          <w:bCs w:val="0"/>
        </w:rPr>
      </w:pPr>
      <w:r>
        <w:rPr>
          <w:b w:val="0"/>
          <w:bCs w:val="0"/>
        </w:rPr>
        <w:t xml:space="preserve">Halaman </w:t>
      </w:r>
      <w:r w:rsidRPr="00850F93">
        <w:rPr>
          <w:b w:val="0"/>
          <w:bCs w:val="0"/>
          <w:i/>
          <w:iCs/>
        </w:rPr>
        <w:t>Article</w:t>
      </w:r>
    </w:p>
    <w:p w14:paraId="737023C8" w14:textId="77777777" w:rsidR="00207D96" w:rsidRDefault="00850F93" w:rsidP="00326098">
      <w:pPr>
        <w:pStyle w:val="text"/>
        <w:keepNext/>
        <w:ind w:firstLine="0"/>
        <w:jc w:val="center"/>
      </w:pPr>
      <w:r w:rsidRPr="00B7604B">
        <w:rPr>
          <w:noProof/>
        </w:rPr>
        <w:drawing>
          <wp:inline distT="0" distB="0" distL="0" distR="0" wp14:anchorId="65185108" wp14:editId="4D8F579D">
            <wp:extent cx="2700000" cy="1332000"/>
            <wp:effectExtent l="0" t="0" r="5715" b="1905"/>
            <wp:docPr id="420187105"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0187105" name=""/>
                    <pic:cNvPicPr/>
                  </pic:nvPicPr>
                  <pic:blipFill>
                    <a:blip r:embed="rId85"/>
                    <a:stretch>
                      <a:fillRect/>
                    </a:stretch>
                  </pic:blipFill>
                  <pic:spPr>
                    <a:xfrm>
                      <a:off x="0" y="0"/>
                      <a:ext cx="2700000" cy="1332000"/>
                    </a:xfrm>
                    <a:prstGeom prst="rect">
                      <a:avLst/>
                    </a:prstGeom>
                  </pic:spPr>
                </pic:pic>
              </a:graphicData>
            </a:graphic>
          </wp:inline>
        </w:drawing>
      </w:r>
    </w:p>
    <w:p w14:paraId="2316B66E" w14:textId="481D5779" w:rsidR="00850F93" w:rsidRDefault="00207D96"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25</w:t>
      </w:r>
      <w:r>
        <w:fldChar w:fldCharType="end"/>
      </w:r>
      <w:r w:rsidR="003738FC">
        <w:t>.</w:t>
      </w:r>
      <w:r w:rsidR="00D17BD4" w:rsidRPr="00D17BD4">
        <w:t xml:space="preserve"> </w:t>
      </w:r>
      <w:r w:rsidR="00D17BD4" w:rsidRPr="00D17BD4">
        <w:rPr>
          <w:i/>
          <w:iCs w:val="0"/>
        </w:rPr>
        <w:t>Article Editor</w:t>
      </w:r>
    </w:p>
    <w:p w14:paraId="61994334" w14:textId="77777777" w:rsidR="003738FC" w:rsidRPr="003738FC" w:rsidRDefault="003738FC" w:rsidP="003738FC"/>
    <w:p w14:paraId="5197942D" w14:textId="3B588D31" w:rsidR="001970D6" w:rsidRDefault="001970D6" w:rsidP="00326098">
      <w:pPr>
        <w:pStyle w:val="text"/>
      </w:pPr>
      <w:r w:rsidRPr="00B7604B">
        <w:t xml:space="preserve">Gambar </w:t>
      </w:r>
      <w:r>
        <w:t>25</w:t>
      </w:r>
      <w:r w:rsidRPr="00B7604B">
        <w:t xml:space="preserve"> merupakan</w:t>
      </w:r>
      <w:r>
        <w:t xml:space="preserve"> hasil perbaikan</w:t>
      </w:r>
      <w:r w:rsidRPr="00B7604B">
        <w:t xml:space="preserve"> </w:t>
      </w:r>
      <w:r>
        <w:t xml:space="preserve">dengan menampilkan </w:t>
      </w:r>
      <w:r w:rsidRPr="00B7604B">
        <w:t xml:space="preserve">informasi dari </w:t>
      </w:r>
      <w:r w:rsidRPr="00B7604B">
        <w:rPr>
          <w:i/>
          <w:iCs/>
        </w:rPr>
        <w:t>metadata</w:t>
      </w:r>
      <w:r w:rsidRPr="00B7604B">
        <w:t xml:space="preserve"> </w:t>
      </w:r>
      <w:r w:rsidRPr="00B7604B">
        <w:rPr>
          <w:i/>
          <w:iCs/>
        </w:rPr>
        <w:t xml:space="preserve">article </w:t>
      </w:r>
      <w:r w:rsidRPr="00B7604B">
        <w:t>yang telah berhasil di proses</w:t>
      </w:r>
      <w:r>
        <w:t xml:space="preserve"> dan </w:t>
      </w:r>
      <w:r w:rsidRPr="00B7604B">
        <w:t xml:space="preserve">perbaikan penambahan informasi </w:t>
      </w:r>
      <w:r w:rsidRPr="00B7604B">
        <w:rPr>
          <w:i/>
          <w:iCs/>
        </w:rPr>
        <w:t>intisari</w:t>
      </w:r>
      <w:r w:rsidRPr="00B7604B">
        <w:t>, jumlah yang di tampikan dalam tabel pada setiap tab tombol pencarian.</w:t>
      </w:r>
    </w:p>
    <w:p w14:paraId="7C795673" w14:textId="77777777" w:rsidR="004F728F" w:rsidRDefault="007D0614" w:rsidP="00326098">
      <w:pPr>
        <w:pStyle w:val="text"/>
        <w:keepNext/>
        <w:ind w:firstLine="0"/>
        <w:jc w:val="center"/>
      </w:pPr>
      <w:r w:rsidRPr="00B7604B">
        <w:rPr>
          <w:noProof/>
        </w:rPr>
        <w:lastRenderedPageBreak/>
        <w:drawing>
          <wp:inline distT="0" distB="0" distL="0" distR="0" wp14:anchorId="14E68D75" wp14:editId="0E1037A0">
            <wp:extent cx="2700000" cy="1332000"/>
            <wp:effectExtent l="0" t="0" r="5715" b="1905"/>
            <wp:docPr id="1331439552"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31439552" name=""/>
                    <pic:cNvPicPr/>
                  </pic:nvPicPr>
                  <pic:blipFill>
                    <a:blip r:embed="rId86"/>
                    <a:stretch>
                      <a:fillRect/>
                    </a:stretch>
                  </pic:blipFill>
                  <pic:spPr>
                    <a:xfrm>
                      <a:off x="0" y="0"/>
                      <a:ext cx="2700000" cy="1332000"/>
                    </a:xfrm>
                    <a:prstGeom prst="rect">
                      <a:avLst/>
                    </a:prstGeom>
                  </pic:spPr>
                </pic:pic>
              </a:graphicData>
            </a:graphic>
          </wp:inline>
        </w:drawing>
      </w:r>
    </w:p>
    <w:p w14:paraId="3B92188F" w14:textId="4FB4047F" w:rsidR="007D0614" w:rsidRDefault="004F728F"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26</w:t>
      </w:r>
      <w:r>
        <w:fldChar w:fldCharType="end"/>
      </w:r>
      <w:r w:rsidR="003738FC">
        <w:t>.</w:t>
      </w:r>
      <w:r w:rsidR="00225ABC">
        <w:t xml:space="preserve"> </w:t>
      </w:r>
      <w:r w:rsidR="00225ABC" w:rsidRPr="00225ABC">
        <w:rPr>
          <w:i/>
          <w:iCs w:val="0"/>
        </w:rPr>
        <w:t>Edit Article Editor</w:t>
      </w:r>
    </w:p>
    <w:p w14:paraId="69E84F9F" w14:textId="60F188FB" w:rsidR="003E2A27" w:rsidRDefault="001B0C82" w:rsidP="00326098">
      <w:pPr>
        <w:pStyle w:val="text"/>
      </w:pPr>
      <w:r w:rsidRPr="00B7604B">
        <w:t xml:space="preserve">Pada Gambar </w:t>
      </w:r>
      <w:r>
        <w:t>26</w:t>
      </w:r>
      <w:r w:rsidRPr="00B7604B">
        <w:t xml:space="preserve"> merupakan tampilan dari </w:t>
      </w:r>
      <w:r w:rsidRPr="00B7604B">
        <w:rPr>
          <w:i/>
          <w:iCs/>
        </w:rPr>
        <w:t>form</w:t>
      </w:r>
      <w:r w:rsidRPr="00B7604B">
        <w:t xml:space="preserve"> edit artikel yang telah selesai di proses dan telah di simpan di sistem. Edit yang dilakukan setalah menyimpan informasi </w:t>
      </w:r>
      <w:r w:rsidRPr="00B7604B">
        <w:rPr>
          <w:i/>
          <w:iCs/>
        </w:rPr>
        <w:t xml:space="preserve">metadata </w:t>
      </w:r>
      <w:r w:rsidRPr="00B7604B">
        <w:t xml:space="preserve">artikel di dalam sistem bertujuan untuk memperbaiki kesalahan pada </w:t>
      </w:r>
      <w:r w:rsidRPr="00B7604B">
        <w:rPr>
          <w:i/>
          <w:iCs/>
        </w:rPr>
        <w:t>metadata</w:t>
      </w:r>
      <w:r w:rsidRPr="00B7604B">
        <w:t xml:space="preserve"> tersebut.  </w:t>
      </w:r>
    </w:p>
    <w:p w14:paraId="12D808D5" w14:textId="77777777" w:rsidR="0052315E" w:rsidRDefault="0052315E" w:rsidP="00326098">
      <w:pPr>
        <w:pStyle w:val="text"/>
        <w:keepNext/>
        <w:ind w:firstLine="0"/>
        <w:jc w:val="center"/>
      </w:pPr>
      <w:r w:rsidRPr="00B7604B">
        <w:rPr>
          <w:noProof/>
        </w:rPr>
        <w:drawing>
          <wp:inline distT="0" distB="0" distL="0" distR="0" wp14:anchorId="70133C5E" wp14:editId="5760D1E2">
            <wp:extent cx="2700000" cy="1332000"/>
            <wp:effectExtent l="0" t="0" r="5715" b="1905"/>
            <wp:docPr id="950745837"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50745837" name=""/>
                    <pic:cNvPicPr/>
                  </pic:nvPicPr>
                  <pic:blipFill>
                    <a:blip r:embed="rId87"/>
                    <a:stretch>
                      <a:fillRect/>
                    </a:stretch>
                  </pic:blipFill>
                  <pic:spPr>
                    <a:xfrm>
                      <a:off x="0" y="0"/>
                      <a:ext cx="2700000" cy="1332000"/>
                    </a:xfrm>
                    <a:prstGeom prst="rect">
                      <a:avLst/>
                    </a:prstGeom>
                  </pic:spPr>
                </pic:pic>
              </a:graphicData>
            </a:graphic>
          </wp:inline>
        </w:drawing>
      </w:r>
    </w:p>
    <w:p w14:paraId="3CD036EE" w14:textId="425CE5FA" w:rsidR="0052315E" w:rsidRDefault="0052315E" w:rsidP="00326098">
      <w:pPr>
        <w:pStyle w:val="Keterangan"/>
        <w:spacing w:after="0"/>
        <w:rPr>
          <w:rFonts w:cs="Times New Roman"/>
          <w:b w:val="0"/>
          <w:bCs/>
          <w:i/>
          <w:iCs w:val="0"/>
        </w:rPr>
      </w:pPr>
      <w:r>
        <w:t xml:space="preserve">Gambar </w:t>
      </w:r>
      <w:r>
        <w:fldChar w:fldCharType="begin"/>
      </w:r>
      <w:r>
        <w:instrText xml:space="preserve"> SEQ Gambar \* ARABIC </w:instrText>
      </w:r>
      <w:r>
        <w:fldChar w:fldCharType="separate"/>
      </w:r>
      <w:r w:rsidR="00953FEB">
        <w:rPr>
          <w:noProof/>
        </w:rPr>
        <w:t>27</w:t>
      </w:r>
      <w:r>
        <w:fldChar w:fldCharType="end"/>
      </w:r>
      <w:r w:rsidR="003738FC">
        <w:t>.</w:t>
      </w:r>
      <w:r w:rsidR="00376E1F">
        <w:t xml:space="preserve"> </w:t>
      </w:r>
      <w:r w:rsidR="00376E1F" w:rsidRPr="00376E1F">
        <w:rPr>
          <w:rFonts w:cs="Times New Roman"/>
          <w:b w:val="0"/>
          <w:bCs/>
          <w:i/>
          <w:iCs w:val="0"/>
        </w:rPr>
        <w:t>Upload Article Editor</w:t>
      </w:r>
    </w:p>
    <w:p w14:paraId="7EAFE92D" w14:textId="77777777" w:rsidR="003738FC" w:rsidRPr="003738FC" w:rsidRDefault="003738FC" w:rsidP="003738FC"/>
    <w:p w14:paraId="1A9EFE4A" w14:textId="3C39A1BF" w:rsidR="008D6FBA" w:rsidRDefault="008D6FBA" w:rsidP="00326098">
      <w:pPr>
        <w:pStyle w:val="text"/>
      </w:pPr>
      <w:r>
        <w:t>Gambar 2</w:t>
      </w:r>
      <w:r w:rsidR="00E55558">
        <w:t>7</w:t>
      </w:r>
      <w:r>
        <w:t xml:space="preserve"> merupakan tampilan dari </w:t>
      </w:r>
      <w:r w:rsidRPr="00ED1B43">
        <w:rPr>
          <w:i/>
          <w:iCs/>
        </w:rPr>
        <w:t>form upload</w:t>
      </w:r>
      <w:r>
        <w:t xml:space="preserve"> </w:t>
      </w:r>
      <w:r w:rsidRPr="00ED1B43">
        <w:rPr>
          <w:i/>
          <w:iCs/>
        </w:rPr>
        <w:t>article</w:t>
      </w:r>
      <w:r>
        <w:t xml:space="preserve"> dan hasil dari perbaikan tampilan </w:t>
      </w:r>
      <w:r w:rsidRPr="00D54781">
        <w:rPr>
          <w:i/>
          <w:iCs/>
        </w:rPr>
        <w:t>form upload article</w:t>
      </w:r>
      <w:r>
        <w:t xml:space="preserve">. Gambar </w:t>
      </w:r>
      <w:r w:rsidR="00A163AF">
        <w:t xml:space="preserve">27 </w:t>
      </w:r>
      <w:r>
        <w:t xml:space="preserve">merupakan langkah awal dengan melakukan </w:t>
      </w:r>
      <w:r w:rsidRPr="007D19CE">
        <w:rPr>
          <w:i/>
          <w:iCs/>
        </w:rPr>
        <w:t>upload article</w:t>
      </w:r>
      <w:r>
        <w:t xml:space="preserve"> untuk </w:t>
      </w:r>
      <w:r w:rsidRPr="00B7604B">
        <w:t xml:space="preserve">diproses </w:t>
      </w:r>
      <w:r>
        <w:t>dan</w:t>
      </w:r>
      <w:r w:rsidRPr="00B7604B">
        <w:t xml:space="preserve"> memperoleh informasi </w:t>
      </w:r>
      <w:r w:rsidRPr="00B7604B">
        <w:rPr>
          <w:i/>
          <w:iCs/>
        </w:rPr>
        <w:t>metadata</w:t>
      </w:r>
      <w:r w:rsidRPr="00B7604B">
        <w:t xml:space="preserve"> artikel, sesuai dengan kebutuhan sistem </w:t>
      </w:r>
      <w:r w:rsidRPr="00B7604B">
        <w:rPr>
          <w:i/>
          <w:iCs/>
        </w:rPr>
        <w:t>teknoif</w:t>
      </w:r>
      <w:r w:rsidRPr="00B7604B">
        <w:t>, yaitu judul, nama penulis, afiliasi, dan abstrak.</w:t>
      </w:r>
    </w:p>
    <w:p w14:paraId="75D12392" w14:textId="77777777" w:rsidR="00756F58" w:rsidRDefault="006C1C70" w:rsidP="00326098">
      <w:pPr>
        <w:pStyle w:val="text"/>
        <w:keepNext/>
        <w:ind w:firstLine="0"/>
        <w:jc w:val="center"/>
      </w:pPr>
      <w:r>
        <w:rPr>
          <w:noProof/>
        </w:rPr>
        <w:drawing>
          <wp:inline distT="0" distB="0" distL="0" distR="0" wp14:anchorId="5678771B" wp14:editId="63C5C58B">
            <wp:extent cx="3669174" cy="2106592"/>
            <wp:effectExtent l="0" t="0" r="1270" b="1905"/>
            <wp:docPr id="1715115817"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15115817" name=""/>
                    <pic:cNvPicPr/>
                  </pic:nvPicPr>
                  <pic:blipFill>
                    <a:blip r:embed="rId88"/>
                    <a:stretch>
                      <a:fillRect/>
                    </a:stretch>
                  </pic:blipFill>
                  <pic:spPr>
                    <a:xfrm>
                      <a:off x="0" y="0"/>
                      <a:ext cx="3699793" cy="2124171"/>
                    </a:xfrm>
                    <a:prstGeom prst="rect">
                      <a:avLst/>
                    </a:prstGeom>
                  </pic:spPr>
                </pic:pic>
              </a:graphicData>
            </a:graphic>
          </wp:inline>
        </w:drawing>
      </w:r>
    </w:p>
    <w:p w14:paraId="1439FFF8" w14:textId="3D915F95" w:rsidR="006C1C70" w:rsidRDefault="00756F58"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28</w:t>
      </w:r>
      <w:r>
        <w:fldChar w:fldCharType="end"/>
      </w:r>
      <w:r w:rsidR="003738FC">
        <w:t>.</w:t>
      </w:r>
      <w:r w:rsidR="00DF70C7">
        <w:t xml:space="preserve"> </w:t>
      </w:r>
      <w:r w:rsidR="00DF70C7" w:rsidRPr="00DF70C7">
        <w:rPr>
          <w:i/>
          <w:iCs w:val="0"/>
        </w:rPr>
        <w:t>Extraction Results Editor</w:t>
      </w:r>
    </w:p>
    <w:p w14:paraId="280E232E" w14:textId="17F44ECC" w:rsidR="00762CA6" w:rsidRDefault="00762CA6" w:rsidP="00326098">
      <w:pPr>
        <w:pStyle w:val="text"/>
        <w:rPr>
          <w:i/>
          <w:iCs/>
        </w:rPr>
      </w:pPr>
      <w:r w:rsidRPr="00B7604B">
        <w:t xml:space="preserve">Gambar </w:t>
      </w:r>
      <w:r w:rsidR="009223E0">
        <w:t>28</w:t>
      </w:r>
      <w:r w:rsidRPr="00B7604B">
        <w:t xml:space="preserve"> merupakan hasil </w:t>
      </w:r>
      <w:r>
        <w:t xml:space="preserve">perbaikan tampilan dari sebelumnya dengan menampilkan informasi </w:t>
      </w:r>
      <w:r w:rsidRPr="00B7604B">
        <w:rPr>
          <w:i/>
          <w:iCs/>
        </w:rPr>
        <w:t>metadata</w:t>
      </w:r>
      <w:r w:rsidRPr="00B7604B">
        <w:t xml:space="preserve"> artikel, pada hasil pemrosesan tersebut </w:t>
      </w:r>
      <w:r>
        <w:t xml:space="preserve">juga </w:t>
      </w:r>
      <w:r w:rsidRPr="00B7604B">
        <w:t xml:space="preserve">terdapat tambahan informasi </w:t>
      </w:r>
      <w:r w:rsidRPr="00B7604B">
        <w:rPr>
          <w:i/>
          <w:iCs/>
        </w:rPr>
        <w:t>intisari</w:t>
      </w:r>
      <w:r w:rsidRPr="00B7604B">
        <w:t xml:space="preserve"> yang dapat di simpan ke dalam </w:t>
      </w:r>
      <w:r w:rsidRPr="00B7604B">
        <w:rPr>
          <w:i/>
          <w:iCs/>
        </w:rPr>
        <w:t>database</w:t>
      </w:r>
    </w:p>
    <w:p w14:paraId="4F773B8A" w14:textId="77777777" w:rsidR="007576F0" w:rsidRDefault="007576F0" w:rsidP="00326098">
      <w:pPr>
        <w:pStyle w:val="text"/>
        <w:keepNext/>
        <w:ind w:firstLine="0"/>
        <w:jc w:val="center"/>
      </w:pPr>
      <w:r w:rsidRPr="00B7604B">
        <w:rPr>
          <w:noProof/>
        </w:rPr>
        <w:lastRenderedPageBreak/>
        <w:drawing>
          <wp:inline distT="0" distB="0" distL="0" distR="0" wp14:anchorId="56303774" wp14:editId="3808D11E">
            <wp:extent cx="2700000" cy="1332000"/>
            <wp:effectExtent l="0" t="0" r="5715" b="1905"/>
            <wp:docPr id="296356625"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6356625" name=""/>
                    <pic:cNvPicPr/>
                  </pic:nvPicPr>
                  <pic:blipFill>
                    <a:blip r:embed="rId89"/>
                    <a:stretch>
                      <a:fillRect/>
                    </a:stretch>
                  </pic:blipFill>
                  <pic:spPr>
                    <a:xfrm>
                      <a:off x="0" y="0"/>
                      <a:ext cx="2700000" cy="1332000"/>
                    </a:xfrm>
                    <a:prstGeom prst="rect">
                      <a:avLst/>
                    </a:prstGeom>
                  </pic:spPr>
                </pic:pic>
              </a:graphicData>
            </a:graphic>
          </wp:inline>
        </w:drawing>
      </w:r>
    </w:p>
    <w:p w14:paraId="39D39EDE" w14:textId="28B1A6E8" w:rsidR="007576F0" w:rsidRDefault="007576F0"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29</w:t>
      </w:r>
      <w:r>
        <w:fldChar w:fldCharType="end"/>
      </w:r>
      <w:r w:rsidR="003738FC">
        <w:t>.</w:t>
      </w:r>
      <w:r w:rsidR="006E0C34">
        <w:t xml:space="preserve"> </w:t>
      </w:r>
      <w:r w:rsidR="006E0C34" w:rsidRPr="006E0C34">
        <w:rPr>
          <w:i/>
          <w:iCs w:val="0"/>
        </w:rPr>
        <w:t xml:space="preserve">Edit Results </w:t>
      </w:r>
      <w:r w:rsidR="00EB6162">
        <w:rPr>
          <w:i/>
          <w:iCs w:val="0"/>
        </w:rPr>
        <w:t xml:space="preserve">Extraction </w:t>
      </w:r>
      <w:r w:rsidR="006E0C34" w:rsidRPr="006E0C34">
        <w:rPr>
          <w:i/>
          <w:iCs w:val="0"/>
        </w:rPr>
        <w:t>Editor</w:t>
      </w:r>
    </w:p>
    <w:p w14:paraId="0BF734DE" w14:textId="77777777" w:rsidR="003738FC" w:rsidRPr="003738FC" w:rsidRDefault="003738FC" w:rsidP="003738FC"/>
    <w:p w14:paraId="6811E250" w14:textId="399E9BDC" w:rsidR="009F3450" w:rsidRDefault="009F3450" w:rsidP="00326098">
      <w:pPr>
        <w:pStyle w:val="text"/>
      </w:pPr>
      <w:r>
        <w:t xml:space="preserve">Gambar </w:t>
      </w:r>
      <w:r w:rsidR="008B100C">
        <w:t>29</w:t>
      </w:r>
      <w:r>
        <w:t xml:space="preserve"> merupakan tampilan dari proses edit hasil dari ekstraksi dan </w:t>
      </w:r>
      <w:r w:rsidRPr="00B7604B">
        <w:t>pada</w:t>
      </w:r>
      <w:r w:rsidR="007C2B21">
        <w:t xml:space="preserve"> </w:t>
      </w:r>
      <w:r>
        <w:t xml:space="preserve">tampilan baru dari </w:t>
      </w:r>
      <w:r w:rsidRPr="00B7604B">
        <w:rPr>
          <w:i/>
          <w:iCs/>
        </w:rPr>
        <w:t>form</w:t>
      </w:r>
      <w:r w:rsidRPr="00B7604B">
        <w:t xml:space="preserve"> edit yang digunakan untuk menyesuaikan hasil ekstraksi </w:t>
      </w:r>
      <w:r w:rsidRPr="00B7604B">
        <w:rPr>
          <w:i/>
          <w:iCs/>
        </w:rPr>
        <w:t>metadata</w:t>
      </w:r>
      <w:r w:rsidRPr="00B7604B">
        <w:t xml:space="preserve"> artikel jika hasil belum sesuai dengan data yang di inginkan.</w:t>
      </w:r>
    </w:p>
    <w:p w14:paraId="00B461EE" w14:textId="77777777" w:rsidR="003738FC" w:rsidRPr="009F3450" w:rsidRDefault="003738FC" w:rsidP="00326098">
      <w:pPr>
        <w:pStyle w:val="text"/>
      </w:pPr>
    </w:p>
    <w:p w14:paraId="6A01FC73" w14:textId="196B4338" w:rsidR="00B94F47" w:rsidRPr="00A34D5F" w:rsidRDefault="00B94F47" w:rsidP="00326098">
      <w:pPr>
        <w:pStyle w:val="1"/>
        <w:numPr>
          <w:ilvl w:val="0"/>
          <w:numId w:val="25"/>
        </w:numPr>
        <w:spacing w:after="0"/>
        <w:ind w:left="426" w:hanging="426"/>
        <w:rPr>
          <w:b w:val="0"/>
          <w:bCs w:val="0"/>
        </w:rPr>
      </w:pPr>
      <w:r>
        <w:rPr>
          <w:b w:val="0"/>
          <w:bCs w:val="0"/>
        </w:rPr>
        <w:t xml:space="preserve">Halaman </w:t>
      </w:r>
      <w:r w:rsidRPr="00B94F47">
        <w:rPr>
          <w:b w:val="0"/>
          <w:bCs w:val="0"/>
          <w:i/>
          <w:iCs/>
        </w:rPr>
        <w:t>Manager</w:t>
      </w:r>
    </w:p>
    <w:p w14:paraId="436BC03D" w14:textId="602BB9F2" w:rsidR="00A34D5F" w:rsidRPr="003D5632" w:rsidRDefault="005A20C0" w:rsidP="00326098">
      <w:pPr>
        <w:pStyle w:val="1"/>
        <w:numPr>
          <w:ilvl w:val="0"/>
          <w:numId w:val="37"/>
        </w:numPr>
        <w:spacing w:after="0"/>
        <w:ind w:left="426" w:hanging="426"/>
        <w:rPr>
          <w:b w:val="0"/>
          <w:bCs w:val="0"/>
        </w:rPr>
      </w:pPr>
      <w:r>
        <w:rPr>
          <w:b w:val="0"/>
          <w:bCs w:val="0"/>
        </w:rPr>
        <w:t xml:space="preserve">Halaman </w:t>
      </w:r>
      <w:r w:rsidRPr="005A20C0">
        <w:rPr>
          <w:b w:val="0"/>
          <w:bCs w:val="0"/>
          <w:i/>
          <w:iCs/>
        </w:rPr>
        <w:t>Dashboard</w:t>
      </w:r>
    </w:p>
    <w:p w14:paraId="4C5E2E9C" w14:textId="77777777" w:rsidR="00207D96" w:rsidRDefault="003D5632" w:rsidP="00326098">
      <w:pPr>
        <w:pStyle w:val="text"/>
        <w:keepNext/>
        <w:ind w:firstLine="0"/>
        <w:jc w:val="center"/>
      </w:pPr>
      <w:r>
        <w:rPr>
          <w:noProof/>
        </w:rPr>
        <w:drawing>
          <wp:inline distT="0" distB="0" distL="0" distR="0" wp14:anchorId="28DEF4B3" wp14:editId="5C2FF3EC">
            <wp:extent cx="2700000" cy="1332000"/>
            <wp:effectExtent l="0" t="0" r="5715" b="1905"/>
            <wp:docPr id="1801188734"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01188734" name=""/>
                    <pic:cNvPicPr/>
                  </pic:nvPicPr>
                  <pic:blipFill>
                    <a:blip r:embed="rId90"/>
                    <a:stretch>
                      <a:fillRect/>
                    </a:stretch>
                  </pic:blipFill>
                  <pic:spPr>
                    <a:xfrm>
                      <a:off x="0" y="0"/>
                      <a:ext cx="2700000" cy="1332000"/>
                    </a:xfrm>
                    <a:prstGeom prst="rect">
                      <a:avLst/>
                    </a:prstGeom>
                  </pic:spPr>
                </pic:pic>
              </a:graphicData>
            </a:graphic>
          </wp:inline>
        </w:drawing>
      </w:r>
    </w:p>
    <w:p w14:paraId="4EA384F7" w14:textId="6FCFF87A" w:rsidR="003D5632" w:rsidRDefault="00207D96"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30</w:t>
      </w:r>
      <w:r>
        <w:fldChar w:fldCharType="end"/>
      </w:r>
      <w:r w:rsidR="003738FC">
        <w:t>.</w:t>
      </w:r>
      <w:r w:rsidR="00E60DC4">
        <w:t xml:space="preserve"> </w:t>
      </w:r>
      <w:r w:rsidR="00E60DC4" w:rsidRPr="00E60DC4">
        <w:rPr>
          <w:i/>
          <w:iCs w:val="0"/>
        </w:rPr>
        <w:t>Dashboad Manager</w:t>
      </w:r>
    </w:p>
    <w:p w14:paraId="7661C87E" w14:textId="77777777" w:rsidR="003738FC" w:rsidRPr="003738FC" w:rsidRDefault="003738FC" w:rsidP="003738FC"/>
    <w:p w14:paraId="059D573D" w14:textId="4AE221D5" w:rsidR="00A91E3C" w:rsidRPr="00A91E3C" w:rsidRDefault="00A91E3C" w:rsidP="00326098">
      <w:pPr>
        <w:pStyle w:val="text"/>
      </w:pPr>
      <w:r>
        <w:t>Gambar 3</w:t>
      </w:r>
      <w:r w:rsidR="000B298B">
        <w:t>0</w:t>
      </w:r>
      <w:r>
        <w:t xml:space="preserve"> </w:t>
      </w:r>
      <w:r w:rsidRPr="00B7604B">
        <w:t xml:space="preserve">merupakan tampilan dari halaman </w:t>
      </w:r>
      <w:r w:rsidRPr="00B7604B">
        <w:rPr>
          <w:i/>
          <w:iCs/>
        </w:rPr>
        <w:t xml:space="preserve">dashboad Manager </w:t>
      </w:r>
      <w:r w:rsidRPr="00B7604B">
        <w:t xml:space="preserve">yang di perbaiki pada tampilan antar muka dengan penambahan informasi </w:t>
      </w:r>
      <w:r w:rsidRPr="00B7604B">
        <w:rPr>
          <w:i/>
          <w:iCs/>
        </w:rPr>
        <w:t>role</w:t>
      </w:r>
      <w:r w:rsidRPr="00B7604B">
        <w:t xml:space="preserve"> yang sedang aktif.</w:t>
      </w:r>
    </w:p>
    <w:p w14:paraId="1BADB472" w14:textId="09DBB634" w:rsidR="005A20C0" w:rsidRPr="003D5632" w:rsidRDefault="005A20C0" w:rsidP="00326098">
      <w:pPr>
        <w:pStyle w:val="1"/>
        <w:numPr>
          <w:ilvl w:val="0"/>
          <w:numId w:val="37"/>
        </w:numPr>
        <w:spacing w:after="0"/>
        <w:ind w:left="426" w:hanging="426"/>
        <w:rPr>
          <w:b w:val="0"/>
          <w:bCs w:val="0"/>
        </w:rPr>
      </w:pPr>
      <w:r>
        <w:rPr>
          <w:b w:val="0"/>
          <w:bCs w:val="0"/>
        </w:rPr>
        <w:t xml:space="preserve">Halaman </w:t>
      </w:r>
      <w:r w:rsidRPr="005A20C0">
        <w:rPr>
          <w:b w:val="0"/>
          <w:bCs w:val="0"/>
          <w:i/>
          <w:iCs/>
        </w:rPr>
        <w:t>Article</w:t>
      </w:r>
    </w:p>
    <w:p w14:paraId="635181F0" w14:textId="77777777" w:rsidR="004F69ED" w:rsidRDefault="003D5632" w:rsidP="00326098">
      <w:pPr>
        <w:pStyle w:val="text"/>
        <w:keepNext/>
        <w:ind w:firstLine="0"/>
        <w:jc w:val="center"/>
      </w:pPr>
      <w:r w:rsidRPr="005D67B9">
        <w:rPr>
          <w:noProof/>
        </w:rPr>
        <w:drawing>
          <wp:inline distT="0" distB="0" distL="0" distR="0" wp14:anchorId="41EA9FBF" wp14:editId="3D852068">
            <wp:extent cx="3333508" cy="2303362"/>
            <wp:effectExtent l="0" t="0" r="0" b="0"/>
            <wp:docPr id="1671586352"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71586352" name=""/>
                    <pic:cNvPicPr/>
                  </pic:nvPicPr>
                  <pic:blipFill>
                    <a:blip r:embed="rId91"/>
                    <a:stretch>
                      <a:fillRect/>
                    </a:stretch>
                  </pic:blipFill>
                  <pic:spPr>
                    <a:xfrm>
                      <a:off x="0" y="0"/>
                      <a:ext cx="3360211" cy="2321813"/>
                    </a:xfrm>
                    <a:prstGeom prst="rect">
                      <a:avLst/>
                    </a:prstGeom>
                  </pic:spPr>
                </pic:pic>
              </a:graphicData>
            </a:graphic>
          </wp:inline>
        </w:drawing>
      </w:r>
    </w:p>
    <w:p w14:paraId="70906DC4" w14:textId="38C4607C" w:rsidR="003738FC" w:rsidRPr="003738FC" w:rsidRDefault="004F69ED" w:rsidP="003738FC">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31</w:t>
      </w:r>
      <w:r>
        <w:fldChar w:fldCharType="end"/>
      </w:r>
      <w:r w:rsidR="003738FC">
        <w:t>.</w:t>
      </w:r>
      <w:r w:rsidR="007D3AF4" w:rsidRPr="007D3AF4">
        <w:t xml:space="preserve"> </w:t>
      </w:r>
      <w:r w:rsidR="007D3AF4" w:rsidRPr="007D3AF4">
        <w:rPr>
          <w:i/>
          <w:iCs w:val="0"/>
        </w:rPr>
        <w:t>Article Manager</w:t>
      </w:r>
    </w:p>
    <w:p w14:paraId="03E119DE" w14:textId="55F35D0A" w:rsidR="007D3AF4" w:rsidRDefault="007D3AF4" w:rsidP="00326098">
      <w:pPr>
        <w:pStyle w:val="text"/>
      </w:pPr>
      <w:r>
        <w:t xml:space="preserve">Gambar </w:t>
      </w:r>
      <w:r w:rsidR="00C14AA5">
        <w:t>31</w:t>
      </w:r>
      <w:r>
        <w:t xml:space="preserve"> merupakan tampilan dari halaman </w:t>
      </w:r>
      <w:r w:rsidRPr="00D74E5B">
        <w:rPr>
          <w:i/>
          <w:iCs/>
        </w:rPr>
        <w:t>article</w:t>
      </w:r>
      <w:r>
        <w:t xml:space="preserve"> dan </w:t>
      </w:r>
      <w:r w:rsidRPr="00B7604B">
        <w:t>merupakan</w:t>
      </w:r>
      <w:r>
        <w:t xml:space="preserve"> hasil perbaikan dengan menampilkan</w:t>
      </w:r>
      <w:r w:rsidRPr="00B7604B">
        <w:t xml:space="preserve"> informasi dari </w:t>
      </w:r>
      <w:r w:rsidRPr="00B7604B">
        <w:rPr>
          <w:i/>
          <w:iCs/>
        </w:rPr>
        <w:t>metadata</w:t>
      </w:r>
      <w:r w:rsidRPr="00B7604B">
        <w:t xml:space="preserve"> </w:t>
      </w:r>
      <w:r w:rsidRPr="00B7604B">
        <w:rPr>
          <w:i/>
          <w:iCs/>
        </w:rPr>
        <w:t xml:space="preserve">article </w:t>
      </w:r>
      <w:r w:rsidRPr="00B7604B">
        <w:t xml:space="preserve">yang telah berhasil di proses, dengan perbaikan penambahan informasi </w:t>
      </w:r>
      <w:r w:rsidRPr="00B7604B">
        <w:rPr>
          <w:i/>
          <w:iCs/>
        </w:rPr>
        <w:t>intisari</w:t>
      </w:r>
      <w:r w:rsidRPr="00B7604B">
        <w:t>, jumlah yang di tampikan dalam tabel pada setiap tab tombol pencarian.</w:t>
      </w:r>
    </w:p>
    <w:p w14:paraId="3AFACF82" w14:textId="77777777" w:rsidR="00A966B3" w:rsidRDefault="00864987" w:rsidP="00326098">
      <w:pPr>
        <w:pStyle w:val="text"/>
        <w:keepNext/>
        <w:ind w:firstLine="0"/>
        <w:jc w:val="center"/>
      </w:pPr>
      <w:r w:rsidRPr="00B7604B">
        <w:rPr>
          <w:noProof/>
        </w:rPr>
        <w:lastRenderedPageBreak/>
        <w:drawing>
          <wp:inline distT="0" distB="0" distL="0" distR="0" wp14:anchorId="699C91FE" wp14:editId="3EEF2823">
            <wp:extent cx="2700000" cy="1332000"/>
            <wp:effectExtent l="0" t="0" r="5715" b="1905"/>
            <wp:docPr id="410037817"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0037817" name=""/>
                    <pic:cNvPicPr/>
                  </pic:nvPicPr>
                  <pic:blipFill>
                    <a:blip r:embed="rId92"/>
                    <a:stretch>
                      <a:fillRect/>
                    </a:stretch>
                  </pic:blipFill>
                  <pic:spPr>
                    <a:xfrm>
                      <a:off x="0" y="0"/>
                      <a:ext cx="2700000" cy="1332000"/>
                    </a:xfrm>
                    <a:prstGeom prst="rect">
                      <a:avLst/>
                    </a:prstGeom>
                  </pic:spPr>
                </pic:pic>
              </a:graphicData>
            </a:graphic>
          </wp:inline>
        </w:drawing>
      </w:r>
    </w:p>
    <w:p w14:paraId="243ED272" w14:textId="231D95C5" w:rsidR="00864987" w:rsidRDefault="00A966B3"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32</w:t>
      </w:r>
      <w:r>
        <w:fldChar w:fldCharType="end"/>
      </w:r>
      <w:r w:rsidR="003738FC">
        <w:t>.</w:t>
      </w:r>
      <w:r w:rsidR="00627411" w:rsidRPr="00627411">
        <w:t xml:space="preserve"> </w:t>
      </w:r>
      <w:r w:rsidR="00627411" w:rsidRPr="00627411">
        <w:rPr>
          <w:i/>
          <w:iCs w:val="0"/>
        </w:rPr>
        <w:t>Edit Article Manager</w:t>
      </w:r>
    </w:p>
    <w:p w14:paraId="538BE45B" w14:textId="77777777" w:rsidR="003738FC" w:rsidRPr="003738FC" w:rsidRDefault="003738FC" w:rsidP="003738FC"/>
    <w:p w14:paraId="6DC37FDE" w14:textId="7B04351C" w:rsidR="00627411" w:rsidRDefault="00627411" w:rsidP="00326098">
      <w:pPr>
        <w:pStyle w:val="text"/>
      </w:pPr>
      <w:r w:rsidRPr="00B7604B">
        <w:t xml:space="preserve">Pada Gambar </w:t>
      </w:r>
      <w:r w:rsidR="00DA3E2A">
        <w:t>32</w:t>
      </w:r>
      <w:r w:rsidRPr="00B7604B">
        <w:t xml:space="preserve"> merupakan tampilan dari </w:t>
      </w:r>
      <w:r w:rsidRPr="00B7604B">
        <w:rPr>
          <w:i/>
          <w:iCs/>
        </w:rPr>
        <w:t>form</w:t>
      </w:r>
      <w:r w:rsidRPr="00B7604B">
        <w:t xml:space="preserve"> edit artikel yang telah selesai di proses dan telah di simpan di sistem. Edit yang dilakukan setalah menyimpan informasi </w:t>
      </w:r>
      <w:r w:rsidRPr="00B7604B">
        <w:rPr>
          <w:i/>
          <w:iCs/>
        </w:rPr>
        <w:t xml:space="preserve">metadata </w:t>
      </w:r>
      <w:r w:rsidRPr="00B7604B">
        <w:t xml:space="preserve">artikel di dalam sistem bertujuan untuk memperbaiki kesalahan pada </w:t>
      </w:r>
      <w:r w:rsidRPr="00B7604B">
        <w:rPr>
          <w:i/>
          <w:iCs/>
        </w:rPr>
        <w:t>metadata</w:t>
      </w:r>
      <w:r w:rsidRPr="00B7604B">
        <w:t xml:space="preserve"> tersebut.  </w:t>
      </w:r>
    </w:p>
    <w:p w14:paraId="63D99651" w14:textId="77777777" w:rsidR="003F5A55" w:rsidRDefault="00BB0B58" w:rsidP="00326098">
      <w:pPr>
        <w:pStyle w:val="text"/>
        <w:keepNext/>
        <w:ind w:firstLine="0"/>
        <w:jc w:val="center"/>
      </w:pPr>
      <w:r w:rsidRPr="00B7604B">
        <w:rPr>
          <w:noProof/>
        </w:rPr>
        <w:drawing>
          <wp:inline distT="0" distB="0" distL="0" distR="0" wp14:anchorId="6F46DAB3" wp14:editId="6833B7B2">
            <wp:extent cx="2700000" cy="1332000"/>
            <wp:effectExtent l="0" t="0" r="5715" b="1905"/>
            <wp:docPr id="1698270481"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98270481" name=""/>
                    <pic:cNvPicPr/>
                  </pic:nvPicPr>
                  <pic:blipFill>
                    <a:blip r:embed="rId93"/>
                    <a:stretch>
                      <a:fillRect/>
                    </a:stretch>
                  </pic:blipFill>
                  <pic:spPr>
                    <a:xfrm>
                      <a:off x="0" y="0"/>
                      <a:ext cx="2700000" cy="1332000"/>
                    </a:xfrm>
                    <a:prstGeom prst="rect">
                      <a:avLst/>
                    </a:prstGeom>
                  </pic:spPr>
                </pic:pic>
              </a:graphicData>
            </a:graphic>
          </wp:inline>
        </w:drawing>
      </w:r>
    </w:p>
    <w:p w14:paraId="5646DA81" w14:textId="51BFEB75" w:rsidR="00BB0B58" w:rsidRDefault="003F5A55"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33</w:t>
      </w:r>
      <w:r>
        <w:fldChar w:fldCharType="end"/>
      </w:r>
      <w:r w:rsidRPr="003F5A55">
        <w:t xml:space="preserve"> </w:t>
      </w:r>
      <w:r w:rsidRPr="003F5A55">
        <w:rPr>
          <w:i/>
          <w:iCs w:val="0"/>
        </w:rPr>
        <w:t>Upload New Article Manager</w:t>
      </w:r>
    </w:p>
    <w:p w14:paraId="14591DB5" w14:textId="77777777" w:rsidR="00A300C2" w:rsidRPr="00A300C2" w:rsidRDefault="00A300C2" w:rsidP="00A300C2">
      <w:pPr>
        <w:spacing w:after="0"/>
      </w:pPr>
    </w:p>
    <w:p w14:paraId="6EB436A5" w14:textId="08474785" w:rsidR="00763394" w:rsidRDefault="00763394" w:rsidP="00326098">
      <w:pPr>
        <w:pStyle w:val="text"/>
      </w:pPr>
      <w:r w:rsidRPr="00B7604B">
        <w:t xml:space="preserve">Pada Gambar </w:t>
      </w:r>
      <w:r w:rsidR="00373E82">
        <w:t>33</w:t>
      </w:r>
      <w:r w:rsidRPr="00B7604B">
        <w:t xml:space="preserve"> ditampilkan tampilan </w:t>
      </w:r>
      <w:r w:rsidRPr="00B7604B">
        <w:rPr>
          <w:i/>
          <w:iCs/>
        </w:rPr>
        <w:t>form upload</w:t>
      </w:r>
      <w:r w:rsidRPr="00B7604B">
        <w:t xml:space="preserve"> artikel yang akan diproses untuk memperoleh informasi </w:t>
      </w:r>
      <w:r w:rsidRPr="00B7604B">
        <w:rPr>
          <w:i/>
          <w:iCs/>
        </w:rPr>
        <w:t>metadata</w:t>
      </w:r>
      <w:r w:rsidRPr="00B7604B">
        <w:t xml:space="preserve"> artikel, sesuai dengan kebutuhan sistem </w:t>
      </w:r>
      <w:r w:rsidRPr="00B7604B">
        <w:rPr>
          <w:i/>
          <w:iCs/>
        </w:rPr>
        <w:t>teknoif</w:t>
      </w:r>
      <w:r w:rsidRPr="00B7604B">
        <w:t>, yaitu judul, nama penulis, afiliasi, dan abstrak.</w:t>
      </w:r>
    </w:p>
    <w:p w14:paraId="2B7D8059" w14:textId="77777777" w:rsidR="00937CD3" w:rsidRDefault="000F61FC" w:rsidP="00326098">
      <w:pPr>
        <w:pStyle w:val="text"/>
        <w:keepNext/>
        <w:ind w:firstLine="0"/>
        <w:jc w:val="center"/>
      </w:pPr>
      <w:r>
        <w:rPr>
          <w:noProof/>
        </w:rPr>
        <w:drawing>
          <wp:inline distT="0" distB="0" distL="0" distR="0" wp14:anchorId="5D487772" wp14:editId="6168D449">
            <wp:extent cx="2700000" cy="1332000"/>
            <wp:effectExtent l="0" t="0" r="5715" b="1905"/>
            <wp:docPr id="1561846857"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61846857" name=""/>
                    <pic:cNvPicPr/>
                  </pic:nvPicPr>
                  <pic:blipFill>
                    <a:blip r:embed="rId94"/>
                    <a:stretch>
                      <a:fillRect/>
                    </a:stretch>
                  </pic:blipFill>
                  <pic:spPr>
                    <a:xfrm>
                      <a:off x="0" y="0"/>
                      <a:ext cx="2700000" cy="1332000"/>
                    </a:xfrm>
                    <a:prstGeom prst="rect">
                      <a:avLst/>
                    </a:prstGeom>
                  </pic:spPr>
                </pic:pic>
              </a:graphicData>
            </a:graphic>
          </wp:inline>
        </w:drawing>
      </w:r>
    </w:p>
    <w:p w14:paraId="7413C17C" w14:textId="7CC26861" w:rsidR="000F61FC" w:rsidRDefault="00937CD3"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34</w:t>
      </w:r>
      <w:r>
        <w:fldChar w:fldCharType="end"/>
      </w:r>
      <w:r w:rsidR="004F0998">
        <w:t xml:space="preserve"> </w:t>
      </w:r>
      <w:r w:rsidR="004F0998" w:rsidRPr="004F0998">
        <w:rPr>
          <w:i/>
          <w:iCs w:val="0"/>
        </w:rPr>
        <w:t>Extraction Results Manager</w:t>
      </w:r>
    </w:p>
    <w:p w14:paraId="3E7E8C9B" w14:textId="7C2E1360" w:rsidR="001E13DE" w:rsidRDefault="006A0EBD" w:rsidP="00326098">
      <w:pPr>
        <w:pStyle w:val="text"/>
      </w:pPr>
      <w:r w:rsidRPr="00B7604B">
        <w:t xml:space="preserve">Pada Gambar </w:t>
      </w:r>
      <w:r>
        <w:t>3</w:t>
      </w:r>
      <w:r w:rsidR="001C1AE8">
        <w:t>4</w:t>
      </w:r>
      <w:r w:rsidRPr="00B7604B">
        <w:t xml:space="preserve"> merupakan hasil </w:t>
      </w:r>
      <w:r w:rsidRPr="00B7604B">
        <w:rPr>
          <w:i/>
          <w:iCs/>
        </w:rPr>
        <w:t>metadata</w:t>
      </w:r>
      <w:r w:rsidRPr="00B7604B">
        <w:t xml:space="preserve"> artikel, pada hasil pemrosesan tersebut terdapat tambahan informasi </w:t>
      </w:r>
      <w:r w:rsidRPr="00B7604B">
        <w:rPr>
          <w:i/>
          <w:iCs/>
        </w:rPr>
        <w:t>intisari</w:t>
      </w:r>
      <w:r w:rsidRPr="00B7604B">
        <w:t xml:space="preserve"> yang dapat di simpan ke dalam database.</w:t>
      </w:r>
    </w:p>
    <w:p w14:paraId="69D47A85" w14:textId="77777777" w:rsidR="00D67A74" w:rsidRDefault="00D67A74" w:rsidP="00326098">
      <w:pPr>
        <w:pStyle w:val="text"/>
        <w:keepNext/>
        <w:ind w:firstLine="0"/>
        <w:jc w:val="center"/>
      </w:pPr>
      <w:r w:rsidRPr="00B7604B">
        <w:rPr>
          <w:noProof/>
        </w:rPr>
        <w:drawing>
          <wp:inline distT="0" distB="0" distL="0" distR="0" wp14:anchorId="53D96174" wp14:editId="22D93E2F">
            <wp:extent cx="2700000" cy="1332000"/>
            <wp:effectExtent l="0" t="0" r="5715" b="1905"/>
            <wp:docPr id="1080795936"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80795936" name=""/>
                    <pic:cNvPicPr/>
                  </pic:nvPicPr>
                  <pic:blipFill>
                    <a:blip r:embed="rId95"/>
                    <a:stretch>
                      <a:fillRect/>
                    </a:stretch>
                  </pic:blipFill>
                  <pic:spPr>
                    <a:xfrm>
                      <a:off x="0" y="0"/>
                      <a:ext cx="2700000" cy="1332000"/>
                    </a:xfrm>
                    <a:prstGeom prst="rect">
                      <a:avLst/>
                    </a:prstGeom>
                  </pic:spPr>
                </pic:pic>
              </a:graphicData>
            </a:graphic>
          </wp:inline>
        </w:drawing>
      </w:r>
    </w:p>
    <w:p w14:paraId="108F677C" w14:textId="60B63E53" w:rsidR="00D67A74" w:rsidRDefault="00D67A74"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35</w:t>
      </w:r>
      <w:r>
        <w:fldChar w:fldCharType="end"/>
      </w:r>
      <w:r w:rsidR="003738FC">
        <w:t>.</w:t>
      </w:r>
      <w:r>
        <w:t xml:space="preserve"> </w:t>
      </w:r>
      <w:r w:rsidRPr="00D67A74">
        <w:rPr>
          <w:i/>
          <w:iCs w:val="0"/>
        </w:rPr>
        <w:t>Edit Process Results Manager</w:t>
      </w:r>
    </w:p>
    <w:p w14:paraId="44F5D527" w14:textId="77777777" w:rsidR="00A300C2" w:rsidRPr="00A300C2" w:rsidRDefault="00A300C2" w:rsidP="008C7DA8">
      <w:pPr>
        <w:spacing w:after="0"/>
      </w:pPr>
    </w:p>
    <w:p w14:paraId="5FD0F95B" w14:textId="29C90700" w:rsidR="009D1D14" w:rsidRDefault="00323771" w:rsidP="00326098">
      <w:pPr>
        <w:pStyle w:val="text"/>
      </w:pPr>
      <w:r>
        <w:t>P</w:t>
      </w:r>
      <w:r w:rsidR="00FB07E8" w:rsidRPr="00B7604B">
        <w:t xml:space="preserve">ada Gambar </w:t>
      </w:r>
      <w:r w:rsidR="00FB07E8">
        <w:t>35</w:t>
      </w:r>
      <w:r w:rsidR="00FB07E8" w:rsidRPr="00B7604B">
        <w:t xml:space="preserve"> merupakan </w:t>
      </w:r>
      <w:r w:rsidR="00FB07E8" w:rsidRPr="00B7604B">
        <w:rPr>
          <w:i/>
          <w:iCs/>
        </w:rPr>
        <w:t>form</w:t>
      </w:r>
      <w:r w:rsidR="00FB07E8" w:rsidRPr="00B7604B">
        <w:t xml:space="preserve"> edit yang digunakan untuk menyesuaikan hasil ekstraksi </w:t>
      </w:r>
      <w:r w:rsidR="00FB07E8" w:rsidRPr="00B7604B">
        <w:rPr>
          <w:i/>
          <w:iCs/>
        </w:rPr>
        <w:t>metadata</w:t>
      </w:r>
      <w:r w:rsidR="00FB07E8" w:rsidRPr="00B7604B">
        <w:t xml:space="preserve"> artikel jika hasil belum sesuai dengan data yang di inginkan.</w:t>
      </w:r>
    </w:p>
    <w:p w14:paraId="33981785" w14:textId="77777777" w:rsidR="008C7DA8" w:rsidRPr="009D1D14" w:rsidRDefault="008C7DA8" w:rsidP="00326098">
      <w:pPr>
        <w:pStyle w:val="text"/>
      </w:pPr>
    </w:p>
    <w:p w14:paraId="739C91CB" w14:textId="55BA6001" w:rsidR="005C7596" w:rsidRPr="005064F0" w:rsidRDefault="005C7596" w:rsidP="00326098">
      <w:pPr>
        <w:pStyle w:val="1"/>
        <w:numPr>
          <w:ilvl w:val="0"/>
          <w:numId w:val="37"/>
        </w:numPr>
        <w:spacing w:after="0"/>
        <w:ind w:left="426" w:hanging="426"/>
        <w:rPr>
          <w:b w:val="0"/>
          <w:bCs w:val="0"/>
        </w:rPr>
      </w:pPr>
      <w:r>
        <w:rPr>
          <w:b w:val="0"/>
          <w:bCs w:val="0"/>
        </w:rPr>
        <w:t xml:space="preserve">Halaman </w:t>
      </w:r>
      <w:r w:rsidRPr="008665AC">
        <w:rPr>
          <w:b w:val="0"/>
          <w:bCs w:val="0"/>
          <w:i/>
          <w:iCs/>
        </w:rPr>
        <w:t>Users</w:t>
      </w:r>
    </w:p>
    <w:p w14:paraId="368C22AF" w14:textId="77777777" w:rsidR="004B023C" w:rsidRDefault="005C7596" w:rsidP="00326098">
      <w:pPr>
        <w:pStyle w:val="text"/>
        <w:keepNext/>
        <w:ind w:firstLine="0"/>
        <w:jc w:val="center"/>
      </w:pPr>
      <w:r>
        <w:rPr>
          <w:noProof/>
        </w:rPr>
        <w:drawing>
          <wp:inline distT="0" distB="0" distL="0" distR="0" wp14:anchorId="5CE4816C" wp14:editId="4545FA27">
            <wp:extent cx="2700000" cy="1332000"/>
            <wp:effectExtent l="19050" t="19050" r="24765" b="20955"/>
            <wp:docPr id="1627702499"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27702499" name=""/>
                    <pic:cNvPicPr/>
                  </pic:nvPicPr>
                  <pic:blipFill>
                    <a:blip r:embed="rId96"/>
                    <a:stretch>
                      <a:fillRect/>
                    </a:stretch>
                  </pic:blipFill>
                  <pic:spPr>
                    <a:xfrm>
                      <a:off x="0" y="0"/>
                      <a:ext cx="2700000" cy="1332000"/>
                    </a:xfrm>
                    <a:prstGeom prst="rect">
                      <a:avLst/>
                    </a:prstGeom>
                    <a:ln w="3175">
                      <a:solidFill>
                        <a:schemeClr val="tx1"/>
                      </a:solidFill>
                    </a:ln>
                  </pic:spPr>
                </pic:pic>
              </a:graphicData>
            </a:graphic>
          </wp:inline>
        </w:drawing>
      </w:r>
    </w:p>
    <w:p w14:paraId="01EB5D49" w14:textId="25637CFC" w:rsidR="005C7596" w:rsidRDefault="004B023C"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36</w:t>
      </w:r>
      <w:r>
        <w:fldChar w:fldCharType="end"/>
      </w:r>
      <w:r w:rsidR="001619B9" w:rsidRPr="001619B9">
        <w:t xml:space="preserve"> </w:t>
      </w:r>
      <w:r w:rsidR="001619B9" w:rsidRPr="001619B9">
        <w:rPr>
          <w:i/>
          <w:iCs w:val="0"/>
        </w:rPr>
        <w:t>Kelola Users Manager</w:t>
      </w:r>
    </w:p>
    <w:p w14:paraId="55F62B05" w14:textId="77777777" w:rsidR="00A300C2" w:rsidRPr="00A300C2" w:rsidRDefault="00A300C2" w:rsidP="00A300C2">
      <w:pPr>
        <w:spacing w:after="0"/>
      </w:pPr>
    </w:p>
    <w:p w14:paraId="04FB37F6" w14:textId="3B38D591" w:rsidR="00F00284" w:rsidRDefault="001C49BD" w:rsidP="00326098">
      <w:pPr>
        <w:pStyle w:val="text"/>
      </w:pPr>
      <w:r w:rsidRPr="00B7604B">
        <w:t xml:space="preserve">Pada Gambar </w:t>
      </w:r>
      <w:r w:rsidR="00845E13">
        <w:t>36</w:t>
      </w:r>
      <w:r w:rsidRPr="00B7604B">
        <w:t xml:space="preserve"> merupakan tampilan dari bagian kelola </w:t>
      </w:r>
      <w:r w:rsidRPr="00B7604B">
        <w:rPr>
          <w:i/>
          <w:iCs/>
        </w:rPr>
        <w:t>users</w:t>
      </w:r>
      <w:r w:rsidRPr="00B7604B">
        <w:t xml:space="preserve"> yang telah di perbaiki dengan informasi lebih lengkap dan terdapat informasi serta akses untuk mengaktifkan atau menonaktifkan </w:t>
      </w:r>
      <w:r w:rsidRPr="00B7604B">
        <w:rPr>
          <w:i/>
          <w:iCs/>
        </w:rPr>
        <w:t>user</w:t>
      </w:r>
      <w:r w:rsidRPr="00B7604B">
        <w:t>.</w:t>
      </w:r>
    </w:p>
    <w:p w14:paraId="4762F3DF" w14:textId="77777777" w:rsidR="00377DD1" w:rsidRDefault="00605892" w:rsidP="00326098">
      <w:pPr>
        <w:pStyle w:val="text"/>
        <w:keepNext/>
        <w:ind w:firstLine="0"/>
        <w:jc w:val="center"/>
      </w:pPr>
      <w:r w:rsidRPr="00B7604B">
        <w:rPr>
          <w:noProof/>
        </w:rPr>
        <w:drawing>
          <wp:inline distT="0" distB="0" distL="0" distR="0" wp14:anchorId="1576C063" wp14:editId="5146984E">
            <wp:extent cx="2700000" cy="1332000"/>
            <wp:effectExtent l="0" t="0" r="5715" b="1905"/>
            <wp:docPr id="1058352854"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58352854" name=""/>
                    <pic:cNvPicPr/>
                  </pic:nvPicPr>
                  <pic:blipFill>
                    <a:blip r:embed="rId97"/>
                    <a:stretch>
                      <a:fillRect/>
                    </a:stretch>
                  </pic:blipFill>
                  <pic:spPr>
                    <a:xfrm>
                      <a:off x="0" y="0"/>
                      <a:ext cx="2700000" cy="1332000"/>
                    </a:xfrm>
                    <a:prstGeom prst="rect">
                      <a:avLst/>
                    </a:prstGeom>
                  </pic:spPr>
                </pic:pic>
              </a:graphicData>
            </a:graphic>
          </wp:inline>
        </w:drawing>
      </w:r>
    </w:p>
    <w:p w14:paraId="3150C079" w14:textId="64EC348F" w:rsidR="00603DC1" w:rsidRDefault="00377DD1" w:rsidP="00326098">
      <w:pPr>
        <w:pStyle w:val="Keterangan"/>
        <w:spacing w:after="0"/>
        <w:rPr>
          <w:i/>
          <w:iCs w:val="0"/>
        </w:rPr>
      </w:pPr>
      <w:r>
        <w:t xml:space="preserve">Gambar </w:t>
      </w:r>
      <w:r>
        <w:fldChar w:fldCharType="begin"/>
      </w:r>
      <w:r>
        <w:instrText xml:space="preserve"> SEQ Gambar \* ARABIC </w:instrText>
      </w:r>
      <w:r>
        <w:fldChar w:fldCharType="separate"/>
      </w:r>
      <w:r w:rsidR="00953FEB">
        <w:rPr>
          <w:noProof/>
        </w:rPr>
        <w:t>37</w:t>
      </w:r>
      <w:r>
        <w:fldChar w:fldCharType="end"/>
      </w:r>
      <w:r w:rsidR="00BF2A9D">
        <w:t xml:space="preserve"> </w:t>
      </w:r>
      <w:r w:rsidR="00E10274" w:rsidRPr="00E10274">
        <w:rPr>
          <w:i/>
          <w:iCs w:val="0"/>
        </w:rPr>
        <w:t>Create Users Manager</w:t>
      </w:r>
    </w:p>
    <w:p w14:paraId="4961239E" w14:textId="77777777" w:rsidR="00A300C2" w:rsidRPr="00A300C2" w:rsidRDefault="00A300C2" w:rsidP="00A300C2">
      <w:pPr>
        <w:spacing w:after="0"/>
      </w:pPr>
    </w:p>
    <w:p w14:paraId="1D10E067" w14:textId="6345721F" w:rsidR="00797E90" w:rsidRDefault="00797E90" w:rsidP="00326098">
      <w:pPr>
        <w:pStyle w:val="text"/>
      </w:pPr>
      <w:r w:rsidRPr="00B7604B">
        <w:t xml:space="preserve">Pada Gambar </w:t>
      </w:r>
      <w:r>
        <w:t>37</w:t>
      </w:r>
      <w:r w:rsidRPr="00B7604B">
        <w:t xml:space="preserve"> merupakan tampilan dari proses penambahan pengguna baru dalam sistem yang telah di perbaharui dengan data informasi yang di butuhkah lebih lengkap.</w:t>
      </w:r>
    </w:p>
    <w:p w14:paraId="3A1CC5B5" w14:textId="77777777" w:rsidR="00953FEB" w:rsidRDefault="00353387" w:rsidP="00326098">
      <w:pPr>
        <w:pStyle w:val="text"/>
        <w:keepNext/>
        <w:ind w:firstLine="0"/>
        <w:jc w:val="center"/>
      </w:pPr>
      <w:r w:rsidRPr="00B7604B">
        <w:rPr>
          <w:noProof/>
        </w:rPr>
        <w:drawing>
          <wp:inline distT="0" distB="0" distL="0" distR="0" wp14:anchorId="01470556" wp14:editId="2E9CF581">
            <wp:extent cx="2700000" cy="1332000"/>
            <wp:effectExtent l="0" t="0" r="5715" b="1905"/>
            <wp:docPr id="899314119"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99314119" name=""/>
                    <pic:cNvPicPr/>
                  </pic:nvPicPr>
                  <pic:blipFill>
                    <a:blip r:embed="rId98"/>
                    <a:stretch>
                      <a:fillRect/>
                    </a:stretch>
                  </pic:blipFill>
                  <pic:spPr>
                    <a:xfrm>
                      <a:off x="0" y="0"/>
                      <a:ext cx="2700000" cy="1332000"/>
                    </a:xfrm>
                    <a:prstGeom prst="rect">
                      <a:avLst/>
                    </a:prstGeom>
                  </pic:spPr>
                </pic:pic>
              </a:graphicData>
            </a:graphic>
          </wp:inline>
        </w:drawing>
      </w:r>
    </w:p>
    <w:p w14:paraId="0A87E97A" w14:textId="661F4C73" w:rsidR="00353387" w:rsidRDefault="00953FEB" w:rsidP="00326098">
      <w:pPr>
        <w:pStyle w:val="Keterangan"/>
        <w:spacing w:after="0"/>
        <w:rPr>
          <w:i/>
          <w:iCs w:val="0"/>
        </w:rPr>
      </w:pPr>
      <w:r>
        <w:t xml:space="preserve">Gambar </w:t>
      </w:r>
      <w:r>
        <w:fldChar w:fldCharType="begin"/>
      </w:r>
      <w:r>
        <w:instrText xml:space="preserve"> SEQ Gambar \* ARABIC </w:instrText>
      </w:r>
      <w:r>
        <w:fldChar w:fldCharType="separate"/>
      </w:r>
      <w:r>
        <w:rPr>
          <w:noProof/>
        </w:rPr>
        <w:t>38</w:t>
      </w:r>
      <w:r>
        <w:fldChar w:fldCharType="end"/>
      </w:r>
      <w:r w:rsidR="00656560">
        <w:t xml:space="preserve"> </w:t>
      </w:r>
      <w:r w:rsidR="00656560" w:rsidRPr="00656560">
        <w:rPr>
          <w:i/>
          <w:iCs w:val="0"/>
        </w:rPr>
        <w:t>Update Users Manager</w:t>
      </w:r>
    </w:p>
    <w:p w14:paraId="440B7580" w14:textId="77777777" w:rsidR="008C7DA8" w:rsidRPr="008C7DA8" w:rsidRDefault="008C7DA8" w:rsidP="008C7DA8">
      <w:pPr>
        <w:spacing w:after="0"/>
      </w:pPr>
    </w:p>
    <w:p w14:paraId="123996D4" w14:textId="0C00788F" w:rsidR="005F5852" w:rsidRDefault="005F5852" w:rsidP="00326098">
      <w:pPr>
        <w:pStyle w:val="text"/>
      </w:pPr>
      <w:r w:rsidRPr="00B7604B">
        <w:t xml:space="preserve">Pada Gambar </w:t>
      </w:r>
      <w:r w:rsidR="00250E3A">
        <w:t>38</w:t>
      </w:r>
      <w:r w:rsidRPr="00B7604B">
        <w:t xml:space="preserve"> merupakan tampilan </w:t>
      </w:r>
      <w:r w:rsidRPr="00B7604B">
        <w:rPr>
          <w:i/>
          <w:iCs/>
        </w:rPr>
        <w:t>update</w:t>
      </w:r>
      <w:r w:rsidRPr="00B7604B">
        <w:t xml:space="preserve"> akun dari pengguna yang telah di perbaharui, proses ini dapat mengubah informasi-informasi dari akun pengguna.</w:t>
      </w:r>
    </w:p>
    <w:p w14:paraId="66DC02CA" w14:textId="77777777" w:rsidR="008C7DA8" w:rsidRDefault="008C7DA8" w:rsidP="00326098">
      <w:pPr>
        <w:pStyle w:val="text"/>
      </w:pPr>
    </w:p>
    <w:p w14:paraId="2291DAEB" w14:textId="3BC153EF" w:rsidR="00A609B4" w:rsidRDefault="00A609B4" w:rsidP="00326098">
      <w:pPr>
        <w:pStyle w:val="1"/>
        <w:numPr>
          <w:ilvl w:val="2"/>
          <w:numId w:val="7"/>
        </w:numPr>
        <w:spacing w:after="0"/>
        <w:ind w:left="426" w:hanging="426"/>
      </w:pPr>
      <w:r>
        <w:t>Testing</w:t>
      </w:r>
    </w:p>
    <w:p w14:paraId="45246F52" w14:textId="73BB7F45" w:rsidR="00A609B4" w:rsidRDefault="00A609B4" w:rsidP="00326098">
      <w:pPr>
        <w:pStyle w:val="text"/>
      </w:pPr>
      <w:r w:rsidRPr="00B7604B">
        <w:t>Pada tahap pengujian (</w:t>
      </w:r>
      <w:r w:rsidRPr="00B7604B">
        <w:rPr>
          <w:i/>
          <w:iCs/>
        </w:rPr>
        <w:t>testing</w:t>
      </w:r>
      <w:r w:rsidRPr="00B7604B">
        <w:t>), dilakukan pengujian sistem</w:t>
      </w:r>
      <w:r>
        <w:t xml:space="preserve"> dengan pengelola jurnal </w:t>
      </w:r>
      <w:r w:rsidRPr="003423A7">
        <w:rPr>
          <w:i/>
          <w:iCs/>
        </w:rPr>
        <w:t>teknoif</w:t>
      </w:r>
      <w:r>
        <w:t xml:space="preserve"> </w:t>
      </w:r>
      <w:r w:rsidRPr="00B7604B">
        <w:t xml:space="preserve">untuk menemukan </w:t>
      </w:r>
      <w:r w:rsidRPr="00B7604B">
        <w:rPr>
          <w:i/>
          <w:iCs/>
        </w:rPr>
        <w:t>bug</w:t>
      </w:r>
      <w:r w:rsidRPr="00B7604B">
        <w:t xml:space="preserve"> atau kesalahan yang mungkin terjadi. Setelah dilakukan pengujian, tidak ditemukan </w:t>
      </w:r>
      <w:r w:rsidRPr="00B7604B">
        <w:rPr>
          <w:i/>
          <w:iCs/>
        </w:rPr>
        <w:t>bug</w:t>
      </w:r>
      <w:r w:rsidRPr="00B7604B">
        <w:t xml:space="preserve"> pada sistem, sehingga sistem dapat dilanjutkan ke tahap berikutnya. Adapun saran dan masukan dari </w:t>
      </w:r>
      <w:r>
        <w:t xml:space="preserve">pengelola jurnal </w:t>
      </w:r>
      <w:r w:rsidRPr="00AD4760">
        <w:rPr>
          <w:i/>
          <w:iCs/>
        </w:rPr>
        <w:t>teknoif</w:t>
      </w:r>
      <w:r w:rsidRPr="00B7604B">
        <w:t xml:space="preserve"> dapat dilihat pada Tabel </w:t>
      </w:r>
      <w:r w:rsidR="001A13B3">
        <w:t>1</w:t>
      </w:r>
      <w:r w:rsidRPr="00B7604B">
        <w:t>.</w:t>
      </w:r>
    </w:p>
    <w:p w14:paraId="116B5089" w14:textId="77777777" w:rsidR="008C7DA8" w:rsidRDefault="008C7DA8" w:rsidP="00326098">
      <w:pPr>
        <w:pStyle w:val="text"/>
      </w:pPr>
    </w:p>
    <w:p w14:paraId="27E5F267" w14:textId="6A67E687" w:rsidR="00D82DAA" w:rsidRDefault="00D82DAA" w:rsidP="00326098">
      <w:pPr>
        <w:pStyle w:val="Keterangan"/>
        <w:keepNext/>
        <w:spacing w:after="0"/>
      </w:pPr>
      <w:r>
        <w:lastRenderedPageBreak/>
        <w:t xml:space="preserve">Tabel </w:t>
      </w:r>
      <w:r>
        <w:fldChar w:fldCharType="begin"/>
      </w:r>
      <w:r>
        <w:instrText xml:space="preserve"> SEQ Tabel \* ARABIC </w:instrText>
      </w:r>
      <w:r>
        <w:fldChar w:fldCharType="separate"/>
      </w:r>
      <w:r>
        <w:rPr>
          <w:noProof/>
        </w:rPr>
        <w:t>1</w:t>
      </w:r>
      <w:r>
        <w:fldChar w:fldCharType="end"/>
      </w:r>
      <w:r>
        <w:t xml:space="preserve"> </w:t>
      </w:r>
      <w:r w:rsidRPr="00D82DAA">
        <w:t>Catatan Pengujian Pengguna</w:t>
      </w:r>
    </w:p>
    <w:tbl>
      <w:tblPr>
        <w:tblStyle w:val="KisiTabel"/>
        <w:tblW w:w="0" w:type="auto"/>
        <w:jc w:val="center"/>
        <w:tblLook w:val="04A0" w:firstRow="1" w:lastRow="0" w:firstColumn="1" w:lastColumn="0" w:noHBand="0" w:noVBand="1"/>
      </w:tblPr>
      <w:tblGrid>
        <w:gridCol w:w="570"/>
        <w:gridCol w:w="3678"/>
      </w:tblGrid>
      <w:tr w:rsidR="00327D68" w14:paraId="519AB011" w14:textId="77777777" w:rsidTr="002E7740">
        <w:trPr>
          <w:tblHeader/>
          <w:jc w:val="center"/>
        </w:trPr>
        <w:tc>
          <w:tcPr>
            <w:tcW w:w="570" w:type="dxa"/>
          </w:tcPr>
          <w:p w14:paraId="131EDDC0" w14:textId="71B07F2C" w:rsidR="00327D68" w:rsidRDefault="003B5C5E" w:rsidP="00326098">
            <w:pPr>
              <w:pStyle w:val="text"/>
              <w:ind w:firstLine="0"/>
              <w:jc w:val="center"/>
            </w:pPr>
            <w:r>
              <w:t>No.</w:t>
            </w:r>
          </w:p>
        </w:tc>
        <w:tc>
          <w:tcPr>
            <w:tcW w:w="3678" w:type="dxa"/>
          </w:tcPr>
          <w:p w14:paraId="222DC992" w14:textId="1CECD839" w:rsidR="00327D68" w:rsidRDefault="003B5C5E" w:rsidP="00326098">
            <w:pPr>
              <w:pStyle w:val="text"/>
              <w:ind w:firstLine="0"/>
            </w:pPr>
            <w:r w:rsidRPr="00B7604B">
              <w:t>Catatan Pengujian Pengguna</w:t>
            </w:r>
          </w:p>
        </w:tc>
      </w:tr>
      <w:tr w:rsidR="004A19DD" w14:paraId="4EA7A836" w14:textId="77777777" w:rsidTr="002E7740">
        <w:trPr>
          <w:tblHeader/>
          <w:jc w:val="center"/>
        </w:trPr>
        <w:tc>
          <w:tcPr>
            <w:tcW w:w="570" w:type="dxa"/>
          </w:tcPr>
          <w:p w14:paraId="366167B3" w14:textId="71103532" w:rsidR="004A19DD" w:rsidRDefault="004A19DD" w:rsidP="00326098">
            <w:pPr>
              <w:pStyle w:val="text"/>
              <w:ind w:firstLine="0"/>
            </w:pPr>
            <w:r w:rsidRPr="00B7604B">
              <w:t>1.</w:t>
            </w:r>
          </w:p>
        </w:tc>
        <w:tc>
          <w:tcPr>
            <w:tcW w:w="3678" w:type="dxa"/>
          </w:tcPr>
          <w:p w14:paraId="51D40A9A" w14:textId="15D5ABBD" w:rsidR="004A19DD" w:rsidRDefault="004A19DD" w:rsidP="00326098">
            <w:pPr>
              <w:pStyle w:val="text"/>
              <w:ind w:firstLine="0"/>
            </w:pPr>
            <w:r w:rsidRPr="00B7604B">
              <w:rPr>
                <w:i/>
                <w:iCs/>
              </w:rPr>
              <w:t>Repo</w:t>
            </w:r>
            <w:r>
              <w:rPr>
                <w:i/>
                <w:iCs/>
              </w:rPr>
              <w:t>r</w:t>
            </w:r>
            <w:r w:rsidRPr="00B7604B">
              <w:rPr>
                <w:i/>
                <w:iCs/>
              </w:rPr>
              <w:t>ts using button in article page</w:t>
            </w:r>
          </w:p>
        </w:tc>
      </w:tr>
      <w:tr w:rsidR="004A19DD" w14:paraId="69A134A0" w14:textId="77777777" w:rsidTr="002E7740">
        <w:trPr>
          <w:tblHeader/>
          <w:jc w:val="center"/>
        </w:trPr>
        <w:tc>
          <w:tcPr>
            <w:tcW w:w="570" w:type="dxa"/>
          </w:tcPr>
          <w:p w14:paraId="10ECF989" w14:textId="412A2CC7" w:rsidR="004A19DD" w:rsidRDefault="004A19DD" w:rsidP="00326098">
            <w:pPr>
              <w:pStyle w:val="text"/>
              <w:ind w:firstLine="0"/>
            </w:pPr>
            <w:r w:rsidRPr="00B7604B">
              <w:t>2.</w:t>
            </w:r>
          </w:p>
        </w:tc>
        <w:tc>
          <w:tcPr>
            <w:tcW w:w="3678" w:type="dxa"/>
          </w:tcPr>
          <w:p w14:paraId="6E2DAF0B" w14:textId="0A04B433" w:rsidR="004A19DD" w:rsidRDefault="004A19DD" w:rsidP="00326098">
            <w:pPr>
              <w:pStyle w:val="text"/>
              <w:ind w:firstLine="0"/>
            </w:pPr>
            <w:r w:rsidRPr="00B7604B">
              <w:rPr>
                <w:i/>
                <w:iCs/>
              </w:rPr>
              <w:t>Repo</w:t>
            </w:r>
            <w:r>
              <w:rPr>
                <w:i/>
                <w:iCs/>
              </w:rPr>
              <w:t>r</w:t>
            </w:r>
            <w:r w:rsidRPr="00B7604B">
              <w:rPr>
                <w:i/>
                <w:iCs/>
              </w:rPr>
              <w:t>ts</w:t>
            </w:r>
            <w:r w:rsidRPr="00B7604B">
              <w:t xml:space="preserve"> menu </w:t>
            </w:r>
            <w:r w:rsidRPr="00B7604B">
              <w:rPr>
                <w:i/>
                <w:iCs/>
              </w:rPr>
              <w:t>view</w:t>
            </w:r>
            <w:r w:rsidRPr="00B7604B">
              <w:t xml:space="preserve"> grafik </w:t>
            </w:r>
            <w:r w:rsidRPr="00B7604B">
              <w:rPr>
                <w:i/>
                <w:iCs/>
              </w:rPr>
              <w:t>afiliation</w:t>
            </w:r>
            <w:r w:rsidRPr="00B7604B">
              <w:t xml:space="preserve">, </w:t>
            </w:r>
            <w:r w:rsidRPr="00B7604B">
              <w:rPr>
                <w:i/>
                <w:iCs/>
              </w:rPr>
              <w:t>frist afiliation</w:t>
            </w:r>
          </w:p>
        </w:tc>
      </w:tr>
      <w:tr w:rsidR="004A19DD" w14:paraId="7769E901" w14:textId="77777777" w:rsidTr="002E7740">
        <w:trPr>
          <w:tblHeader/>
          <w:jc w:val="center"/>
        </w:trPr>
        <w:tc>
          <w:tcPr>
            <w:tcW w:w="570" w:type="dxa"/>
          </w:tcPr>
          <w:p w14:paraId="686CD33C" w14:textId="7181BD33" w:rsidR="004A19DD" w:rsidRDefault="004A19DD" w:rsidP="00326098">
            <w:pPr>
              <w:pStyle w:val="text"/>
              <w:ind w:firstLine="0"/>
            </w:pPr>
            <w:r w:rsidRPr="00B7604B">
              <w:t>3.</w:t>
            </w:r>
          </w:p>
        </w:tc>
        <w:tc>
          <w:tcPr>
            <w:tcW w:w="3678" w:type="dxa"/>
          </w:tcPr>
          <w:p w14:paraId="31F0A154" w14:textId="194441F8" w:rsidR="004A19DD" w:rsidRDefault="004A19DD" w:rsidP="00326098">
            <w:pPr>
              <w:pStyle w:val="text"/>
              <w:ind w:firstLine="0"/>
            </w:pPr>
            <w:r w:rsidRPr="00B7604B">
              <w:rPr>
                <w:i/>
                <w:iCs/>
              </w:rPr>
              <w:t>Add icon pdf</w:t>
            </w:r>
          </w:p>
        </w:tc>
      </w:tr>
      <w:tr w:rsidR="004A19DD" w14:paraId="1364CA9F" w14:textId="77777777" w:rsidTr="002E7740">
        <w:trPr>
          <w:tblHeader/>
          <w:jc w:val="center"/>
        </w:trPr>
        <w:tc>
          <w:tcPr>
            <w:tcW w:w="570" w:type="dxa"/>
          </w:tcPr>
          <w:p w14:paraId="351CD53B" w14:textId="6AA3850F" w:rsidR="004A19DD" w:rsidRDefault="004A19DD" w:rsidP="00326098">
            <w:pPr>
              <w:pStyle w:val="text"/>
              <w:ind w:firstLine="0"/>
            </w:pPr>
            <w:r w:rsidRPr="00B7604B">
              <w:t>4.</w:t>
            </w:r>
          </w:p>
        </w:tc>
        <w:tc>
          <w:tcPr>
            <w:tcW w:w="3678" w:type="dxa"/>
          </w:tcPr>
          <w:p w14:paraId="2E2D1AAA" w14:textId="1E34729C" w:rsidR="004A19DD" w:rsidRDefault="004A19DD" w:rsidP="00326098">
            <w:pPr>
              <w:pStyle w:val="text"/>
              <w:ind w:firstLine="0"/>
            </w:pPr>
            <w:r w:rsidRPr="00B7604B">
              <w:rPr>
                <w:i/>
                <w:iCs/>
              </w:rPr>
              <w:t>icon dashboard</w:t>
            </w:r>
          </w:p>
        </w:tc>
      </w:tr>
      <w:tr w:rsidR="004A19DD" w14:paraId="57989D2C" w14:textId="77777777" w:rsidTr="002E7740">
        <w:trPr>
          <w:tblHeader/>
          <w:jc w:val="center"/>
        </w:trPr>
        <w:tc>
          <w:tcPr>
            <w:tcW w:w="570" w:type="dxa"/>
          </w:tcPr>
          <w:p w14:paraId="1CBDE797" w14:textId="5D1D7C33" w:rsidR="004A19DD" w:rsidRDefault="004A19DD" w:rsidP="00326098">
            <w:pPr>
              <w:pStyle w:val="text"/>
              <w:ind w:firstLine="0"/>
            </w:pPr>
            <w:r w:rsidRPr="00B7604B">
              <w:t>5.</w:t>
            </w:r>
          </w:p>
        </w:tc>
        <w:tc>
          <w:tcPr>
            <w:tcW w:w="3678" w:type="dxa"/>
          </w:tcPr>
          <w:p w14:paraId="3C6A5DAD" w14:textId="4F328CD7" w:rsidR="004A19DD" w:rsidRDefault="004A19DD" w:rsidP="00326098">
            <w:pPr>
              <w:pStyle w:val="text"/>
              <w:ind w:firstLine="0"/>
            </w:pPr>
            <w:r w:rsidRPr="00B7604B">
              <w:rPr>
                <w:i/>
                <w:iCs/>
              </w:rPr>
              <w:t xml:space="preserve">Link to sinta, scopus, google scholar and view just code </w:t>
            </w:r>
          </w:p>
        </w:tc>
      </w:tr>
    </w:tbl>
    <w:p w14:paraId="7A879536" w14:textId="77777777" w:rsidR="008C7DA8" w:rsidRDefault="008C7DA8" w:rsidP="008C7DA8">
      <w:pPr>
        <w:pStyle w:val="1"/>
        <w:numPr>
          <w:ilvl w:val="0"/>
          <w:numId w:val="0"/>
        </w:numPr>
        <w:spacing w:after="0"/>
        <w:ind w:left="426"/>
      </w:pPr>
    </w:p>
    <w:p w14:paraId="1730059D" w14:textId="5CFD3FDB" w:rsidR="003D3A83" w:rsidRPr="00FC6BF7" w:rsidRDefault="003D3A83" w:rsidP="00326098">
      <w:pPr>
        <w:pStyle w:val="1"/>
        <w:spacing w:after="0"/>
        <w:ind w:left="426" w:hanging="426"/>
      </w:pPr>
      <w:r w:rsidRPr="00FC6BF7">
        <w:t>PENUTUP</w:t>
      </w:r>
    </w:p>
    <w:p w14:paraId="64230F67" w14:textId="5FF12092" w:rsidR="00F940EB" w:rsidRPr="00FC6BF7" w:rsidRDefault="00F940EB" w:rsidP="00326098">
      <w:pPr>
        <w:pStyle w:val="1"/>
        <w:numPr>
          <w:ilvl w:val="0"/>
          <w:numId w:val="20"/>
        </w:numPr>
        <w:spacing w:after="0"/>
        <w:ind w:left="426" w:hanging="426"/>
      </w:pPr>
      <w:r w:rsidRPr="00FC6BF7">
        <w:t>Kesimpulan</w:t>
      </w:r>
    </w:p>
    <w:p w14:paraId="0230102E" w14:textId="2A53D0E8" w:rsidR="00D5730E" w:rsidRDefault="00D5730E" w:rsidP="00326098">
      <w:pPr>
        <w:pStyle w:val="text"/>
      </w:pPr>
      <w:r w:rsidRPr="00FC6BF7">
        <w:t xml:space="preserve">Berdasarkan hasil perancangan dan implementasi sistem ekstraksi </w:t>
      </w:r>
      <w:r w:rsidRPr="00FC6BF7">
        <w:rPr>
          <w:i/>
          <w:iCs/>
        </w:rPr>
        <w:t>metadata</w:t>
      </w:r>
      <w:r w:rsidRPr="00FC6BF7">
        <w:t xml:space="preserve"> artikel menggunakan metode </w:t>
      </w:r>
      <w:r w:rsidRPr="00FC6BF7">
        <w:rPr>
          <w:i/>
          <w:iCs/>
        </w:rPr>
        <w:t>regular expression (regex)</w:t>
      </w:r>
      <w:r w:rsidRPr="00FC6BF7">
        <w:t xml:space="preserve"> yang dikembangkan menggunakan metode </w:t>
      </w:r>
      <w:r w:rsidRPr="00FC6BF7">
        <w:rPr>
          <w:i/>
          <w:iCs/>
        </w:rPr>
        <w:t>Extreme Programming (XP)</w:t>
      </w:r>
      <w:r w:rsidRPr="00FC6BF7">
        <w:t xml:space="preserve"> dengan dua iterasi, dapat disimpulkan bahwa sistem mampu menjalankan fungsinya dengan baik. Proses ekstraksi dilakukan melalui tiga tahap utama, yaitu ekstraksi teks dari </w:t>
      </w:r>
      <w:r w:rsidRPr="00FC6BF7">
        <w:rPr>
          <w:i/>
          <w:iCs/>
        </w:rPr>
        <w:t>file</w:t>
      </w:r>
      <w:r w:rsidRPr="00FC6BF7">
        <w:t xml:space="preserve"> </w:t>
      </w:r>
      <w:r w:rsidRPr="00FC6BF7">
        <w:rPr>
          <w:i/>
          <w:iCs/>
        </w:rPr>
        <w:t>pdf</w:t>
      </w:r>
      <w:r w:rsidRPr="00FC6BF7">
        <w:t xml:space="preserve">, pembersihan data </w:t>
      </w:r>
      <w:r w:rsidRPr="00FC6BF7">
        <w:rPr>
          <w:i/>
          <w:iCs/>
        </w:rPr>
        <w:t>(cleaning)</w:t>
      </w:r>
      <w:r w:rsidRPr="00FC6BF7">
        <w:t xml:space="preserve"> dengan tiga kriteria, dan ekstraksi </w:t>
      </w:r>
      <w:r w:rsidRPr="00FC6BF7">
        <w:rPr>
          <w:i/>
          <w:iCs/>
        </w:rPr>
        <w:t>metadata</w:t>
      </w:r>
      <w:r w:rsidRPr="00FC6BF7">
        <w:t xml:space="preserve"> menggunakan pola </w:t>
      </w:r>
      <w:r w:rsidRPr="00FC6BF7">
        <w:rPr>
          <w:i/>
          <w:iCs/>
        </w:rPr>
        <w:t>regex</w:t>
      </w:r>
      <w:r w:rsidRPr="00FC6BF7">
        <w:t xml:space="preserve"> yang mencakup empat kriteria. Sistem ini berhasil mengekstraksi informasi penting seperti judul, nama penulis, afiliasi, dan abstrak dari dokumen </w:t>
      </w:r>
      <w:r w:rsidRPr="00FC6BF7">
        <w:rPr>
          <w:i/>
          <w:iCs/>
        </w:rPr>
        <w:t>pdf</w:t>
      </w:r>
      <w:r w:rsidRPr="00FC6BF7">
        <w:t xml:space="preserve"> secara otomatis. Seluruh proses berjalan sesuai dengan fungsionalitas yang diharapkan dan telah berhasil diuji menggunakan metode</w:t>
      </w:r>
      <w:r w:rsidRPr="00FC6BF7">
        <w:rPr>
          <w:i/>
          <w:iCs/>
        </w:rPr>
        <w:t xml:space="preserve"> black-box</w:t>
      </w:r>
      <w:r w:rsidRPr="00FC6BF7">
        <w:t xml:space="preserve"> testing tanpa ditemukan </w:t>
      </w:r>
      <w:r w:rsidRPr="00FC6BF7">
        <w:rPr>
          <w:i/>
          <w:iCs/>
        </w:rPr>
        <w:t>bug</w:t>
      </w:r>
      <w:r w:rsidRPr="00FC6BF7">
        <w:t xml:space="preserve"> yang dapat mengganggu kinerja sistem. Dengan demikian, sistem ini dapat membantu dalam pengelolaan arsip jurnal </w:t>
      </w:r>
      <w:r w:rsidRPr="00FC6BF7">
        <w:rPr>
          <w:i/>
          <w:iCs/>
        </w:rPr>
        <w:t>teknoif</w:t>
      </w:r>
      <w:r w:rsidRPr="00FC6BF7">
        <w:t>.</w:t>
      </w:r>
    </w:p>
    <w:p w14:paraId="4C96B008" w14:textId="77777777" w:rsidR="008C7DA8" w:rsidRPr="00FC6BF7" w:rsidRDefault="008C7DA8" w:rsidP="00326098">
      <w:pPr>
        <w:pStyle w:val="text"/>
      </w:pPr>
    </w:p>
    <w:p w14:paraId="7E26646E" w14:textId="21E7CAC5" w:rsidR="00F940EB" w:rsidRPr="00FC6BF7" w:rsidRDefault="00F940EB" w:rsidP="00326098">
      <w:pPr>
        <w:pStyle w:val="1"/>
        <w:numPr>
          <w:ilvl w:val="0"/>
          <w:numId w:val="20"/>
        </w:numPr>
        <w:spacing w:after="0"/>
        <w:ind w:left="426" w:hanging="426"/>
      </w:pPr>
      <w:r w:rsidRPr="00FC6BF7">
        <w:t>Saran</w:t>
      </w:r>
    </w:p>
    <w:p w14:paraId="3E11EBCC" w14:textId="77777777" w:rsidR="00D5730E" w:rsidRPr="00FC6BF7" w:rsidRDefault="00D5730E" w:rsidP="00326098">
      <w:pPr>
        <w:pStyle w:val="text"/>
      </w:pPr>
      <w:r w:rsidRPr="00FC6BF7">
        <w:t>Berdasarkan pembahasan yang telah dilakukan, terdapat beberapa saran untuk pengembangan sistem ke depannya, yaitu:</w:t>
      </w:r>
    </w:p>
    <w:p w14:paraId="508FBEA9" w14:textId="13E29583" w:rsidR="00D5730E" w:rsidRPr="00FC6BF7" w:rsidRDefault="00D5730E" w:rsidP="00326098">
      <w:pPr>
        <w:pStyle w:val="text"/>
        <w:numPr>
          <w:ilvl w:val="0"/>
          <w:numId w:val="22"/>
        </w:numPr>
        <w:ind w:left="426" w:hanging="426"/>
      </w:pPr>
      <w:r w:rsidRPr="00FC6BF7">
        <w:t xml:space="preserve">Mengoptimalkan sistem dalam proses ekstraksi </w:t>
      </w:r>
      <w:r w:rsidRPr="00FC6BF7">
        <w:rPr>
          <w:i/>
          <w:iCs/>
        </w:rPr>
        <w:t>metadata</w:t>
      </w:r>
      <w:r w:rsidRPr="00FC6BF7">
        <w:t xml:space="preserve"> artikel agar dapat berjalan secara optimal tidak hanya pada </w:t>
      </w:r>
      <w:r w:rsidRPr="00FC6BF7">
        <w:rPr>
          <w:i/>
          <w:iCs/>
        </w:rPr>
        <w:t>layout</w:t>
      </w:r>
      <w:r w:rsidRPr="00FC6BF7">
        <w:t xml:space="preserve"> atau tata letak artikel Jurnal </w:t>
      </w:r>
      <w:r w:rsidRPr="00FC6BF7">
        <w:rPr>
          <w:i/>
          <w:iCs/>
        </w:rPr>
        <w:t>teknoif</w:t>
      </w:r>
      <w:r w:rsidRPr="00FC6BF7">
        <w:t>, tetapi juga pada berbagai format jurnal lainnya yang memiliki variasi struktur yang berbeda.</w:t>
      </w:r>
    </w:p>
    <w:p w14:paraId="69DFB911" w14:textId="1B2CE414" w:rsidR="00D5730E" w:rsidRDefault="00D5730E" w:rsidP="00326098">
      <w:pPr>
        <w:pStyle w:val="text"/>
        <w:numPr>
          <w:ilvl w:val="0"/>
          <w:numId w:val="22"/>
        </w:numPr>
        <w:ind w:left="426" w:hanging="426"/>
      </w:pPr>
      <w:r w:rsidRPr="00FC6BF7">
        <w:t>Menambahkan fitur yang dapat memberikan informasi atau menetapkan pihak yang bertanggung jawab dalam memproses artikel, guna mendukung manajemen alur kerja dan distribusi tugas secara lebih terstruktur.</w:t>
      </w:r>
    </w:p>
    <w:p w14:paraId="3A65595E" w14:textId="77777777" w:rsidR="008C7DA8" w:rsidRPr="00FC6BF7" w:rsidRDefault="008C7DA8" w:rsidP="008C7DA8">
      <w:pPr>
        <w:pStyle w:val="text"/>
        <w:ind w:left="426" w:firstLine="0"/>
      </w:pPr>
    </w:p>
    <w:p w14:paraId="3EB7E671" w14:textId="6677A634" w:rsidR="00053CCB" w:rsidRPr="00FC6BF7" w:rsidRDefault="00354BA8" w:rsidP="008C7DA8">
      <w:pPr>
        <w:pStyle w:val="1"/>
        <w:spacing w:after="0"/>
        <w:ind w:left="284" w:hanging="284"/>
      </w:pPr>
      <w:r w:rsidRPr="00FC6BF7">
        <w:t>DAFTAR PUSTAKA</w:t>
      </w:r>
    </w:p>
    <w:p w14:paraId="74CF68EF" w14:textId="77777777" w:rsidR="00EE0214" w:rsidRPr="00FC6BF7" w:rsidRDefault="00F05A45" w:rsidP="008C7DA8">
      <w:pPr>
        <w:pStyle w:val="textdp"/>
        <w:ind w:left="567" w:hanging="567"/>
      </w:pPr>
      <w:r w:rsidRPr="00FC6BF7">
        <w:rPr>
          <w:rFonts w:asciiTheme="minorHAnsi" w:hAnsiTheme="minorHAnsi" w:cstheme="minorBidi"/>
        </w:rPr>
        <w:fldChar w:fldCharType="begin"/>
      </w:r>
      <w:r w:rsidR="00EE0214" w:rsidRPr="00FC6BF7">
        <w:instrText xml:space="preserve"> ADDIN ZOTERO_BIBL {"uncited":[],"omitted":[],"custom":[]} CSL_BIBLIOGRAPHY </w:instrText>
      </w:r>
      <w:r w:rsidRPr="00FC6BF7">
        <w:rPr>
          <w:rFonts w:asciiTheme="minorHAnsi" w:hAnsiTheme="minorHAnsi" w:cstheme="minorBidi"/>
        </w:rPr>
        <w:fldChar w:fldCharType="separate"/>
      </w:r>
      <w:r w:rsidR="00EE0214" w:rsidRPr="00FC6BF7">
        <w:t>[1]</w:t>
      </w:r>
      <w:r w:rsidR="00EE0214" w:rsidRPr="00FC6BF7">
        <w:tab/>
        <w:t xml:space="preserve">F. Reza, I. K. D. Indah, and M. Ropianto, “Perancangan Dan Implementasi Institutional Repository Dengan Metadata Dublin Core,” </w:t>
      </w:r>
      <w:r w:rsidR="00EE0214" w:rsidRPr="00FC6BF7">
        <w:rPr>
          <w:i/>
          <w:iCs/>
        </w:rPr>
        <w:t>komtekinfo</w:t>
      </w:r>
      <w:r w:rsidR="00EE0214" w:rsidRPr="00FC6BF7">
        <w:t>, pp. 125–132, Dec. 2022, doi: 10.35134/komtekinfo.v9i4.318.</w:t>
      </w:r>
    </w:p>
    <w:p w14:paraId="53F97DFA" w14:textId="77777777" w:rsidR="00EE0214" w:rsidRPr="00FC6BF7" w:rsidRDefault="00EE0214" w:rsidP="008C7DA8">
      <w:pPr>
        <w:pStyle w:val="textdp"/>
        <w:ind w:left="567" w:hanging="567"/>
      </w:pPr>
      <w:r w:rsidRPr="00FC6BF7">
        <w:t>[2]</w:t>
      </w:r>
      <w:r w:rsidRPr="00FC6BF7">
        <w:tab/>
        <w:t xml:space="preserve">F. Rahutomo, D. A. Irawati, and M. A. E. Pramudita, “Pengembangan Sistem Ekstraksi Metadata Artikel ilmiah secara Otomatis,” </w:t>
      </w:r>
      <w:r w:rsidRPr="00FC6BF7">
        <w:rPr>
          <w:i/>
          <w:iCs/>
        </w:rPr>
        <w:t>JTIIK</w:t>
      </w:r>
      <w:r w:rsidRPr="00FC6BF7">
        <w:t>, vol. 6, no. 2, pp. 123–128, Feb. 2019, doi: 10.25126/jtiik.2019621227.</w:t>
      </w:r>
    </w:p>
    <w:p w14:paraId="2562C20E" w14:textId="77777777" w:rsidR="00EE0214" w:rsidRPr="00FC6BF7" w:rsidRDefault="00EE0214" w:rsidP="008C7DA8">
      <w:pPr>
        <w:pStyle w:val="textdp"/>
        <w:ind w:left="567" w:hanging="567"/>
      </w:pPr>
      <w:r w:rsidRPr="00FC6BF7">
        <w:t>[3]</w:t>
      </w:r>
      <w:r w:rsidRPr="00FC6BF7">
        <w:tab/>
        <w:t>Y. Puspitarani, Y. Syukriyah, and U. Widyatama, “Pemanfaatan Optical Character Recognition Dan Text Feature Extraction Untuk Membangun Basisdata Pengaduan Tenaga Kerja,” vol. 4, no. 4, 2020.</w:t>
      </w:r>
    </w:p>
    <w:p w14:paraId="58BB4B95" w14:textId="77777777" w:rsidR="00EE0214" w:rsidRPr="00FC6BF7" w:rsidRDefault="00EE0214" w:rsidP="008C7DA8">
      <w:pPr>
        <w:pStyle w:val="textdp"/>
        <w:ind w:left="567" w:hanging="567"/>
      </w:pPr>
      <w:r w:rsidRPr="00FC6BF7">
        <w:t>[4]</w:t>
      </w:r>
      <w:r w:rsidRPr="00FC6BF7">
        <w:tab/>
        <w:t xml:space="preserve">D. N. Fadhillah and A. Rachman, “IMPLEMENTASI REGEX PADA PEMBERIAN KOMENTAR KODE PROGRAM HTML,” </w:t>
      </w:r>
      <w:r w:rsidRPr="00FC6BF7">
        <w:rPr>
          <w:i/>
          <w:iCs/>
        </w:rPr>
        <w:t>JARS</w:t>
      </w:r>
      <w:r w:rsidRPr="00FC6BF7">
        <w:t>, vol. 2, no. 1, pp. 1–5, Dec. 2023, doi: 10.24929/jars.v2i1.3078.</w:t>
      </w:r>
    </w:p>
    <w:p w14:paraId="244F6B52" w14:textId="77777777" w:rsidR="00EE0214" w:rsidRPr="00FC6BF7" w:rsidRDefault="00EE0214" w:rsidP="008C7DA8">
      <w:pPr>
        <w:pStyle w:val="textdp"/>
        <w:ind w:left="567" w:hanging="567"/>
      </w:pPr>
      <w:r w:rsidRPr="00FC6BF7">
        <w:lastRenderedPageBreak/>
        <w:t>[5]</w:t>
      </w:r>
      <w:r w:rsidRPr="00FC6BF7">
        <w:tab/>
        <w:t xml:space="preserve">J. M. Bintang, M. F. Ashshidiq, and H. F. Dzakwan, “Penerapan Algoritma String Matching dan Regular Expression pada Aplikasi Kamus Besar Bahasa Indonesia (KBBI),” </w:t>
      </w:r>
      <w:r w:rsidRPr="00FC6BF7">
        <w:rPr>
          <w:i/>
          <w:iCs/>
        </w:rPr>
        <w:t>bios</w:t>
      </w:r>
      <w:r w:rsidRPr="00FC6BF7">
        <w:t>, vol. 4, no. 1, pp. 34–41, Mar. 2023, doi: 10.37148/bios.v4i1.57.</w:t>
      </w:r>
    </w:p>
    <w:p w14:paraId="15D4FA9D" w14:textId="77777777" w:rsidR="00EE0214" w:rsidRPr="00FC6BF7" w:rsidRDefault="00EE0214" w:rsidP="008C7DA8">
      <w:pPr>
        <w:pStyle w:val="textdp"/>
        <w:ind w:left="567" w:hanging="567"/>
      </w:pPr>
      <w:r w:rsidRPr="00FC6BF7">
        <w:t>[6]</w:t>
      </w:r>
      <w:r w:rsidRPr="00FC6BF7">
        <w:tab/>
        <w:t>N. A. Septiani and L. D. Yanti, “SISTEM INFORMASI PEMASANGAN IKLAN KORAN PADA PT. HARIAN TOPSKOR DENGAN METODE EXTREME PROGRAMMING (XP),” vol. 06, Dec. 2021.</w:t>
      </w:r>
    </w:p>
    <w:p w14:paraId="269F1A00" w14:textId="77777777" w:rsidR="00EE0214" w:rsidRPr="00FC6BF7" w:rsidRDefault="00EE0214" w:rsidP="008C7DA8">
      <w:pPr>
        <w:pStyle w:val="textdp"/>
        <w:ind w:left="567" w:hanging="567"/>
      </w:pPr>
      <w:r w:rsidRPr="00FC6BF7">
        <w:t>[7]</w:t>
      </w:r>
      <w:r w:rsidRPr="00FC6BF7">
        <w:tab/>
        <w:t xml:space="preserve">F. A. T. Tobing and R. Nainggolan, “ANALISIS PERBANDINGAN PENGGUNAAN METODE BINARY SEARCH DENGAN REGULAR SEARCH EXPRESSION,” </w:t>
      </w:r>
      <w:r w:rsidRPr="00FC6BF7">
        <w:rPr>
          <w:i/>
          <w:iCs/>
        </w:rPr>
        <w:t>jmika</w:t>
      </w:r>
      <w:r w:rsidRPr="00FC6BF7">
        <w:t>, vol. 4, no. 2, pp. 168–172, Oct. 2021, doi: 10.46880/jmika.Vol4No2.pp168-172.</w:t>
      </w:r>
    </w:p>
    <w:p w14:paraId="40B537FC" w14:textId="77777777" w:rsidR="00EE0214" w:rsidRPr="00FC6BF7" w:rsidRDefault="00EE0214" w:rsidP="008C7DA8">
      <w:pPr>
        <w:pStyle w:val="textdp"/>
        <w:ind w:left="567" w:hanging="567"/>
      </w:pPr>
      <w:r w:rsidRPr="00FC6BF7">
        <w:t>[8]</w:t>
      </w:r>
      <w:r w:rsidRPr="00FC6BF7">
        <w:tab/>
        <w:t>I. Ahmad, R. I. Borman, J. Fakhrurozi, and G. G. Caksana, “Software Development Dengan Extreme Programming (XP) Pada Aplikasi Deteksi Kemiripan Judul Skripsi Berbasis Android,” vol. 5, no. 2, 2020.</w:t>
      </w:r>
    </w:p>
    <w:p w14:paraId="03318B0D" w14:textId="77777777" w:rsidR="00EE0214" w:rsidRPr="00FC6BF7" w:rsidRDefault="00EE0214" w:rsidP="008C7DA8">
      <w:pPr>
        <w:pStyle w:val="textdp"/>
        <w:ind w:left="567" w:hanging="567"/>
      </w:pPr>
      <w:r w:rsidRPr="00FC6BF7">
        <w:t>[9]</w:t>
      </w:r>
      <w:r w:rsidRPr="00FC6BF7">
        <w:tab/>
        <w:t xml:space="preserve">Q. E. Fazrin, T. Lisnawati, S. Nurhayati, J. B. Satya, and D. Alamsyah, “Penerapan Metode Pengembangan Sistem Extreme Programing (XP) Pada Aplikasi Presensi Karyawan dengan QR Code,” </w:t>
      </w:r>
      <w:r w:rsidRPr="00FC6BF7">
        <w:rPr>
          <w:i/>
          <w:iCs/>
        </w:rPr>
        <w:t>bits</w:t>
      </w:r>
      <w:r w:rsidRPr="00FC6BF7">
        <w:t>, vol. 3, no. 3, pp. 164–170, Dec. 2021, doi: 10.47065/bits.v3i3.1018.</w:t>
      </w:r>
    </w:p>
    <w:p w14:paraId="1EB036A9" w14:textId="77777777" w:rsidR="00EE0214" w:rsidRPr="00FC6BF7" w:rsidRDefault="00EE0214" w:rsidP="008C7DA8">
      <w:pPr>
        <w:pStyle w:val="textdp"/>
        <w:ind w:left="567" w:hanging="567"/>
      </w:pPr>
      <w:r w:rsidRPr="00FC6BF7">
        <w:t>[10]</w:t>
      </w:r>
      <w:r w:rsidRPr="00FC6BF7">
        <w:tab/>
        <w:t>R. I. Borman, A. T. Priandika, and A. R. Edison, “Implementasi Metode Pengembangan Sistem Extreme Programming (XP) pada Aplikasi Investasi Peternakan,” vol. 8, no. 3, 2020.</w:t>
      </w:r>
    </w:p>
    <w:p w14:paraId="692DA911" w14:textId="77777777" w:rsidR="00EE0214" w:rsidRPr="00FC6BF7" w:rsidRDefault="00EE0214" w:rsidP="008C7DA8">
      <w:pPr>
        <w:pStyle w:val="textdp"/>
        <w:ind w:left="567" w:hanging="567"/>
      </w:pPr>
      <w:r w:rsidRPr="00FC6BF7">
        <w:t>[11]</w:t>
      </w:r>
      <w:r w:rsidRPr="00FC6BF7">
        <w:tab/>
        <w:t xml:space="preserve">K. Nistrina and L. Sahidah, “UNIFIED MODELLING LANGUAGE (UML) UNTUK PERANCANGAN SISTEM INFORMASI PENERIMAAN SISWA BARU DI SMK MARGA INSAN KAMIL,” </w:t>
      </w:r>
      <w:r w:rsidRPr="00FC6BF7">
        <w:rPr>
          <w:i/>
          <w:iCs/>
        </w:rPr>
        <w:t>Jurnal Sistem Informasi</w:t>
      </w:r>
      <w:r w:rsidRPr="00FC6BF7">
        <w:t>, vol. 04, 2022.</w:t>
      </w:r>
    </w:p>
    <w:p w14:paraId="17BBE072" w14:textId="77777777" w:rsidR="00EE0214" w:rsidRPr="00FC6BF7" w:rsidRDefault="00EE0214" w:rsidP="008C7DA8">
      <w:pPr>
        <w:pStyle w:val="textdp"/>
        <w:ind w:left="567" w:hanging="567"/>
      </w:pPr>
      <w:r w:rsidRPr="00FC6BF7">
        <w:t>[12]</w:t>
      </w:r>
      <w:r w:rsidRPr="00FC6BF7">
        <w:tab/>
        <w:t>B. J. M. Putra, A. Fu’adi, and D. A. F. Yuniarti, “Analisa dan Rancangan Sistem Informasi Pariwisata Pacitan dengan UML dan ERD,” vol. 7, no. 1, 2022.</w:t>
      </w:r>
    </w:p>
    <w:p w14:paraId="1D9E4524" w14:textId="77777777" w:rsidR="00EE0214" w:rsidRPr="00FC6BF7" w:rsidRDefault="00EE0214" w:rsidP="008C7DA8">
      <w:pPr>
        <w:pStyle w:val="textdp"/>
        <w:ind w:left="567" w:hanging="567"/>
      </w:pPr>
      <w:r w:rsidRPr="00FC6BF7">
        <w:t>[13]</w:t>
      </w:r>
      <w:r w:rsidRPr="00FC6BF7">
        <w:tab/>
        <w:t xml:space="preserve">K. Afiifah, Z. Fira Azzahra, and A. Dwi Anggoro, “Analisis Teknik Entity-Relationship Diagram dalam Perancangan Database Sebuah Literature Review,” </w:t>
      </w:r>
      <w:r w:rsidRPr="00FC6BF7">
        <w:rPr>
          <w:i/>
          <w:iCs/>
        </w:rPr>
        <w:t>INTECH (Informatika dan Teknologi)</w:t>
      </w:r>
      <w:r w:rsidRPr="00FC6BF7">
        <w:t>, vol. 3, no. 1, pp. 8–11, Apr. 2022, doi: 10.54895/intech.v3i1.1261.</w:t>
      </w:r>
    </w:p>
    <w:p w14:paraId="5BCF33BE" w14:textId="77777777" w:rsidR="00EE0214" w:rsidRPr="00FC6BF7" w:rsidRDefault="00EE0214" w:rsidP="008C7DA8">
      <w:pPr>
        <w:pStyle w:val="textdp"/>
        <w:ind w:left="567" w:hanging="567"/>
      </w:pPr>
      <w:r w:rsidRPr="00FC6BF7">
        <w:t>[14]</w:t>
      </w:r>
      <w:r w:rsidRPr="00FC6BF7">
        <w:tab/>
        <w:t>F. Azmi, “SISTEM PARKIR DENGAN RADIO FREQUENCY IDENTIFICATION BERBASIS GELOMBANG RADIO,” vol. 3, 2023.</w:t>
      </w:r>
    </w:p>
    <w:p w14:paraId="3700ECAC" w14:textId="77777777" w:rsidR="00EE0214" w:rsidRPr="00FC6BF7" w:rsidRDefault="00EE0214" w:rsidP="008C7DA8">
      <w:pPr>
        <w:pStyle w:val="textdp"/>
        <w:ind w:left="567" w:hanging="567"/>
      </w:pPr>
      <w:r w:rsidRPr="00FC6BF7">
        <w:t>[15]</w:t>
      </w:r>
      <w:r w:rsidRPr="00FC6BF7">
        <w:tab/>
        <w:t xml:space="preserve">Ni Nyoman Emang Smrti, A. I Putu Gd Sukenada, D. T. R. Ni Kadek, A. Adnan, and J. Pande Putu Ode, “Flowgorithm Sebagai Penunjang Pembelajaran Algoritma dan Pemrograman,” </w:t>
      </w:r>
      <w:r w:rsidRPr="00FC6BF7">
        <w:rPr>
          <w:i/>
          <w:iCs/>
        </w:rPr>
        <w:t>bangkitindonesia</w:t>
      </w:r>
      <w:r w:rsidRPr="00FC6BF7">
        <w:t>, vol. 12, no. 1, pp. 56–64, Mar. 2023, doi: 10.52771/bangkitindonesia.v12i1.218.</w:t>
      </w:r>
    </w:p>
    <w:p w14:paraId="2396C144" w14:textId="77777777" w:rsidR="002E7740" w:rsidRDefault="00EE0214" w:rsidP="008C7DA8">
      <w:pPr>
        <w:pStyle w:val="textdp"/>
        <w:ind w:left="567" w:hanging="567"/>
        <w:sectPr w:rsidR="002E7740" w:rsidSect="002E7740">
          <w:type w:val="continuous"/>
          <w:pgSz w:w="11906" w:h="16838" w:code="9"/>
          <w:pgMar w:top="1985" w:right="1134" w:bottom="1134" w:left="1134" w:header="709" w:footer="454" w:gutter="0"/>
          <w:cols w:space="708"/>
          <w:docGrid w:linePitch="360"/>
        </w:sectPr>
      </w:pPr>
      <w:r w:rsidRPr="00FC6BF7">
        <w:t>[16]</w:t>
      </w:r>
      <w:r w:rsidRPr="00FC6BF7">
        <w:tab/>
        <w:t xml:space="preserve">Z. Tuasamu </w:t>
      </w:r>
      <w:r w:rsidRPr="00FC6BF7">
        <w:rPr>
          <w:i/>
          <w:iCs/>
        </w:rPr>
        <w:t>et al.</w:t>
      </w:r>
      <w:r w:rsidRPr="00FC6BF7">
        <w:t xml:space="preserve">, “Analisis Sistem Informasi Akuntansi Siklus Pendapatan Menggunakan DFD dan Flowchart Pada Bisnis Porobico,” </w:t>
      </w:r>
      <w:r w:rsidRPr="00FC6BF7">
        <w:rPr>
          <w:i/>
          <w:iCs/>
        </w:rPr>
        <w:t>Jurnal Bisnis dan Manajemen (JURBISMAN)</w:t>
      </w:r>
      <w:r w:rsidRPr="00FC6BF7">
        <w:t>, vol. 1, no. 2, Art. no. 2, May 2023, doi: 10.61930/jurbisman.v1i2.181.</w:t>
      </w:r>
      <w:r w:rsidR="00F05A45" w:rsidRPr="00FC6BF7">
        <w:fldChar w:fldCharType="end"/>
      </w:r>
    </w:p>
    <w:p w14:paraId="7CAF09C5" w14:textId="418140BE" w:rsidR="00502228" w:rsidRPr="00354BA8" w:rsidRDefault="00502228" w:rsidP="008C7DA8">
      <w:pPr>
        <w:pStyle w:val="textdp"/>
        <w:ind w:left="567" w:hanging="567"/>
      </w:pPr>
    </w:p>
    <w:sectPr w:rsidR="00502228" w:rsidRPr="00354BA8" w:rsidSect="00053CCB">
      <w:type w:val="continuous"/>
      <w:pgSz w:w="11906" w:h="16838" w:code="9"/>
      <w:pgMar w:top="1985" w:right="1134" w:bottom="1134" w:left="1134" w:header="709" w:footer="454"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352A96" w14:textId="77777777" w:rsidR="00F05768" w:rsidRPr="00FC6BF7" w:rsidRDefault="00F05768" w:rsidP="00BA3936">
      <w:pPr>
        <w:spacing w:after="0" w:line="240" w:lineRule="auto"/>
      </w:pPr>
      <w:r w:rsidRPr="00FC6BF7">
        <w:separator/>
      </w:r>
    </w:p>
  </w:endnote>
  <w:endnote w:type="continuationSeparator" w:id="0">
    <w:p w14:paraId="6918562D" w14:textId="77777777" w:rsidR="00F05768" w:rsidRPr="00FC6BF7" w:rsidRDefault="00F05768" w:rsidP="00BA3936">
      <w:pPr>
        <w:spacing w:after="0" w:line="240" w:lineRule="auto"/>
      </w:pPr>
      <w:r w:rsidRPr="00FC6BF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mic Sans MS">
    <w:panose1 w:val="030F0702030302020204"/>
    <w:charset w:val="00"/>
    <w:family w:val="script"/>
    <w:pitch w:val="variable"/>
    <w:sig w:usb0="00000687" w:usb1="00000013"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7414321"/>
      <w:docPartObj>
        <w:docPartGallery w:val="Page Numbers (Bottom of Page)"/>
        <w:docPartUnique/>
      </w:docPartObj>
    </w:sdtPr>
    <w:sdtContent>
      <w:p w14:paraId="67620692" w14:textId="33C5D6BD" w:rsidR="00BA3936" w:rsidRPr="00FC6BF7" w:rsidRDefault="00BA3936">
        <w:pPr>
          <w:pStyle w:val="Footer"/>
          <w:pBdr>
            <w:bottom w:val="single" w:sz="6" w:space="1" w:color="auto"/>
          </w:pBdr>
        </w:pPr>
      </w:p>
      <w:p w14:paraId="0BC394A6" w14:textId="78336978" w:rsidR="00BA3936" w:rsidRPr="00FC6BF7" w:rsidRDefault="00BA3936">
        <w:pPr>
          <w:pStyle w:val="Footer"/>
        </w:pPr>
        <w:r w:rsidRPr="00FC6BF7">
          <w:fldChar w:fldCharType="begin"/>
        </w:r>
        <w:r w:rsidRPr="00FC6BF7">
          <w:instrText>PAGE   \* MERGEFORMAT</w:instrText>
        </w:r>
        <w:r w:rsidRPr="00FC6BF7">
          <w:fldChar w:fldCharType="separate"/>
        </w:r>
        <w:r w:rsidRPr="00FC6BF7">
          <w:t>2</w:t>
        </w:r>
        <w:r w:rsidRPr="00FC6BF7">
          <w:fldChar w:fldCharType="end"/>
        </w:r>
      </w:p>
    </w:sdtContent>
  </w:sdt>
  <w:p w14:paraId="0CEED3B1" w14:textId="77777777" w:rsidR="00BA3936" w:rsidRPr="00FC6BF7" w:rsidRDefault="00BA39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3851614"/>
      <w:docPartObj>
        <w:docPartGallery w:val="Page Numbers (Bottom of Page)"/>
        <w:docPartUnique/>
      </w:docPartObj>
    </w:sdtPr>
    <w:sdtContent>
      <w:p w14:paraId="33B4EFE0" w14:textId="3D70A198" w:rsidR="00BA3936" w:rsidRPr="00FC6BF7" w:rsidRDefault="00BA3936">
        <w:pPr>
          <w:pStyle w:val="Footer"/>
          <w:pBdr>
            <w:bottom w:val="single" w:sz="6" w:space="1" w:color="auto"/>
          </w:pBdr>
          <w:jc w:val="right"/>
        </w:pPr>
      </w:p>
      <w:p w14:paraId="34189362" w14:textId="28A3EC82" w:rsidR="00BA3936" w:rsidRPr="00FC6BF7" w:rsidRDefault="00BA3936">
        <w:pPr>
          <w:pStyle w:val="Footer"/>
          <w:jc w:val="right"/>
        </w:pPr>
        <w:r w:rsidRPr="00FC6BF7">
          <w:fldChar w:fldCharType="begin"/>
        </w:r>
        <w:r w:rsidRPr="00FC6BF7">
          <w:instrText>PAGE   \* MERGEFORMAT</w:instrText>
        </w:r>
        <w:r w:rsidRPr="00FC6BF7">
          <w:fldChar w:fldCharType="separate"/>
        </w:r>
        <w:r w:rsidRPr="00FC6BF7">
          <w:t>2</w:t>
        </w:r>
        <w:r w:rsidRPr="00FC6BF7">
          <w:fldChar w:fldCharType="end"/>
        </w:r>
      </w:p>
    </w:sdtContent>
  </w:sdt>
  <w:p w14:paraId="75BE05C4" w14:textId="77777777" w:rsidR="00BA3936" w:rsidRPr="00FC6BF7" w:rsidRDefault="00BA39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FB3B37" w14:textId="77777777" w:rsidR="00F05768" w:rsidRPr="00FC6BF7" w:rsidRDefault="00F05768" w:rsidP="00BA3936">
      <w:pPr>
        <w:spacing w:after="0" w:line="240" w:lineRule="auto"/>
      </w:pPr>
      <w:r w:rsidRPr="00FC6BF7">
        <w:separator/>
      </w:r>
    </w:p>
  </w:footnote>
  <w:footnote w:type="continuationSeparator" w:id="0">
    <w:p w14:paraId="29179284" w14:textId="77777777" w:rsidR="00F05768" w:rsidRPr="00FC6BF7" w:rsidRDefault="00F05768" w:rsidP="00BA3936">
      <w:pPr>
        <w:spacing w:after="0" w:line="240" w:lineRule="auto"/>
      </w:pPr>
      <w:r w:rsidRPr="00FC6BF7">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1A1F3F"/>
    <w:multiLevelType w:val="hybridMultilevel"/>
    <w:tmpl w:val="EA6CE2F8"/>
    <w:lvl w:ilvl="0" w:tplc="FFFFFFFF">
      <w:start w:val="1"/>
      <w:numFmt w:val="decimal"/>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1FF224A"/>
    <w:multiLevelType w:val="hybridMultilevel"/>
    <w:tmpl w:val="3948DCC0"/>
    <w:lvl w:ilvl="0" w:tplc="9A4A865A">
      <w:start w:val="1"/>
      <w:numFmt w:val="decimal"/>
      <w:lvlText w:val="%1."/>
      <w:lvlJc w:val="left"/>
      <w:pPr>
        <w:ind w:left="288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 w15:restartNumberingAfterBreak="0">
    <w:nsid w:val="14F36DE5"/>
    <w:multiLevelType w:val="hybridMultilevel"/>
    <w:tmpl w:val="A1D4E210"/>
    <w:lvl w:ilvl="0" w:tplc="EEC208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5A436D"/>
    <w:multiLevelType w:val="hybridMultilevel"/>
    <w:tmpl w:val="997EF2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11BE3"/>
    <w:multiLevelType w:val="multilevel"/>
    <w:tmpl w:val="61405BB0"/>
    <w:lvl w:ilvl="0">
      <w:start w:val="1"/>
      <w:numFmt w:val="decimal"/>
      <w:lvlText w:val="%1."/>
      <w:lvlJc w:val="left"/>
      <w:pPr>
        <w:ind w:left="360" w:hanging="360"/>
      </w:pPr>
    </w:lvl>
    <w:lvl w:ilvl="1">
      <w:start w:val="1"/>
      <w:numFmt w:val="decimal"/>
      <w:lvlText w:val="%1.%2."/>
      <w:lvlJc w:val="left"/>
      <w:pPr>
        <w:ind w:left="792" w:hanging="432"/>
      </w:pPr>
      <w:rPr>
        <w:b/>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415F0B"/>
    <w:multiLevelType w:val="hybridMultilevel"/>
    <w:tmpl w:val="E1ECA2A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15:restartNumberingAfterBreak="0">
    <w:nsid w:val="23DD1A0F"/>
    <w:multiLevelType w:val="multilevel"/>
    <w:tmpl w:val="91A277A8"/>
    <w:lvl w:ilvl="0">
      <w:start w:val="1"/>
      <w:numFmt w:val="decimal"/>
      <w:lvlText w:val="%1."/>
      <w:lvlJc w:val="center"/>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5F1872"/>
    <w:multiLevelType w:val="hybridMultilevel"/>
    <w:tmpl w:val="B40CDD2A"/>
    <w:lvl w:ilvl="0" w:tplc="6A1AF0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E37AA0"/>
    <w:multiLevelType w:val="hybridMultilevel"/>
    <w:tmpl w:val="91D66582"/>
    <w:lvl w:ilvl="0" w:tplc="6B3A0224">
      <w:start w:val="1"/>
      <w:numFmt w:val="decimal"/>
      <w:lvlText w:val="4.%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330B689B"/>
    <w:multiLevelType w:val="hybridMultilevel"/>
    <w:tmpl w:val="B686D9E4"/>
    <w:lvl w:ilvl="0" w:tplc="819E2FBC">
      <w:start w:val="1"/>
      <w:numFmt w:val="lowerLetter"/>
      <w:lvlText w:val="%1."/>
      <w:lvlJc w:val="left"/>
      <w:pPr>
        <w:ind w:left="580" w:hanging="360"/>
      </w:pPr>
      <w:rPr>
        <w:rFonts w:ascii="Times New Roman" w:eastAsiaTheme="minorHAnsi" w:hAnsi="Times New Roman" w:cs="Times New Roman"/>
      </w:rPr>
    </w:lvl>
    <w:lvl w:ilvl="1" w:tplc="04090019" w:tentative="1">
      <w:start w:val="1"/>
      <w:numFmt w:val="lowerLetter"/>
      <w:lvlText w:val="%2."/>
      <w:lvlJc w:val="left"/>
      <w:pPr>
        <w:ind w:left="1300" w:hanging="360"/>
      </w:pPr>
    </w:lvl>
    <w:lvl w:ilvl="2" w:tplc="0409001B" w:tentative="1">
      <w:start w:val="1"/>
      <w:numFmt w:val="lowerRoman"/>
      <w:lvlText w:val="%3."/>
      <w:lvlJc w:val="right"/>
      <w:pPr>
        <w:ind w:left="2020" w:hanging="180"/>
      </w:pPr>
    </w:lvl>
    <w:lvl w:ilvl="3" w:tplc="0409000F" w:tentative="1">
      <w:start w:val="1"/>
      <w:numFmt w:val="decimal"/>
      <w:lvlText w:val="%4."/>
      <w:lvlJc w:val="left"/>
      <w:pPr>
        <w:ind w:left="2740" w:hanging="360"/>
      </w:pPr>
    </w:lvl>
    <w:lvl w:ilvl="4" w:tplc="04090019" w:tentative="1">
      <w:start w:val="1"/>
      <w:numFmt w:val="lowerLetter"/>
      <w:lvlText w:val="%5."/>
      <w:lvlJc w:val="left"/>
      <w:pPr>
        <w:ind w:left="3460" w:hanging="360"/>
      </w:pPr>
    </w:lvl>
    <w:lvl w:ilvl="5" w:tplc="0409001B" w:tentative="1">
      <w:start w:val="1"/>
      <w:numFmt w:val="lowerRoman"/>
      <w:lvlText w:val="%6."/>
      <w:lvlJc w:val="right"/>
      <w:pPr>
        <w:ind w:left="4180" w:hanging="180"/>
      </w:pPr>
    </w:lvl>
    <w:lvl w:ilvl="6" w:tplc="0409000F" w:tentative="1">
      <w:start w:val="1"/>
      <w:numFmt w:val="decimal"/>
      <w:lvlText w:val="%7."/>
      <w:lvlJc w:val="left"/>
      <w:pPr>
        <w:ind w:left="4900" w:hanging="360"/>
      </w:pPr>
    </w:lvl>
    <w:lvl w:ilvl="7" w:tplc="04090019" w:tentative="1">
      <w:start w:val="1"/>
      <w:numFmt w:val="lowerLetter"/>
      <w:lvlText w:val="%8."/>
      <w:lvlJc w:val="left"/>
      <w:pPr>
        <w:ind w:left="5620" w:hanging="360"/>
      </w:pPr>
    </w:lvl>
    <w:lvl w:ilvl="8" w:tplc="0409001B" w:tentative="1">
      <w:start w:val="1"/>
      <w:numFmt w:val="lowerRoman"/>
      <w:lvlText w:val="%9."/>
      <w:lvlJc w:val="right"/>
      <w:pPr>
        <w:ind w:left="6340" w:hanging="180"/>
      </w:pPr>
    </w:lvl>
  </w:abstractNum>
  <w:abstractNum w:abstractNumId="10" w15:restartNumberingAfterBreak="0">
    <w:nsid w:val="3616204C"/>
    <w:multiLevelType w:val="hybridMultilevel"/>
    <w:tmpl w:val="9C9EFEB6"/>
    <w:lvl w:ilvl="0" w:tplc="35B253AE">
      <w:start w:val="1"/>
      <w:numFmt w:val="decimal"/>
      <w:lvlText w:val="%1."/>
      <w:lvlJc w:val="left"/>
      <w:pPr>
        <w:ind w:left="1440"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BF0110"/>
    <w:multiLevelType w:val="hybridMultilevel"/>
    <w:tmpl w:val="A2E48280"/>
    <w:lvl w:ilvl="0" w:tplc="E71A7116">
      <w:start w:val="1"/>
      <w:numFmt w:val="decimal"/>
      <w:pStyle w:val="231"/>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15:restartNumberingAfterBreak="0">
    <w:nsid w:val="3EED4044"/>
    <w:multiLevelType w:val="hybridMultilevel"/>
    <w:tmpl w:val="E4E6DA9C"/>
    <w:lvl w:ilvl="0" w:tplc="4232E3E2">
      <w:start w:val="1"/>
      <w:numFmt w:val="decimal"/>
      <w:pStyle w:val="BAB36"/>
      <w:lvlText w:val="3.6.%1."/>
      <w:lvlJc w:val="center"/>
      <w:pPr>
        <w:ind w:left="720" w:hanging="360"/>
      </w:pPr>
      <w:rPr>
        <w:rFonts w:ascii="Times New Roman" w:hAnsi="Times New Roman" w:cs="Times New Roman" w:hint="default"/>
        <w:b/>
        <w:bCs/>
        <w:i w:val="0"/>
        <w:iCs w:val="0"/>
        <w:sz w:val="24"/>
        <w:szCs w:val="24"/>
      </w:rPr>
    </w:lvl>
    <w:lvl w:ilvl="1" w:tplc="E47C14A6">
      <w:start w:val="1"/>
      <w:numFmt w:val="decimal"/>
      <w:lvlText w:val="3.6.1.%2."/>
      <w:lvlJc w:val="righ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6F6C53"/>
    <w:multiLevelType w:val="hybridMultilevel"/>
    <w:tmpl w:val="93FA47BE"/>
    <w:lvl w:ilvl="0" w:tplc="B4ACCB82">
      <w:start w:val="1"/>
      <w:numFmt w:val="decimal"/>
      <w:pStyle w:val="BAB362"/>
      <w:lvlText w:val="3.6.2.%1."/>
      <w:lvlJc w:val="center"/>
      <w:pPr>
        <w:ind w:left="138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974A44"/>
    <w:multiLevelType w:val="multilevel"/>
    <w:tmpl w:val="03DC4F3E"/>
    <w:lvl w:ilvl="0">
      <w:start w:val="1"/>
      <w:numFmt w:val="decimal"/>
      <w:lvlText w:val="%1."/>
      <w:lvlJc w:val="center"/>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9644629"/>
    <w:multiLevelType w:val="hybridMultilevel"/>
    <w:tmpl w:val="168E8CBC"/>
    <w:lvl w:ilvl="0" w:tplc="80580D02">
      <w:start w:val="1"/>
      <w:numFmt w:val="decimal"/>
      <w:lvlText w:val="3.%1."/>
      <w:lvlJc w:val="left"/>
      <w:pPr>
        <w:ind w:left="1146" w:hanging="360"/>
      </w:pPr>
      <w:rPr>
        <w:rFonts w:hint="default"/>
        <w:i w:val="0"/>
        <w:iCs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15:restartNumberingAfterBreak="0">
    <w:nsid w:val="4C1A3372"/>
    <w:multiLevelType w:val="hybridMultilevel"/>
    <w:tmpl w:val="920AEDCC"/>
    <w:lvl w:ilvl="0" w:tplc="FAAE821E">
      <w:start w:val="1"/>
      <w:numFmt w:val="lowerLetter"/>
      <w:lvlText w:val="%1."/>
      <w:lvlJc w:val="left"/>
      <w:pPr>
        <w:ind w:left="1440" w:hanging="360"/>
      </w:pPr>
      <w:rPr>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F3C746F"/>
    <w:multiLevelType w:val="hybridMultilevel"/>
    <w:tmpl w:val="773CC456"/>
    <w:lvl w:ilvl="0" w:tplc="B7FEF94A">
      <w:start w:val="1"/>
      <w:numFmt w:val="decimal"/>
      <w:pStyle w:val="2321"/>
      <w:lvlText w:val="2.3.2.%1."/>
      <w:lvlJc w:val="center"/>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15:restartNumberingAfterBreak="0">
    <w:nsid w:val="51D63637"/>
    <w:multiLevelType w:val="hybridMultilevel"/>
    <w:tmpl w:val="6D90AD16"/>
    <w:lvl w:ilvl="0" w:tplc="04090019">
      <w:start w:val="1"/>
      <w:numFmt w:val="lowerLetter"/>
      <w:lvlText w:val="%1."/>
      <w:lvlJc w:val="left"/>
      <w:pPr>
        <w:ind w:left="1440" w:hanging="360"/>
      </w:pPr>
      <w:rPr>
        <w:i w:val="0"/>
        <w:iCs w:val="0"/>
      </w:rPr>
    </w:lvl>
    <w:lvl w:ilvl="1" w:tplc="04090019">
      <w:start w:val="1"/>
      <w:numFmt w:val="lowerLetter"/>
      <w:lvlText w:val="%2."/>
      <w:lvlJc w:val="left"/>
      <w:pPr>
        <w:ind w:left="2160" w:hanging="360"/>
      </w:pPr>
    </w:lvl>
    <w:lvl w:ilvl="2" w:tplc="C860C706">
      <w:start w:val="1"/>
      <w:numFmt w:val="decimal"/>
      <w:lvlText w:val="3.1.%3."/>
      <w:lvlJc w:val="left"/>
      <w:pPr>
        <w:ind w:left="3060" w:hanging="360"/>
      </w:pPr>
      <w:rPr>
        <w:rFonts w:hint="default"/>
        <w:i w:val="0"/>
      </w:rPr>
    </w:lvl>
    <w:lvl w:ilvl="3" w:tplc="9A4A865A">
      <w:start w:val="1"/>
      <w:numFmt w:val="decimal"/>
      <w:lvlText w:val="%4."/>
      <w:lvlJc w:val="left"/>
      <w:pPr>
        <w:ind w:left="3600" w:hanging="360"/>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2640C5C"/>
    <w:multiLevelType w:val="hybridMultilevel"/>
    <w:tmpl w:val="2A86B6B2"/>
    <w:lvl w:ilvl="0" w:tplc="FFFFFFFF">
      <w:start w:val="1"/>
      <w:numFmt w:val="decimal"/>
      <w:lvlText w:val="%1."/>
      <w:lvlJc w:val="left"/>
      <w:pPr>
        <w:ind w:left="234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C7D641B"/>
    <w:multiLevelType w:val="hybridMultilevel"/>
    <w:tmpl w:val="F80C7336"/>
    <w:lvl w:ilvl="0" w:tplc="203E473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15:restartNumberingAfterBreak="0">
    <w:nsid w:val="66F512C1"/>
    <w:multiLevelType w:val="hybridMultilevel"/>
    <w:tmpl w:val="FDA43490"/>
    <w:lvl w:ilvl="0" w:tplc="06D8E538">
      <w:start w:val="1"/>
      <w:numFmt w:val="decimal"/>
      <w:pStyle w:val="3"/>
      <w:lvlText w:val="2.%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1E35417"/>
    <w:multiLevelType w:val="hybridMultilevel"/>
    <w:tmpl w:val="7B1EB5F0"/>
    <w:lvl w:ilvl="0" w:tplc="9A4A865A">
      <w:start w:val="1"/>
      <w:numFmt w:val="decimal"/>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5A80E4B"/>
    <w:multiLevelType w:val="hybridMultilevel"/>
    <w:tmpl w:val="EECA7D7C"/>
    <w:lvl w:ilvl="0" w:tplc="3EDAA008">
      <w:start w:val="1"/>
      <w:numFmt w:val="decimal"/>
      <w:pStyle w:val="1"/>
      <w:lvlText w:val="%1."/>
      <w:lvlJc w:val="left"/>
      <w:pPr>
        <w:ind w:left="720" w:hanging="360"/>
      </w:pPr>
      <w:rPr>
        <w:rFonts w:ascii="Times New Roman" w:hAnsi="Times New Roman" w:cs="Times New Roman" w:hint="default"/>
        <w:b/>
        <w:bCs/>
        <w:sz w:val="24"/>
        <w:szCs w:val="24"/>
      </w:rPr>
    </w:lvl>
    <w:lvl w:ilvl="1" w:tplc="35B253AE">
      <w:start w:val="1"/>
      <w:numFmt w:val="decimal"/>
      <w:lvlText w:val="%2."/>
      <w:lvlJc w:val="left"/>
      <w:pPr>
        <w:ind w:left="1440" w:hanging="360"/>
      </w:pPr>
      <w:rPr>
        <w:rFonts w:hint="default"/>
        <w:b w:val="0"/>
        <w:bCs w:val="0"/>
        <w:i w:val="0"/>
        <w:iCs w:val="0"/>
      </w:rPr>
    </w:lvl>
    <w:lvl w:ilvl="2" w:tplc="7C5AFA7C">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626D29"/>
    <w:multiLevelType w:val="hybridMultilevel"/>
    <w:tmpl w:val="081424A2"/>
    <w:lvl w:ilvl="0" w:tplc="F3800A6A">
      <w:start w:val="1"/>
      <w:numFmt w:val="decimal"/>
      <w:lvlText w:val="%1."/>
      <w:lvlJc w:val="left"/>
      <w:pPr>
        <w:ind w:left="786" w:hanging="360"/>
      </w:pPr>
      <w:rPr>
        <w:rFonts w:hint="default"/>
      </w:rPr>
    </w:lvl>
    <w:lvl w:ilvl="1" w:tplc="BC628E8A">
      <w:start w:val="1"/>
      <w:numFmt w:val="lowerLetter"/>
      <w:lvlText w:val="%2."/>
      <w:lvlJc w:val="left"/>
      <w:pPr>
        <w:ind w:left="1506" w:hanging="360"/>
      </w:pPr>
      <w:rPr>
        <w:rFonts w:hint="default"/>
        <w:b w:val="0"/>
        <w:bCs w:val="0"/>
        <w:i w:val="0"/>
        <w:iCs w:val="0"/>
      </w:r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16cid:durableId="1445155047">
    <w:abstractNumId w:val="23"/>
  </w:num>
  <w:num w:numId="2" w16cid:durableId="117064880">
    <w:abstractNumId w:val="4"/>
  </w:num>
  <w:num w:numId="3" w16cid:durableId="1471442813">
    <w:abstractNumId w:val="14"/>
  </w:num>
  <w:num w:numId="4" w16cid:durableId="1724599197">
    <w:abstractNumId w:val="24"/>
  </w:num>
  <w:num w:numId="5" w16cid:durableId="1072584078">
    <w:abstractNumId w:val="21"/>
  </w:num>
  <w:num w:numId="6" w16cid:durableId="1936404966">
    <w:abstractNumId w:val="21"/>
  </w:num>
  <w:num w:numId="7" w16cid:durableId="1384718943">
    <w:abstractNumId w:val="18"/>
  </w:num>
  <w:num w:numId="8" w16cid:durableId="364719163">
    <w:abstractNumId w:val="20"/>
  </w:num>
  <w:num w:numId="9" w16cid:durableId="53045913">
    <w:abstractNumId w:val="3"/>
  </w:num>
  <w:num w:numId="10" w16cid:durableId="1895119684">
    <w:abstractNumId w:val="6"/>
  </w:num>
  <w:num w:numId="11" w16cid:durableId="650138910">
    <w:abstractNumId w:val="7"/>
  </w:num>
  <w:num w:numId="12" w16cid:durableId="565923274">
    <w:abstractNumId w:val="21"/>
  </w:num>
  <w:num w:numId="13" w16cid:durableId="657533721">
    <w:abstractNumId w:val="21"/>
  </w:num>
  <w:num w:numId="14" w16cid:durableId="610161880">
    <w:abstractNumId w:val="11"/>
  </w:num>
  <w:num w:numId="15" w16cid:durableId="376318836">
    <w:abstractNumId w:val="12"/>
  </w:num>
  <w:num w:numId="16" w16cid:durableId="1474365798">
    <w:abstractNumId w:val="21"/>
  </w:num>
  <w:num w:numId="17" w16cid:durableId="1330140346">
    <w:abstractNumId w:val="5"/>
  </w:num>
  <w:num w:numId="18" w16cid:durableId="35593562">
    <w:abstractNumId w:val="17"/>
  </w:num>
  <w:num w:numId="19" w16cid:durableId="722561776">
    <w:abstractNumId w:val="13"/>
  </w:num>
  <w:num w:numId="20" w16cid:durableId="936644656">
    <w:abstractNumId w:val="8"/>
  </w:num>
  <w:num w:numId="21" w16cid:durableId="1819150479">
    <w:abstractNumId w:val="0"/>
  </w:num>
  <w:num w:numId="22" w16cid:durableId="1715691122">
    <w:abstractNumId w:val="2"/>
  </w:num>
  <w:num w:numId="23" w16cid:durableId="750270338">
    <w:abstractNumId w:val="9"/>
  </w:num>
  <w:num w:numId="24" w16cid:durableId="1661732889">
    <w:abstractNumId w:val="15"/>
  </w:num>
  <w:num w:numId="25" w16cid:durableId="1584757606">
    <w:abstractNumId w:val="16"/>
  </w:num>
  <w:num w:numId="26" w16cid:durableId="1583643723">
    <w:abstractNumId w:val="19"/>
  </w:num>
  <w:num w:numId="27" w16cid:durableId="2095281836">
    <w:abstractNumId w:val="23"/>
  </w:num>
  <w:num w:numId="28" w16cid:durableId="1193113896">
    <w:abstractNumId w:val="23"/>
  </w:num>
  <w:num w:numId="29" w16cid:durableId="139269068">
    <w:abstractNumId w:val="10"/>
  </w:num>
  <w:num w:numId="30" w16cid:durableId="395512351">
    <w:abstractNumId w:val="23"/>
  </w:num>
  <w:num w:numId="31" w16cid:durableId="284848317">
    <w:abstractNumId w:val="23"/>
  </w:num>
  <w:num w:numId="32" w16cid:durableId="235088767">
    <w:abstractNumId w:val="23"/>
  </w:num>
  <w:num w:numId="33" w16cid:durableId="1466312180">
    <w:abstractNumId w:val="23"/>
  </w:num>
  <w:num w:numId="34" w16cid:durableId="1614677401">
    <w:abstractNumId w:val="23"/>
  </w:num>
  <w:num w:numId="35" w16cid:durableId="728069580">
    <w:abstractNumId w:val="22"/>
  </w:num>
  <w:num w:numId="36" w16cid:durableId="1733774677">
    <w:abstractNumId w:val="23"/>
  </w:num>
  <w:num w:numId="37" w16cid:durableId="38748124">
    <w:abstractNumId w:val="1"/>
  </w:num>
  <w:num w:numId="38" w16cid:durableId="748045536">
    <w:abstractNumId w:val="23"/>
  </w:num>
  <w:num w:numId="39" w16cid:durableId="116797421">
    <w:abstractNumId w:val="23"/>
  </w:num>
  <w:num w:numId="40" w16cid:durableId="913126287">
    <w:abstractNumId w:val="23"/>
  </w:num>
  <w:num w:numId="41" w16cid:durableId="36267737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48E7"/>
    <w:rsid w:val="00010747"/>
    <w:rsid w:val="00020CD9"/>
    <w:rsid w:val="00030972"/>
    <w:rsid w:val="000372FD"/>
    <w:rsid w:val="0004219D"/>
    <w:rsid w:val="00044278"/>
    <w:rsid w:val="000476F1"/>
    <w:rsid w:val="00053CCB"/>
    <w:rsid w:val="00065F1F"/>
    <w:rsid w:val="000770E5"/>
    <w:rsid w:val="00081FF8"/>
    <w:rsid w:val="00096A12"/>
    <w:rsid w:val="000979FB"/>
    <w:rsid w:val="000A03CA"/>
    <w:rsid w:val="000A1B65"/>
    <w:rsid w:val="000A3C63"/>
    <w:rsid w:val="000A53F7"/>
    <w:rsid w:val="000A696F"/>
    <w:rsid w:val="000B298B"/>
    <w:rsid w:val="000B4A66"/>
    <w:rsid w:val="000B4F70"/>
    <w:rsid w:val="000C22B2"/>
    <w:rsid w:val="000C4C54"/>
    <w:rsid w:val="000D33D1"/>
    <w:rsid w:val="000D7F15"/>
    <w:rsid w:val="000E072E"/>
    <w:rsid w:val="000E3079"/>
    <w:rsid w:val="000E43B8"/>
    <w:rsid w:val="000F61FC"/>
    <w:rsid w:val="0011183B"/>
    <w:rsid w:val="001151BE"/>
    <w:rsid w:val="00117E33"/>
    <w:rsid w:val="001207BA"/>
    <w:rsid w:val="0012149D"/>
    <w:rsid w:val="001243E4"/>
    <w:rsid w:val="001312C5"/>
    <w:rsid w:val="001412E7"/>
    <w:rsid w:val="0014613A"/>
    <w:rsid w:val="00151A23"/>
    <w:rsid w:val="001572FE"/>
    <w:rsid w:val="001619B9"/>
    <w:rsid w:val="001635E1"/>
    <w:rsid w:val="00172ADE"/>
    <w:rsid w:val="00173022"/>
    <w:rsid w:val="001778AD"/>
    <w:rsid w:val="00185DF1"/>
    <w:rsid w:val="001970D6"/>
    <w:rsid w:val="001A13B3"/>
    <w:rsid w:val="001B0C82"/>
    <w:rsid w:val="001B6A16"/>
    <w:rsid w:val="001C1AE8"/>
    <w:rsid w:val="001C3654"/>
    <w:rsid w:val="001C49BD"/>
    <w:rsid w:val="001D0906"/>
    <w:rsid w:val="001D6B74"/>
    <w:rsid w:val="001D78AD"/>
    <w:rsid w:val="001E13DE"/>
    <w:rsid w:val="001E6A0B"/>
    <w:rsid w:val="001F076C"/>
    <w:rsid w:val="001F18B0"/>
    <w:rsid w:val="001F3AF8"/>
    <w:rsid w:val="00206093"/>
    <w:rsid w:val="00206A83"/>
    <w:rsid w:val="00206ED9"/>
    <w:rsid w:val="00207AE3"/>
    <w:rsid w:val="00207D96"/>
    <w:rsid w:val="002145C4"/>
    <w:rsid w:val="00215A7B"/>
    <w:rsid w:val="00222B51"/>
    <w:rsid w:val="00222F7C"/>
    <w:rsid w:val="00225ABC"/>
    <w:rsid w:val="00233270"/>
    <w:rsid w:val="00235704"/>
    <w:rsid w:val="0024446F"/>
    <w:rsid w:val="00247D71"/>
    <w:rsid w:val="00250E3A"/>
    <w:rsid w:val="002560D7"/>
    <w:rsid w:val="00257809"/>
    <w:rsid w:val="002674B0"/>
    <w:rsid w:val="002700FB"/>
    <w:rsid w:val="002808FD"/>
    <w:rsid w:val="002812A2"/>
    <w:rsid w:val="002814B2"/>
    <w:rsid w:val="002911C9"/>
    <w:rsid w:val="00292A77"/>
    <w:rsid w:val="002B1B58"/>
    <w:rsid w:val="002B5710"/>
    <w:rsid w:val="002B6D42"/>
    <w:rsid w:val="002C11FD"/>
    <w:rsid w:val="002C29B6"/>
    <w:rsid w:val="002E22FB"/>
    <w:rsid w:val="002E546C"/>
    <w:rsid w:val="002E7740"/>
    <w:rsid w:val="002E7BAC"/>
    <w:rsid w:val="003024BE"/>
    <w:rsid w:val="003043B7"/>
    <w:rsid w:val="00311FBA"/>
    <w:rsid w:val="0031332E"/>
    <w:rsid w:val="00315D34"/>
    <w:rsid w:val="00316B2D"/>
    <w:rsid w:val="00323771"/>
    <w:rsid w:val="00326098"/>
    <w:rsid w:val="00327D68"/>
    <w:rsid w:val="00331B64"/>
    <w:rsid w:val="00332914"/>
    <w:rsid w:val="003446D5"/>
    <w:rsid w:val="00345CD9"/>
    <w:rsid w:val="00345E2E"/>
    <w:rsid w:val="00350025"/>
    <w:rsid w:val="00350039"/>
    <w:rsid w:val="00353387"/>
    <w:rsid w:val="00354BA8"/>
    <w:rsid w:val="00360971"/>
    <w:rsid w:val="003671EE"/>
    <w:rsid w:val="00367551"/>
    <w:rsid w:val="003738FC"/>
    <w:rsid w:val="00373E82"/>
    <w:rsid w:val="00376E1F"/>
    <w:rsid w:val="00377DD1"/>
    <w:rsid w:val="003828C6"/>
    <w:rsid w:val="00385B7A"/>
    <w:rsid w:val="00394C5D"/>
    <w:rsid w:val="003A5529"/>
    <w:rsid w:val="003B5C5E"/>
    <w:rsid w:val="003C415F"/>
    <w:rsid w:val="003D3A83"/>
    <w:rsid w:val="003D4CD2"/>
    <w:rsid w:val="003D5632"/>
    <w:rsid w:val="003E0A5C"/>
    <w:rsid w:val="003E2A27"/>
    <w:rsid w:val="003E4B9E"/>
    <w:rsid w:val="003E6B46"/>
    <w:rsid w:val="003F4C3A"/>
    <w:rsid w:val="003F5A55"/>
    <w:rsid w:val="004030B9"/>
    <w:rsid w:val="00411C1E"/>
    <w:rsid w:val="0041462A"/>
    <w:rsid w:val="00416B19"/>
    <w:rsid w:val="004170F1"/>
    <w:rsid w:val="00425463"/>
    <w:rsid w:val="00433408"/>
    <w:rsid w:val="00440046"/>
    <w:rsid w:val="0044125E"/>
    <w:rsid w:val="00452CB7"/>
    <w:rsid w:val="004628CD"/>
    <w:rsid w:val="00483716"/>
    <w:rsid w:val="00484374"/>
    <w:rsid w:val="0049048E"/>
    <w:rsid w:val="00494DA1"/>
    <w:rsid w:val="0049563C"/>
    <w:rsid w:val="00497DD2"/>
    <w:rsid w:val="004A19DD"/>
    <w:rsid w:val="004A5BB4"/>
    <w:rsid w:val="004B023C"/>
    <w:rsid w:val="004B3434"/>
    <w:rsid w:val="004B359B"/>
    <w:rsid w:val="004C0963"/>
    <w:rsid w:val="004D3A0A"/>
    <w:rsid w:val="004E094F"/>
    <w:rsid w:val="004E2C97"/>
    <w:rsid w:val="004F0998"/>
    <w:rsid w:val="004F336A"/>
    <w:rsid w:val="004F5772"/>
    <w:rsid w:val="004F69ED"/>
    <w:rsid w:val="004F728F"/>
    <w:rsid w:val="00502228"/>
    <w:rsid w:val="00502C7C"/>
    <w:rsid w:val="005064F0"/>
    <w:rsid w:val="00506FE9"/>
    <w:rsid w:val="0052315E"/>
    <w:rsid w:val="00526B1A"/>
    <w:rsid w:val="00530E38"/>
    <w:rsid w:val="005314E3"/>
    <w:rsid w:val="00535DDB"/>
    <w:rsid w:val="00544487"/>
    <w:rsid w:val="00557F93"/>
    <w:rsid w:val="00560B71"/>
    <w:rsid w:val="00562D8A"/>
    <w:rsid w:val="0056383D"/>
    <w:rsid w:val="00563EDF"/>
    <w:rsid w:val="00567C57"/>
    <w:rsid w:val="00570B10"/>
    <w:rsid w:val="00571DB3"/>
    <w:rsid w:val="00576C56"/>
    <w:rsid w:val="005811E3"/>
    <w:rsid w:val="00592844"/>
    <w:rsid w:val="005A1391"/>
    <w:rsid w:val="005A20C0"/>
    <w:rsid w:val="005A3938"/>
    <w:rsid w:val="005B6CB0"/>
    <w:rsid w:val="005C24E9"/>
    <w:rsid w:val="005C332C"/>
    <w:rsid w:val="005C7596"/>
    <w:rsid w:val="005D29CF"/>
    <w:rsid w:val="005D52D1"/>
    <w:rsid w:val="005D67B9"/>
    <w:rsid w:val="005E59E6"/>
    <w:rsid w:val="005F361C"/>
    <w:rsid w:val="005F570E"/>
    <w:rsid w:val="005F5852"/>
    <w:rsid w:val="006012D6"/>
    <w:rsid w:val="00603DC1"/>
    <w:rsid w:val="006040A4"/>
    <w:rsid w:val="00605892"/>
    <w:rsid w:val="006108A2"/>
    <w:rsid w:val="00611203"/>
    <w:rsid w:val="006200A2"/>
    <w:rsid w:val="0062388F"/>
    <w:rsid w:val="00626546"/>
    <w:rsid w:val="00627411"/>
    <w:rsid w:val="00631972"/>
    <w:rsid w:val="00645CCB"/>
    <w:rsid w:val="00654970"/>
    <w:rsid w:val="00656560"/>
    <w:rsid w:val="0066301B"/>
    <w:rsid w:val="00674E06"/>
    <w:rsid w:val="00676BB6"/>
    <w:rsid w:val="00684F54"/>
    <w:rsid w:val="0068529E"/>
    <w:rsid w:val="00686050"/>
    <w:rsid w:val="0069609A"/>
    <w:rsid w:val="00696FC5"/>
    <w:rsid w:val="006A0EBD"/>
    <w:rsid w:val="006A1624"/>
    <w:rsid w:val="006A25A2"/>
    <w:rsid w:val="006A29DA"/>
    <w:rsid w:val="006A2EFF"/>
    <w:rsid w:val="006A620E"/>
    <w:rsid w:val="006B0D4F"/>
    <w:rsid w:val="006C0697"/>
    <w:rsid w:val="006C18C0"/>
    <w:rsid w:val="006C1C70"/>
    <w:rsid w:val="006C6ED7"/>
    <w:rsid w:val="006C7845"/>
    <w:rsid w:val="006D1B77"/>
    <w:rsid w:val="006D31C4"/>
    <w:rsid w:val="006D4E86"/>
    <w:rsid w:val="006E0C34"/>
    <w:rsid w:val="006F0CF5"/>
    <w:rsid w:val="006F2DBC"/>
    <w:rsid w:val="006F5567"/>
    <w:rsid w:val="00707D0D"/>
    <w:rsid w:val="00710C53"/>
    <w:rsid w:val="007116C9"/>
    <w:rsid w:val="00727E08"/>
    <w:rsid w:val="00736BF0"/>
    <w:rsid w:val="00740793"/>
    <w:rsid w:val="00742361"/>
    <w:rsid w:val="00742CEE"/>
    <w:rsid w:val="00747A70"/>
    <w:rsid w:val="00756F58"/>
    <w:rsid w:val="007576F0"/>
    <w:rsid w:val="00762CA6"/>
    <w:rsid w:val="00763394"/>
    <w:rsid w:val="00767D16"/>
    <w:rsid w:val="0077516A"/>
    <w:rsid w:val="00782F44"/>
    <w:rsid w:val="007927E8"/>
    <w:rsid w:val="00797E90"/>
    <w:rsid w:val="007A0952"/>
    <w:rsid w:val="007A2BBE"/>
    <w:rsid w:val="007A3C5C"/>
    <w:rsid w:val="007A489A"/>
    <w:rsid w:val="007C2B21"/>
    <w:rsid w:val="007D0614"/>
    <w:rsid w:val="007D2A1D"/>
    <w:rsid w:val="007D3AF4"/>
    <w:rsid w:val="007E25D1"/>
    <w:rsid w:val="007F6F24"/>
    <w:rsid w:val="00802A88"/>
    <w:rsid w:val="00813F32"/>
    <w:rsid w:val="008216A7"/>
    <w:rsid w:val="008310EC"/>
    <w:rsid w:val="00836B92"/>
    <w:rsid w:val="00843675"/>
    <w:rsid w:val="00845E13"/>
    <w:rsid w:val="00850F93"/>
    <w:rsid w:val="0085707F"/>
    <w:rsid w:val="0086306D"/>
    <w:rsid w:val="008641E0"/>
    <w:rsid w:val="00864987"/>
    <w:rsid w:val="008665AC"/>
    <w:rsid w:val="008756E3"/>
    <w:rsid w:val="00880BB6"/>
    <w:rsid w:val="00882951"/>
    <w:rsid w:val="00882F3B"/>
    <w:rsid w:val="008867F5"/>
    <w:rsid w:val="008A5E61"/>
    <w:rsid w:val="008A5E64"/>
    <w:rsid w:val="008B100C"/>
    <w:rsid w:val="008C2872"/>
    <w:rsid w:val="008C297F"/>
    <w:rsid w:val="008C451A"/>
    <w:rsid w:val="008C4A8C"/>
    <w:rsid w:val="008C7DA8"/>
    <w:rsid w:val="008D167F"/>
    <w:rsid w:val="008D6FBA"/>
    <w:rsid w:val="008E3849"/>
    <w:rsid w:val="008E48D6"/>
    <w:rsid w:val="008F047B"/>
    <w:rsid w:val="009039E2"/>
    <w:rsid w:val="00904110"/>
    <w:rsid w:val="00905DBA"/>
    <w:rsid w:val="009101D9"/>
    <w:rsid w:val="00915F23"/>
    <w:rsid w:val="009223E0"/>
    <w:rsid w:val="009233CD"/>
    <w:rsid w:val="009234BD"/>
    <w:rsid w:val="00937CD3"/>
    <w:rsid w:val="00944899"/>
    <w:rsid w:val="00950253"/>
    <w:rsid w:val="00951162"/>
    <w:rsid w:val="00952BD4"/>
    <w:rsid w:val="00953FEB"/>
    <w:rsid w:val="00954AF3"/>
    <w:rsid w:val="00971E5B"/>
    <w:rsid w:val="009749C5"/>
    <w:rsid w:val="00985829"/>
    <w:rsid w:val="00985A68"/>
    <w:rsid w:val="009921CF"/>
    <w:rsid w:val="0099238A"/>
    <w:rsid w:val="00997E7E"/>
    <w:rsid w:val="009A7872"/>
    <w:rsid w:val="009B08B8"/>
    <w:rsid w:val="009B2755"/>
    <w:rsid w:val="009B5FBE"/>
    <w:rsid w:val="009B742B"/>
    <w:rsid w:val="009C02C7"/>
    <w:rsid w:val="009C39D3"/>
    <w:rsid w:val="009C41C3"/>
    <w:rsid w:val="009C51B2"/>
    <w:rsid w:val="009D1D14"/>
    <w:rsid w:val="009D62E6"/>
    <w:rsid w:val="009E0F7F"/>
    <w:rsid w:val="009E1FD1"/>
    <w:rsid w:val="009F3450"/>
    <w:rsid w:val="00A13023"/>
    <w:rsid w:val="00A1344D"/>
    <w:rsid w:val="00A14268"/>
    <w:rsid w:val="00A163AF"/>
    <w:rsid w:val="00A22166"/>
    <w:rsid w:val="00A22928"/>
    <w:rsid w:val="00A300C2"/>
    <w:rsid w:val="00A32502"/>
    <w:rsid w:val="00A34D5F"/>
    <w:rsid w:val="00A34DD5"/>
    <w:rsid w:val="00A36084"/>
    <w:rsid w:val="00A40C89"/>
    <w:rsid w:val="00A412D8"/>
    <w:rsid w:val="00A609B4"/>
    <w:rsid w:val="00A60EDA"/>
    <w:rsid w:val="00A71E70"/>
    <w:rsid w:val="00A73603"/>
    <w:rsid w:val="00A73B25"/>
    <w:rsid w:val="00A73F5D"/>
    <w:rsid w:val="00A744C3"/>
    <w:rsid w:val="00A80313"/>
    <w:rsid w:val="00A82D0A"/>
    <w:rsid w:val="00A90A03"/>
    <w:rsid w:val="00A91E3C"/>
    <w:rsid w:val="00A95C89"/>
    <w:rsid w:val="00A966B3"/>
    <w:rsid w:val="00AA38BE"/>
    <w:rsid w:val="00AA418E"/>
    <w:rsid w:val="00AA61F3"/>
    <w:rsid w:val="00AB2E98"/>
    <w:rsid w:val="00AC1DDF"/>
    <w:rsid w:val="00AC5A4F"/>
    <w:rsid w:val="00AC73EB"/>
    <w:rsid w:val="00AD1F6D"/>
    <w:rsid w:val="00AD6C0F"/>
    <w:rsid w:val="00AD76C7"/>
    <w:rsid w:val="00AE0197"/>
    <w:rsid w:val="00AE203C"/>
    <w:rsid w:val="00B005FD"/>
    <w:rsid w:val="00B03F1E"/>
    <w:rsid w:val="00B04366"/>
    <w:rsid w:val="00B0732F"/>
    <w:rsid w:val="00B07371"/>
    <w:rsid w:val="00B218D8"/>
    <w:rsid w:val="00B25862"/>
    <w:rsid w:val="00B33171"/>
    <w:rsid w:val="00B36451"/>
    <w:rsid w:val="00B40C8C"/>
    <w:rsid w:val="00B4264C"/>
    <w:rsid w:val="00B42B04"/>
    <w:rsid w:val="00B4471C"/>
    <w:rsid w:val="00B462A8"/>
    <w:rsid w:val="00B4716B"/>
    <w:rsid w:val="00B47FE2"/>
    <w:rsid w:val="00B55450"/>
    <w:rsid w:val="00B640B2"/>
    <w:rsid w:val="00B67572"/>
    <w:rsid w:val="00B82667"/>
    <w:rsid w:val="00B86D17"/>
    <w:rsid w:val="00B9327E"/>
    <w:rsid w:val="00B94B7A"/>
    <w:rsid w:val="00B94F47"/>
    <w:rsid w:val="00BA2A9C"/>
    <w:rsid w:val="00BA3936"/>
    <w:rsid w:val="00BA4BEC"/>
    <w:rsid w:val="00BB0B58"/>
    <w:rsid w:val="00BB15BB"/>
    <w:rsid w:val="00BB21AF"/>
    <w:rsid w:val="00BB25BE"/>
    <w:rsid w:val="00BB5487"/>
    <w:rsid w:val="00BB6711"/>
    <w:rsid w:val="00BC69F8"/>
    <w:rsid w:val="00BC6C9E"/>
    <w:rsid w:val="00BD0F9A"/>
    <w:rsid w:val="00BD3D2E"/>
    <w:rsid w:val="00BD62EB"/>
    <w:rsid w:val="00BE4CF8"/>
    <w:rsid w:val="00BF129A"/>
    <w:rsid w:val="00BF2928"/>
    <w:rsid w:val="00BF2A9D"/>
    <w:rsid w:val="00BF3F13"/>
    <w:rsid w:val="00BF4542"/>
    <w:rsid w:val="00C01746"/>
    <w:rsid w:val="00C05507"/>
    <w:rsid w:val="00C063A2"/>
    <w:rsid w:val="00C14AA5"/>
    <w:rsid w:val="00C15560"/>
    <w:rsid w:val="00C15F3B"/>
    <w:rsid w:val="00C16293"/>
    <w:rsid w:val="00C23F8D"/>
    <w:rsid w:val="00C24F3A"/>
    <w:rsid w:val="00C35814"/>
    <w:rsid w:val="00C37D05"/>
    <w:rsid w:val="00C41103"/>
    <w:rsid w:val="00C50292"/>
    <w:rsid w:val="00C57830"/>
    <w:rsid w:val="00C6631C"/>
    <w:rsid w:val="00C72709"/>
    <w:rsid w:val="00C72EB5"/>
    <w:rsid w:val="00C822D3"/>
    <w:rsid w:val="00C90E44"/>
    <w:rsid w:val="00C94327"/>
    <w:rsid w:val="00C95C3E"/>
    <w:rsid w:val="00C95D85"/>
    <w:rsid w:val="00CA1261"/>
    <w:rsid w:val="00CA5891"/>
    <w:rsid w:val="00CB3DB4"/>
    <w:rsid w:val="00CC596C"/>
    <w:rsid w:val="00CD0D2A"/>
    <w:rsid w:val="00CD5271"/>
    <w:rsid w:val="00CD6B31"/>
    <w:rsid w:val="00CE0C30"/>
    <w:rsid w:val="00CE1593"/>
    <w:rsid w:val="00CF4AA1"/>
    <w:rsid w:val="00D0171B"/>
    <w:rsid w:val="00D04A74"/>
    <w:rsid w:val="00D06F79"/>
    <w:rsid w:val="00D0762E"/>
    <w:rsid w:val="00D137DC"/>
    <w:rsid w:val="00D163E9"/>
    <w:rsid w:val="00D16BD7"/>
    <w:rsid w:val="00D17BD4"/>
    <w:rsid w:val="00D20F89"/>
    <w:rsid w:val="00D22B29"/>
    <w:rsid w:val="00D30FF2"/>
    <w:rsid w:val="00D318DA"/>
    <w:rsid w:val="00D41D9D"/>
    <w:rsid w:val="00D431A7"/>
    <w:rsid w:val="00D5730E"/>
    <w:rsid w:val="00D67A74"/>
    <w:rsid w:val="00D67BD5"/>
    <w:rsid w:val="00D750C8"/>
    <w:rsid w:val="00D82DAA"/>
    <w:rsid w:val="00D864E9"/>
    <w:rsid w:val="00DA290C"/>
    <w:rsid w:val="00DA3E2A"/>
    <w:rsid w:val="00DA5EA3"/>
    <w:rsid w:val="00DB23D5"/>
    <w:rsid w:val="00DB3C50"/>
    <w:rsid w:val="00DB5C42"/>
    <w:rsid w:val="00DD75B7"/>
    <w:rsid w:val="00DE02AC"/>
    <w:rsid w:val="00DE1D3A"/>
    <w:rsid w:val="00DE4AF8"/>
    <w:rsid w:val="00DE79A2"/>
    <w:rsid w:val="00DF227A"/>
    <w:rsid w:val="00DF48E1"/>
    <w:rsid w:val="00DF6A75"/>
    <w:rsid w:val="00DF70C7"/>
    <w:rsid w:val="00DF788B"/>
    <w:rsid w:val="00E03390"/>
    <w:rsid w:val="00E0382A"/>
    <w:rsid w:val="00E04B10"/>
    <w:rsid w:val="00E0757A"/>
    <w:rsid w:val="00E10274"/>
    <w:rsid w:val="00E10D40"/>
    <w:rsid w:val="00E138A7"/>
    <w:rsid w:val="00E15974"/>
    <w:rsid w:val="00E25917"/>
    <w:rsid w:val="00E30239"/>
    <w:rsid w:val="00E33E6F"/>
    <w:rsid w:val="00E36525"/>
    <w:rsid w:val="00E54C1F"/>
    <w:rsid w:val="00E55558"/>
    <w:rsid w:val="00E600E1"/>
    <w:rsid w:val="00E60DC4"/>
    <w:rsid w:val="00E6366E"/>
    <w:rsid w:val="00E66CB0"/>
    <w:rsid w:val="00E715F0"/>
    <w:rsid w:val="00E73DE2"/>
    <w:rsid w:val="00E76135"/>
    <w:rsid w:val="00E80512"/>
    <w:rsid w:val="00E93FB3"/>
    <w:rsid w:val="00EA243C"/>
    <w:rsid w:val="00EA4A3A"/>
    <w:rsid w:val="00EA5112"/>
    <w:rsid w:val="00EA5BC0"/>
    <w:rsid w:val="00EB6162"/>
    <w:rsid w:val="00EC1870"/>
    <w:rsid w:val="00EC43CA"/>
    <w:rsid w:val="00ED1230"/>
    <w:rsid w:val="00ED4090"/>
    <w:rsid w:val="00EE0214"/>
    <w:rsid w:val="00EE1280"/>
    <w:rsid w:val="00EE1634"/>
    <w:rsid w:val="00EE3C52"/>
    <w:rsid w:val="00F00284"/>
    <w:rsid w:val="00F00FD2"/>
    <w:rsid w:val="00F018C1"/>
    <w:rsid w:val="00F05768"/>
    <w:rsid w:val="00F05A45"/>
    <w:rsid w:val="00F140AB"/>
    <w:rsid w:val="00F1513F"/>
    <w:rsid w:val="00F17916"/>
    <w:rsid w:val="00F20532"/>
    <w:rsid w:val="00F24DDE"/>
    <w:rsid w:val="00F3035D"/>
    <w:rsid w:val="00F3626E"/>
    <w:rsid w:val="00F44730"/>
    <w:rsid w:val="00F448A9"/>
    <w:rsid w:val="00F62B60"/>
    <w:rsid w:val="00F71176"/>
    <w:rsid w:val="00F72088"/>
    <w:rsid w:val="00F755DB"/>
    <w:rsid w:val="00F75823"/>
    <w:rsid w:val="00F768BD"/>
    <w:rsid w:val="00F863EF"/>
    <w:rsid w:val="00F90DFE"/>
    <w:rsid w:val="00F9258E"/>
    <w:rsid w:val="00F940EB"/>
    <w:rsid w:val="00F96653"/>
    <w:rsid w:val="00FA0EB8"/>
    <w:rsid w:val="00FB07E8"/>
    <w:rsid w:val="00FB09BE"/>
    <w:rsid w:val="00FB2DF8"/>
    <w:rsid w:val="00FC3246"/>
    <w:rsid w:val="00FC4711"/>
    <w:rsid w:val="00FC48E7"/>
    <w:rsid w:val="00FC6BF7"/>
    <w:rsid w:val="00FC70E6"/>
    <w:rsid w:val="00FE6865"/>
    <w:rsid w:val="00FF117F"/>
    <w:rsid w:val="00FF781E"/>
    <w:rsid w:val="00FF7A7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6B3C68"/>
  <w15:chartTrackingRefBased/>
  <w15:docId w15:val="{4C622388-099C-49B1-9E50-D06899D526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lang w:val="id-ID"/>
    </w:rPr>
  </w:style>
  <w:style w:type="paragraph" w:styleId="Judul1">
    <w:name w:val="heading 1"/>
    <w:basedOn w:val="Normal"/>
    <w:next w:val="Normal"/>
    <w:link w:val="Judul1KAR"/>
    <w:uiPriority w:val="9"/>
    <w:qFormat/>
    <w:rsid w:val="00FC48E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Judul2">
    <w:name w:val="heading 2"/>
    <w:basedOn w:val="Normal"/>
    <w:next w:val="Normal"/>
    <w:link w:val="Judul2KAR"/>
    <w:uiPriority w:val="9"/>
    <w:semiHidden/>
    <w:unhideWhenUsed/>
    <w:qFormat/>
    <w:rsid w:val="00FC48E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Judul3">
    <w:name w:val="heading 3"/>
    <w:basedOn w:val="Normal"/>
    <w:next w:val="Normal"/>
    <w:link w:val="Judul3KAR"/>
    <w:uiPriority w:val="9"/>
    <w:semiHidden/>
    <w:unhideWhenUsed/>
    <w:qFormat/>
    <w:rsid w:val="00FC48E7"/>
    <w:pPr>
      <w:keepNext/>
      <w:keepLines/>
      <w:spacing w:before="160" w:after="80"/>
      <w:outlineLvl w:val="2"/>
    </w:pPr>
    <w:rPr>
      <w:rFonts w:eastAsiaTheme="majorEastAsia" w:cstheme="majorBidi"/>
      <w:color w:val="2F5496" w:themeColor="accent1" w:themeShade="BF"/>
      <w:sz w:val="28"/>
      <w:szCs w:val="28"/>
    </w:rPr>
  </w:style>
  <w:style w:type="paragraph" w:styleId="Judul4">
    <w:name w:val="heading 4"/>
    <w:basedOn w:val="Normal"/>
    <w:next w:val="Normal"/>
    <w:link w:val="Judul4KAR"/>
    <w:uiPriority w:val="9"/>
    <w:semiHidden/>
    <w:unhideWhenUsed/>
    <w:qFormat/>
    <w:rsid w:val="00FC48E7"/>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FC48E7"/>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FC48E7"/>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FC48E7"/>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FC48E7"/>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FC48E7"/>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FC48E7"/>
    <w:rPr>
      <w:rFonts w:asciiTheme="majorHAnsi" w:eastAsiaTheme="majorEastAsia" w:hAnsiTheme="majorHAnsi" w:cstheme="majorBidi"/>
      <w:color w:val="2F5496" w:themeColor="accent1" w:themeShade="BF"/>
      <w:sz w:val="40"/>
      <w:szCs w:val="40"/>
      <w:lang w:val="id-ID"/>
    </w:rPr>
  </w:style>
  <w:style w:type="character" w:customStyle="1" w:styleId="Judul2KAR">
    <w:name w:val="Judul 2 KAR"/>
    <w:basedOn w:val="FontParagrafDefault"/>
    <w:link w:val="Judul2"/>
    <w:uiPriority w:val="9"/>
    <w:semiHidden/>
    <w:rsid w:val="00FC48E7"/>
    <w:rPr>
      <w:rFonts w:asciiTheme="majorHAnsi" w:eastAsiaTheme="majorEastAsia" w:hAnsiTheme="majorHAnsi" w:cstheme="majorBidi"/>
      <w:color w:val="2F5496" w:themeColor="accent1" w:themeShade="BF"/>
      <w:sz w:val="32"/>
      <w:szCs w:val="32"/>
      <w:lang w:val="id-ID"/>
    </w:rPr>
  </w:style>
  <w:style w:type="character" w:customStyle="1" w:styleId="Judul3KAR">
    <w:name w:val="Judul 3 KAR"/>
    <w:basedOn w:val="FontParagrafDefault"/>
    <w:link w:val="Judul3"/>
    <w:uiPriority w:val="9"/>
    <w:semiHidden/>
    <w:rsid w:val="00FC48E7"/>
    <w:rPr>
      <w:rFonts w:eastAsiaTheme="majorEastAsia" w:cstheme="majorBidi"/>
      <w:color w:val="2F5496" w:themeColor="accent1" w:themeShade="BF"/>
      <w:sz w:val="28"/>
      <w:szCs w:val="28"/>
      <w:lang w:val="id-ID"/>
    </w:rPr>
  </w:style>
  <w:style w:type="character" w:customStyle="1" w:styleId="Judul4KAR">
    <w:name w:val="Judul 4 KAR"/>
    <w:basedOn w:val="FontParagrafDefault"/>
    <w:link w:val="Judul4"/>
    <w:uiPriority w:val="9"/>
    <w:semiHidden/>
    <w:rsid w:val="00FC48E7"/>
    <w:rPr>
      <w:rFonts w:eastAsiaTheme="majorEastAsia" w:cstheme="majorBidi"/>
      <w:i/>
      <w:iCs/>
      <w:color w:val="2F5496" w:themeColor="accent1" w:themeShade="BF"/>
      <w:lang w:val="id-ID"/>
    </w:rPr>
  </w:style>
  <w:style w:type="character" w:customStyle="1" w:styleId="Judul5KAR">
    <w:name w:val="Judul 5 KAR"/>
    <w:basedOn w:val="FontParagrafDefault"/>
    <w:link w:val="Judul5"/>
    <w:uiPriority w:val="9"/>
    <w:semiHidden/>
    <w:rsid w:val="00FC48E7"/>
    <w:rPr>
      <w:rFonts w:eastAsiaTheme="majorEastAsia" w:cstheme="majorBidi"/>
      <w:color w:val="2F5496" w:themeColor="accent1" w:themeShade="BF"/>
      <w:lang w:val="id-ID"/>
    </w:rPr>
  </w:style>
  <w:style w:type="character" w:customStyle="1" w:styleId="Judul6KAR">
    <w:name w:val="Judul 6 KAR"/>
    <w:basedOn w:val="FontParagrafDefault"/>
    <w:link w:val="Judul6"/>
    <w:uiPriority w:val="9"/>
    <w:semiHidden/>
    <w:rsid w:val="00FC48E7"/>
    <w:rPr>
      <w:rFonts w:eastAsiaTheme="majorEastAsia" w:cstheme="majorBidi"/>
      <w:i/>
      <w:iCs/>
      <w:color w:val="595959" w:themeColor="text1" w:themeTint="A6"/>
      <w:lang w:val="id-ID"/>
    </w:rPr>
  </w:style>
  <w:style w:type="character" w:customStyle="1" w:styleId="Judul7KAR">
    <w:name w:val="Judul 7 KAR"/>
    <w:basedOn w:val="FontParagrafDefault"/>
    <w:link w:val="Judul7"/>
    <w:uiPriority w:val="9"/>
    <w:semiHidden/>
    <w:rsid w:val="00FC48E7"/>
    <w:rPr>
      <w:rFonts w:eastAsiaTheme="majorEastAsia" w:cstheme="majorBidi"/>
      <w:color w:val="595959" w:themeColor="text1" w:themeTint="A6"/>
      <w:lang w:val="id-ID"/>
    </w:rPr>
  </w:style>
  <w:style w:type="character" w:customStyle="1" w:styleId="Judul8KAR">
    <w:name w:val="Judul 8 KAR"/>
    <w:basedOn w:val="FontParagrafDefault"/>
    <w:link w:val="Judul8"/>
    <w:uiPriority w:val="9"/>
    <w:semiHidden/>
    <w:rsid w:val="00FC48E7"/>
    <w:rPr>
      <w:rFonts w:eastAsiaTheme="majorEastAsia" w:cstheme="majorBidi"/>
      <w:i/>
      <w:iCs/>
      <w:color w:val="272727" w:themeColor="text1" w:themeTint="D8"/>
      <w:lang w:val="id-ID"/>
    </w:rPr>
  </w:style>
  <w:style w:type="character" w:customStyle="1" w:styleId="Judul9KAR">
    <w:name w:val="Judul 9 KAR"/>
    <w:basedOn w:val="FontParagrafDefault"/>
    <w:link w:val="Judul9"/>
    <w:uiPriority w:val="9"/>
    <w:semiHidden/>
    <w:rsid w:val="00FC48E7"/>
    <w:rPr>
      <w:rFonts w:eastAsiaTheme="majorEastAsia" w:cstheme="majorBidi"/>
      <w:color w:val="272727" w:themeColor="text1" w:themeTint="D8"/>
      <w:lang w:val="id-ID"/>
    </w:rPr>
  </w:style>
  <w:style w:type="paragraph" w:styleId="Judul">
    <w:name w:val="Title"/>
    <w:basedOn w:val="Normal"/>
    <w:next w:val="Normal"/>
    <w:link w:val="JudulKAR"/>
    <w:uiPriority w:val="10"/>
    <w:qFormat/>
    <w:rsid w:val="00FC48E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FC48E7"/>
    <w:rPr>
      <w:rFonts w:asciiTheme="majorHAnsi" w:eastAsiaTheme="majorEastAsia" w:hAnsiTheme="majorHAnsi" w:cstheme="majorBidi"/>
      <w:spacing w:val="-10"/>
      <w:kern w:val="28"/>
      <w:sz w:val="56"/>
      <w:szCs w:val="56"/>
      <w:lang w:val="id-ID"/>
    </w:rPr>
  </w:style>
  <w:style w:type="paragraph" w:styleId="Subjudul">
    <w:name w:val="Subtitle"/>
    <w:basedOn w:val="Normal"/>
    <w:next w:val="Normal"/>
    <w:link w:val="SubjudulKAR"/>
    <w:uiPriority w:val="11"/>
    <w:qFormat/>
    <w:rsid w:val="00FC48E7"/>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FC48E7"/>
    <w:rPr>
      <w:rFonts w:eastAsiaTheme="majorEastAsia" w:cstheme="majorBidi"/>
      <w:color w:val="595959" w:themeColor="text1" w:themeTint="A6"/>
      <w:spacing w:val="15"/>
      <w:sz w:val="28"/>
      <w:szCs w:val="28"/>
      <w:lang w:val="id-ID"/>
    </w:rPr>
  </w:style>
  <w:style w:type="paragraph" w:styleId="Kutipan">
    <w:name w:val="Quote"/>
    <w:basedOn w:val="Normal"/>
    <w:next w:val="Normal"/>
    <w:link w:val="KutipanKAR"/>
    <w:uiPriority w:val="29"/>
    <w:qFormat/>
    <w:rsid w:val="00FC48E7"/>
    <w:pPr>
      <w:spacing w:before="160"/>
      <w:jc w:val="center"/>
    </w:pPr>
    <w:rPr>
      <w:i/>
      <w:iCs/>
      <w:color w:val="404040" w:themeColor="text1" w:themeTint="BF"/>
    </w:rPr>
  </w:style>
  <w:style w:type="character" w:customStyle="1" w:styleId="KutipanKAR">
    <w:name w:val="Kutipan KAR"/>
    <w:basedOn w:val="FontParagrafDefault"/>
    <w:link w:val="Kutipan"/>
    <w:uiPriority w:val="29"/>
    <w:rsid w:val="00FC48E7"/>
    <w:rPr>
      <w:i/>
      <w:iCs/>
      <w:color w:val="404040" w:themeColor="text1" w:themeTint="BF"/>
      <w:lang w:val="id-ID"/>
    </w:rPr>
  </w:style>
  <w:style w:type="paragraph" w:styleId="DaftarParagraf">
    <w:name w:val="List Paragraph"/>
    <w:basedOn w:val="Normal"/>
    <w:link w:val="DaftarParagrafKAR"/>
    <w:uiPriority w:val="34"/>
    <w:qFormat/>
    <w:rsid w:val="00FC48E7"/>
    <w:pPr>
      <w:ind w:left="720"/>
      <w:contextualSpacing/>
    </w:pPr>
  </w:style>
  <w:style w:type="character" w:styleId="PenekananKeras">
    <w:name w:val="Intense Emphasis"/>
    <w:basedOn w:val="FontParagrafDefault"/>
    <w:uiPriority w:val="21"/>
    <w:qFormat/>
    <w:rsid w:val="00FC48E7"/>
    <w:rPr>
      <w:i/>
      <w:iCs/>
      <w:color w:val="2F5496" w:themeColor="accent1" w:themeShade="BF"/>
    </w:rPr>
  </w:style>
  <w:style w:type="paragraph" w:styleId="KutipanyangSering">
    <w:name w:val="Intense Quote"/>
    <w:basedOn w:val="Normal"/>
    <w:next w:val="Normal"/>
    <w:link w:val="KutipanyangSeringKAR"/>
    <w:uiPriority w:val="30"/>
    <w:qFormat/>
    <w:rsid w:val="00FC48E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FC48E7"/>
    <w:rPr>
      <w:i/>
      <w:iCs/>
      <w:color w:val="2F5496" w:themeColor="accent1" w:themeShade="BF"/>
      <w:lang w:val="id-ID"/>
    </w:rPr>
  </w:style>
  <w:style w:type="character" w:styleId="ReferensiyangSering">
    <w:name w:val="Intense Reference"/>
    <w:basedOn w:val="FontParagrafDefault"/>
    <w:uiPriority w:val="32"/>
    <w:qFormat/>
    <w:rsid w:val="00FC48E7"/>
    <w:rPr>
      <w:b/>
      <w:bCs/>
      <w:smallCaps/>
      <w:color w:val="2F5496" w:themeColor="accent1" w:themeShade="BF"/>
      <w:spacing w:val="5"/>
    </w:rPr>
  </w:style>
  <w:style w:type="paragraph" w:customStyle="1" w:styleId="text">
    <w:name w:val="text"/>
    <w:basedOn w:val="Normal"/>
    <w:link w:val="textKAR"/>
    <w:qFormat/>
    <w:rsid w:val="00F20532"/>
    <w:pPr>
      <w:spacing w:after="0" w:line="240" w:lineRule="auto"/>
      <w:ind w:firstLine="425"/>
      <w:jc w:val="both"/>
    </w:pPr>
    <w:rPr>
      <w:rFonts w:ascii="Times New Roman" w:hAnsi="Times New Roman" w:cs="Times New Roman"/>
      <w:sz w:val="24"/>
      <w:szCs w:val="24"/>
    </w:rPr>
  </w:style>
  <w:style w:type="character" w:customStyle="1" w:styleId="textKAR">
    <w:name w:val="text KAR"/>
    <w:basedOn w:val="FontParagrafDefault"/>
    <w:link w:val="text"/>
    <w:rsid w:val="00F20532"/>
    <w:rPr>
      <w:rFonts w:ascii="Times New Roman" w:hAnsi="Times New Roman" w:cs="Times New Roman"/>
      <w:sz w:val="24"/>
      <w:szCs w:val="24"/>
      <w:lang w:val="id-ID"/>
    </w:rPr>
  </w:style>
  <w:style w:type="paragraph" w:styleId="Bibliografi">
    <w:name w:val="Bibliography"/>
    <w:basedOn w:val="Normal"/>
    <w:next w:val="Normal"/>
    <w:link w:val="BibliografiKAR"/>
    <w:uiPriority w:val="37"/>
    <w:unhideWhenUsed/>
    <w:rsid w:val="00F05A45"/>
    <w:pPr>
      <w:tabs>
        <w:tab w:val="left" w:pos="384"/>
      </w:tabs>
      <w:spacing w:after="0" w:line="240" w:lineRule="auto"/>
      <w:ind w:left="384" w:hanging="384"/>
    </w:pPr>
  </w:style>
  <w:style w:type="paragraph" w:customStyle="1" w:styleId="1">
    <w:name w:val="1"/>
    <w:basedOn w:val="DaftarParagraf"/>
    <w:link w:val="1KAR"/>
    <w:qFormat/>
    <w:rsid w:val="00FE6865"/>
    <w:pPr>
      <w:numPr>
        <w:numId w:val="1"/>
      </w:numPr>
      <w:spacing w:line="240" w:lineRule="auto"/>
    </w:pPr>
    <w:rPr>
      <w:rFonts w:ascii="Times New Roman" w:hAnsi="Times New Roman" w:cs="Times New Roman"/>
      <w:b/>
      <w:bCs/>
      <w:sz w:val="24"/>
      <w:szCs w:val="24"/>
    </w:rPr>
  </w:style>
  <w:style w:type="character" w:customStyle="1" w:styleId="DaftarParagrafKAR">
    <w:name w:val="Daftar Paragraf KAR"/>
    <w:basedOn w:val="FontParagrafDefault"/>
    <w:link w:val="DaftarParagraf"/>
    <w:uiPriority w:val="34"/>
    <w:rsid w:val="00F05A45"/>
    <w:rPr>
      <w:lang w:val="id-ID"/>
    </w:rPr>
  </w:style>
  <w:style w:type="character" w:customStyle="1" w:styleId="1KAR">
    <w:name w:val="1 KAR"/>
    <w:basedOn w:val="DaftarParagrafKAR"/>
    <w:link w:val="1"/>
    <w:rsid w:val="00FE6865"/>
    <w:rPr>
      <w:rFonts w:ascii="Times New Roman" w:hAnsi="Times New Roman" w:cs="Times New Roman"/>
      <w:b/>
      <w:bCs/>
      <w:sz w:val="24"/>
      <w:szCs w:val="24"/>
      <w:lang w:val="id-ID"/>
    </w:rPr>
  </w:style>
  <w:style w:type="paragraph" w:customStyle="1" w:styleId="textdp">
    <w:name w:val="text(dp)"/>
    <w:basedOn w:val="Bibliografi"/>
    <w:link w:val="textdpKAR"/>
    <w:qFormat/>
    <w:rsid w:val="00FE6865"/>
    <w:pPr>
      <w:tabs>
        <w:tab w:val="clear" w:pos="384"/>
      </w:tabs>
      <w:ind w:left="426" w:hanging="426"/>
      <w:jc w:val="both"/>
    </w:pPr>
    <w:rPr>
      <w:rFonts w:ascii="Times New Roman" w:hAnsi="Times New Roman" w:cs="Times New Roman"/>
      <w:sz w:val="24"/>
      <w:szCs w:val="24"/>
    </w:rPr>
  </w:style>
  <w:style w:type="character" w:customStyle="1" w:styleId="BibliografiKAR">
    <w:name w:val="Bibliografi KAR"/>
    <w:basedOn w:val="FontParagrafDefault"/>
    <w:link w:val="Bibliografi"/>
    <w:uiPriority w:val="37"/>
    <w:rsid w:val="00FE6865"/>
    <w:rPr>
      <w:lang w:val="id-ID"/>
    </w:rPr>
  </w:style>
  <w:style w:type="character" w:customStyle="1" w:styleId="textdpKAR">
    <w:name w:val="text(dp) KAR"/>
    <w:basedOn w:val="BibliografiKAR"/>
    <w:link w:val="textdp"/>
    <w:rsid w:val="00FE6865"/>
    <w:rPr>
      <w:rFonts w:ascii="Times New Roman" w:hAnsi="Times New Roman" w:cs="Times New Roman"/>
      <w:sz w:val="24"/>
      <w:szCs w:val="24"/>
      <w:lang w:val="id-ID"/>
    </w:rPr>
  </w:style>
  <w:style w:type="paragraph" w:customStyle="1" w:styleId="taxt">
    <w:name w:val="taxt"/>
    <w:basedOn w:val="Normal"/>
    <w:link w:val="taxtKAR"/>
    <w:rsid w:val="00331B64"/>
    <w:pPr>
      <w:spacing w:after="120" w:line="360" w:lineRule="auto"/>
      <w:ind w:left="221" w:firstLine="442"/>
      <w:jc w:val="both"/>
    </w:pPr>
    <w:rPr>
      <w:rFonts w:ascii="Times New Roman" w:hAnsi="Times New Roman" w:cs="Times New Roman"/>
      <w:sz w:val="24"/>
      <w:szCs w:val="24"/>
    </w:rPr>
  </w:style>
  <w:style w:type="character" w:customStyle="1" w:styleId="taxtKAR">
    <w:name w:val="taxt KAR"/>
    <w:basedOn w:val="FontParagrafDefault"/>
    <w:link w:val="taxt"/>
    <w:rsid w:val="00331B64"/>
    <w:rPr>
      <w:rFonts w:ascii="Times New Roman" w:hAnsi="Times New Roman" w:cs="Times New Roman"/>
      <w:sz w:val="24"/>
      <w:szCs w:val="24"/>
      <w:lang w:val="id-ID"/>
    </w:rPr>
  </w:style>
  <w:style w:type="paragraph" w:styleId="Keterangan">
    <w:name w:val="caption"/>
    <w:basedOn w:val="Normal"/>
    <w:next w:val="Normal"/>
    <w:uiPriority w:val="35"/>
    <w:unhideWhenUsed/>
    <w:qFormat/>
    <w:rsid w:val="00D04A74"/>
    <w:pPr>
      <w:spacing w:after="200" w:line="240" w:lineRule="auto"/>
      <w:jc w:val="center"/>
    </w:pPr>
    <w:rPr>
      <w:rFonts w:ascii="Times New Roman" w:hAnsi="Times New Roman"/>
      <w:b/>
      <w:iCs/>
      <w:color w:val="000000" w:themeColor="text1"/>
      <w:sz w:val="24"/>
      <w:szCs w:val="18"/>
    </w:rPr>
  </w:style>
  <w:style w:type="paragraph" w:customStyle="1" w:styleId="3">
    <w:name w:val="3"/>
    <w:basedOn w:val="Normal"/>
    <w:link w:val="3KAR"/>
    <w:rsid w:val="00BF3F13"/>
    <w:pPr>
      <w:numPr>
        <w:numId w:val="5"/>
      </w:numPr>
    </w:pPr>
  </w:style>
  <w:style w:type="paragraph" w:customStyle="1" w:styleId="BAB3">
    <w:name w:val="BAB3"/>
    <w:basedOn w:val="3"/>
    <w:link w:val="BAB3KAR"/>
    <w:rsid w:val="00BF3F13"/>
    <w:pPr>
      <w:spacing w:line="360" w:lineRule="auto"/>
      <w:jc w:val="both"/>
    </w:pPr>
    <w:rPr>
      <w:rFonts w:ascii="Times New Roman" w:hAnsi="Times New Roman" w:cs="Times New Roman"/>
      <w:b/>
      <w:bCs/>
      <w:sz w:val="24"/>
      <w:szCs w:val="24"/>
    </w:rPr>
  </w:style>
  <w:style w:type="character" w:customStyle="1" w:styleId="BAB3KAR">
    <w:name w:val="BAB3 KAR"/>
    <w:basedOn w:val="FontParagrafDefault"/>
    <w:link w:val="BAB3"/>
    <w:rsid w:val="00BF3F13"/>
    <w:rPr>
      <w:rFonts w:ascii="Times New Roman" w:hAnsi="Times New Roman" w:cs="Times New Roman"/>
      <w:b/>
      <w:bCs/>
      <w:sz w:val="24"/>
      <w:szCs w:val="24"/>
      <w:lang w:val="id-ID"/>
    </w:rPr>
  </w:style>
  <w:style w:type="paragraph" w:customStyle="1" w:styleId="21">
    <w:name w:val="2.1"/>
    <w:basedOn w:val="3"/>
    <w:link w:val="21KAR"/>
    <w:qFormat/>
    <w:rsid w:val="001E6A0B"/>
    <w:pPr>
      <w:spacing w:line="240" w:lineRule="auto"/>
      <w:ind w:left="426" w:hanging="426"/>
    </w:pPr>
    <w:rPr>
      <w:rFonts w:ascii="Times New Roman" w:hAnsi="Times New Roman" w:cs="Times New Roman"/>
      <w:b/>
      <w:bCs/>
      <w:sz w:val="24"/>
      <w:szCs w:val="24"/>
    </w:rPr>
  </w:style>
  <w:style w:type="character" w:customStyle="1" w:styleId="3KAR">
    <w:name w:val="3 KAR"/>
    <w:basedOn w:val="FontParagrafDefault"/>
    <w:link w:val="3"/>
    <w:rsid w:val="00151A23"/>
    <w:rPr>
      <w:lang w:val="id-ID"/>
    </w:rPr>
  </w:style>
  <w:style w:type="character" w:customStyle="1" w:styleId="21KAR">
    <w:name w:val="2.1 KAR"/>
    <w:basedOn w:val="3KAR"/>
    <w:link w:val="21"/>
    <w:rsid w:val="001E6A0B"/>
    <w:rPr>
      <w:rFonts w:ascii="Times New Roman" w:hAnsi="Times New Roman" w:cs="Times New Roman"/>
      <w:b/>
      <w:bCs/>
      <w:sz w:val="24"/>
      <w:szCs w:val="24"/>
      <w:lang w:val="id-ID"/>
    </w:rPr>
  </w:style>
  <w:style w:type="paragraph" w:styleId="Header">
    <w:name w:val="header"/>
    <w:basedOn w:val="Normal"/>
    <w:link w:val="HeaderKAR"/>
    <w:uiPriority w:val="99"/>
    <w:unhideWhenUsed/>
    <w:rsid w:val="00BA3936"/>
    <w:pPr>
      <w:tabs>
        <w:tab w:val="center" w:pos="4513"/>
        <w:tab w:val="right" w:pos="9026"/>
      </w:tabs>
      <w:spacing w:after="0" w:line="240" w:lineRule="auto"/>
    </w:pPr>
  </w:style>
  <w:style w:type="character" w:customStyle="1" w:styleId="HeaderKAR">
    <w:name w:val="Header KAR"/>
    <w:basedOn w:val="FontParagrafDefault"/>
    <w:link w:val="Header"/>
    <w:uiPriority w:val="99"/>
    <w:rsid w:val="00BA3936"/>
    <w:rPr>
      <w:lang w:val="id-ID"/>
    </w:rPr>
  </w:style>
  <w:style w:type="paragraph" w:styleId="Footer">
    <w:name w:val="footer"/>
    <w:basedOn w:val="Normal"/>
    <w:link w:val="FooterKAR"/>
    <w:uiPriority w:val="99"/>
    <w:unhideWhenUsed/>
    <w:rsid w:val="00BA3936"/>
    <w:pPr>
      <w:tabs>
        <w:tab w:val="center" w:pos="4513"/>
        <w:tab w:val="right" w:pos="9026"/>
      </w:tabs>
      <w:spacing w:after="0" w:line="240" w:lineRule="auto"/>
    </w:pPr>
  </w:style>
  <w:style w:type="character" w:customStyle="1" w:styleId="FooterKAR">
    <w:name w:val="Footer KAR"/>
    <w:basedOn w:val="FontParagrafDefault"/>
    <w:link w:val="Footer"/>
    <w:uiPriority w:val="99"/>
    <w:rsid w:val="00BA3936"/>
    <w:rPr>
      <w:lang w:val="id-ID"/>
    </w:rPr>
  </w:style>
  <w:style w:type="paragraph" w:customStyle="1" w:styleId="BAB36">
    <w:name w:val="BAB3.6"/>
    <w:basedOn w:val="DaftarParagraf"/>
    <w:link w:val="BAB36KAR"/>
    <w:rsid w:val="00350025"/>
    <w:pPr>
      <w:numPr>
        <w:numId w:val="15"/>
      </w:numPr>
      <w:spacing w:after="0" w:line="360" w:lineRule="auto"/>
    </w:pPr>
    <w:rPr>
      <w:rFonts w:ascii="Times New Roman" w:hAnsi="Times New Roman" w:cs="Times New Roman"/>
      <w:b/>
      <w:bCs/>
      <w:i/>
      <w:iCs/>
      <w:sz w:val="24"/>
      <w:szCs w:val="24"/>
    </w:rPr>
  </w:style>
  <w:style w:type="character" w:customStyle="1" w:styleId="BAB36KAR">
    <w:name w:val="BAB3.6 KAR"/>
    <w:basedOn w:val="FontParagrafDefault"/>
    <w:link w:val="BAB36"/>
    <w:rsid w:val="00350025"/>
    <w:rPr>
      <w:rFonts w:ascii="Times New Roman" w:hAnsi="Times New Roman" w:cs="Times New Roman"/>
      <w:b/>
      <w:bCs/>
      <w:i/>
      <w:iCs/>
      <w:sz w:val="24"/>
      <w:szCs w:val="24"/>
      <w:lang w:val="id-ID"/>
    </w:rPr>
  </w:style>
  <w:style w:type="paragraph" w:customStyle="1" w:styleId="231">
    <w:name w:val="2.3.1"/>
    <w:basedOn w:val="21"/>
    <w:link w:val="231KAR"/>
    <w:qFormat/>
    <w:rsid w:val="00A22166"/>
    <w:pPr>
      <w:numPr>
        <w:numId w:val="14"/>
      </w:numPr>
      <w:ind w:left="426" w:hanging="426"/>
    </w:pPr>
    <w:rPr>
      <w:i/>
      <w:iCs/>
    </w:rPr>
  </w:style>
  <w:style w:type="character" w:customStyle="1" w:styleId="231KAR">
    <w:name w:val="2.3.1 KAR"/>
    <w:basedOn w:val="21KAR"/>
    <w:link w:val="231"/>
    <w:rsid w:val="00A22166"/>
    <w:rPr>
      <w:rFonts w:ascii="Times New Roman" w:hAnsi="Times New Roman" w:cs="Times New Roman"/>
      <w:b/>
      <w:bCs/>
      <w:i/>
      <w:iCs/>
      <w:sz w:val="24"/>
      <w:szCs w:val="24"/>
      <w:lang w:val="id-ID"/>
    </w:rPr>
  </w:style>
  <w:style w:type="paragraph" w:customStyle="1" w:styleId="2321">
    <w:name w:val="2.3.2.1"/>
    <w:basedOn w:val="text"/>
    <w:link w:val="2321KAR"/>
    <w:qFormat/>
    <w:rsid w:val="000C4C54"/>
    <w:pPr>
      <w:numPr>
        <w:numId w:val="18"/>
      </w:numPr>
      <w:ind w:left="709" w:hanging="425"/>
    </w:pPr>
    <w:rPr>
      <w:b/>
    </w:rPr>
  </w:style>
  <w:style w:type="character" w:customStyle="1" w:styleId="2321KAR">
    <w:name w:val="2.3.2.1 KAR"/>
    <w:basedOn w:val="textKAR"/>
    <w:link w:val="2321"/>
    <w:rsid w:val="000C4C54"/>
    <w:rPr>
      <w:rFonts w:ascii="Times New Roman" w:hAnsi="Times New Roman" w:cs="Times New Roman"/>
      <w:b/>
      <w:sz w:val="24"/>
      <w:szCs w:val="24"/>
      <w:lang w:val="id-ID"/>
    </w:rPr>
  </w:style>
  <w:style w:type="paragraph" w:customStyle="1" w:styleId="BAB362">
    <w:name w:val="BAB3.6.2"/>
    <w:basedOn w:val="Normal"/>
    <w:link w:val="BAB362KAR"/>
    <w:rsid w:val="003F4C3A"/>
    <w:pPr>
      <w:numPr>
        <w:numId w:val="19"/>
      </w:numPr>
      <w:spacing w:after="120" w:line="360" w:lineRule="auto"/>
      <w:ind w:left="851" w:hanging="425"/>
      <w:jc w:val="both"/>
    </w:pPr>
    <w:rPr>
      <w:rFonts w:ascii="Times New Roman" w:hAnsi="Times New Roman" w:cs="Times New Roman"/>
      <w:b/>
      <w:bCs/>
      <w:i/>
      <w:iCs/>
      <w:sz w:val="24"/>
      <w:szCs w:val="24"/>
    </w:rPr>
  </w:style>
  <w:style w:type="character" w:customStyle="1" w:styleId="BAB362KAR">
    <w:name w:val="BAB3.6.2 KAR"/>
    <w:basedOn w:val="FontParagrafDefault"/>
    <w:link w:val="BAB362"/>
    <w:rsid w:val="003F4C3A"/>
    <w:rPr>
      <w:rFonts w:ascii="Times New Roman" w:hAnsi="Times New Roman" w:cs="Times New Roman"/>
      <w:b/>
      <w:bCs/>
      <w:i/>
      <w:iCs/>
      <w:sz w:val="24"/>
      <w:szCs w:val="24"/>
      <w:lang w:val="id-ID"/>
    </w:rPr>
  </w:style>
  <w:style w:type="character" w:styleId="Hyperlink">
    <w:name w:val="Hyperlink"/>
    <w:basedOn w:val="FontParagrafDefault"/>
    <w:uiPriority w:val="99"/>
    <w:unhideWhenUsed/>
    <w:rsid w:val="000D7F15"/>
    <w:rPr>
      <w:color w:val="0563C1" w:themeColor="hyperlink"/>
      <w:u w:val="single"/>
    </w:rPr>
  </w:style>
  <w:style w:type="character" w:styleId="SebutanYangBelumTerselesaikan">
    <w:name w:val="Unresolved Mention"/>
    <w:basedOn w:val="FontParagrafDefault"/>
    <w:uiPriority w:val="99"/>
    <w:semiHidden/>
    <w:unhideWhenUsed/>
    <w:rsid w:val="000D7F15"/>
    <w:rPr>
      <w:color w:val="605E5C"/>
      <w:shd w:val="clear" w:color="auto" w:fill="E1DFDD"/>
    </w:rPr>
  </w:style>
  <w:style w:type="table" w:styleId="KisiTabel">
    <w:name w:val="Table Grid"/>
    <w:basedOn w:val="TabelNormal"/>
    <w:uiPriority w:val="39"/>
    <w:rsid w:val="00327D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nkyangDiikuti">
    <w:name w:val="FollowedHyperlink"/>
    <w:basedOn w:val="FontParagrafDefault"/>
    <w:uiPriority w:val="99"/>
    <w:semiHidden/>
    <w:unhideWhenUsed/>
    <w:rsid w:val="000372FD"/>
    <w:rPr>
      <w:color w:val="954F72" w:themeColor="followedHyperlink"/>
      <w:u w:val="single"/>
    </w:rPr>
  </w:style>
  <w:style w:type="table" w:customStyle="1" w:styleId="TableGrid">
    <w:name w:val="TableGrid"/>
    <w:rsid w:val="001D0906"/>
    <w:pPr>
      <w:spacing w:after="0" w:line="240" w:lineRule="auto"/>
    </w:pPr>
    <w:rPr>
      <w:rFonts w:eastAsiaTheme="minorEastAsia"/>
      <w:sz w:val="24"/>
      <w:szCs w:val="24"/>
      <w:lang w:val="en-US"/>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jpg"/><Relationship Id="rId21" Type="http://schemas.openxmlformats.org/officeDocument/2006/relationships/image" Target="media/image15.jp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5.jpe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10.png"/><Relationship Id="rId11" Type="http://schemas.openxmlformats.org/officeDocument/2006/relationships/image" Target="media/image5.pn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6.png"/><Relationship Id="rId79" Type="http://schemas.openxmlformats.org/officeDocument/2006/relationships/image" Target="media/image71.png"/><Relationship Id="rId5" Type="http://schemas.openxmlformats.org/officeDocument/2006/relationships/footnotes" Target="footnote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6.jpg"/><Relationship Id="rId27" Type="http://schemas.openxmlformats.org/officeDocument/2006/relationships/image" Target="media/image21.png"/><Relationship Id="rId43" Type="http://schemas.openxmlformats.org/officeDocument/2006/relationships/image" Target="media/image37.jpeg"/><Relationship Id="rId48" Type="http://schemas.openxmlformats.org/officeDocument/2006/relationships/image" Target="media/image42.png"/><Relationship Id="rId64" Type="http://schemas.openxmlformats.org/officeDocument/2006/relationships/image" Target="media/image56.png"/><Relationship Id="rId69" Type="http://schemas.openxmlformats.org/officeDocument/2006/relationships/image" Target="media/image61.png"/><Relationship Id="rId80" Type="http://schemas.openxmlformats.org/officeDocument/2006/relationships/image" Target="media/image72.png"/><Relationship Id="rId85" Type="http://schemas.openxmlformats.org/officeDocument/2006/relationships/image" Target="media/image77.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jp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png"/><Relationship Id="rId59" Type="http://schemas.openxmlformats.org/officeDocument/2006/relationships/footer" Target="footer1.xml"/><Relationship Id="rId67" Type="http://schemas.openxmlformats.org/officeDocument/2006/relationships/image" Target="media/image59.png"/><Relationship Id="rId20" Type="http://schemas.openxmlformats.org/officeDocument/2006/relationships/image" Target="media/image14.jp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jpeg"/><Relationship Id="rId23" Type="http://schemas.openxmlformats.org/officeDocument/2006/relationships/image" Target="media/image17.jpg"/><Relationship Id="rId28" Type="http://schemas.openxmlformats.org/officeDocument/2006/relationships/image" Target="media/image22.png"/><Relationship Id="rId36" Type="http://schemas.openxmlformats.org/officeDocument/2006/relationships/image" Target="media/image30.jpeg"/><Relationship Id="rId49" Type="http://schemas.openxmlformats.org/officeDocument/2006/relationships/image" Target="media/image43.png"/><Relationship Id="rId57" Type="http://schemas.openxmlformats.org/officeDocument/2006/relationships/image" Target="media/image51.jpeg"/><Relationship Id="rId10" Type="http://schemas.openxmlformats.org/officeDocument/2006/relationships/image" Target="media/image4.jp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footer" Target="footer2.xml"/><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7.jpeg"/><Relationship Id="rId18" Type="http://schemas.openxmlformats.org/officeDocument/2006/relationships/image" Target="media/image12.jpg"/><Relationship Id="rId39" Type="http://schemas.openxmlformats.org/officeDocument/2006/relationships/image" Target="media/image33.jpeg"/><Relationship Id="rId34" Type="http://schemas.openxmlformats.org/officeDocument/2006/relationships/image" Target="media/image28.jpeg"/><Relationship Id="rId50" Type="http://schemas.openxmlformats.org/officeDocument/2006/relationships/image" Target="media/image44.jpg"/><Relationship Id="rId55" Type="http://schemas.openxmlformats.org/officeDocument/2006/relationships/image" Target="media/image49.png"/><Relationship Id="rId76" Type="http://schemas.openxmlformats.org/officeDocument/2006/relationships/image" Target="media/image68.png"/><Relationship Id="rId97" Type="http://schemas.openxmlformats.org/officeDocument/2006/relationships/image" Target="media/image89.png"/><Relationship Id="rId7" Type="http://schemas.openxmlformats.org/officeDocument/2006/relationships/image" Target="media/image1.png"/><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styles" Target="styles.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58.png"/><Relationship Id="rId87" Type="http://schemas.openxmlformats.org/officeDocument/2006/relationships/image" Target="media/image79.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4.jpg"/><Relationship Id="rId35" Type="http://schemas.openxmlformats.org/officeDocument/2006/relationships/image" Target="media/image29.jpeg"/><Relationship Id="rId56" Type="http://schemas.openxmlformats.org/officeDocument/2006/relationships/image" Target="media/image50.png"/><Relationship Id="rId77" Type="http://schemas.openxmlformats.org/officeDocument/2006/relationships/image" Target="media/image69.png"/><Relationship Id="rId100" Type="http://schemas.openxmlformats.org/officeDocument/2006/relationships/theme" Target="theme/theme1.xml"/><Relationship Id="rId8" Type="http://schemas.openxmlformats.org/officeDocument/2006/relationships/image" Target="media/image2.jpg"/><Relationship Id="rId51" Type="http://schemas.openxmlformats.org/officeDocument/2006/relationships/image" Target="media/image45.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23</Pages>
  <Words>8624</Words>
  <Characters>49159</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wr yusuf</dc:creator>
  <cp:keywords/>
  <dc:description/>
  <cp:lastModifiedBy>azwr yusuf</cp:lastModifiedBy>
  <cp:revision>14</cp:revision>
  <dcterms:created xsi:type="dcterms:W3CDTF">2025-07-29T07:52:00Z</dcterms:created>
  <dcterms:modified xsi:type="dcterms:W3CDTF">2025-07-29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SBqBVhH"/&gt;&lt;style id="http://www.zotero.org/styles/ieee" locale="en-US" hasBibliography="1" bibliographyStyleHasBeenSet="1"/&gt;&lt;prefs&gt;&lt;pref name="fieldType" value="Field"/&gt;&lt;/prefs&gt;&lt;/data&gt;</vt:lpwstr>
  </property>
</Properties>
</file>